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B7A5F9" w14:textId="37FF696E" w:rsidR="006973FC" w:rsidRPr="00B85719" w:rsidRDefault="006973FC" w:rsidP="00E024F0">
      <w:pPr>
        <w:spacing w:line="480" w:lineRule="auto"/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pPr>
      <w:r w:rsidRPr="00B85719">
        <w:rPr>
          <w:rFonts w:ascii="Times New Roman" w:hAnsi="Times New Roman" w:cs="Times New Roman"/>
          <w:b/>
          <w:bCs/>
          <w:sz w:val="28"/>
          <w:szCs w:val="28"/>
        </w:rPr>
        <w:t>Supplementary Appendix</w:t>
      </w:r>
      <w:r w:rsidR="001A577D">
        <w:rPr>
          <w:rFonts w:ascii="Times New Roman" w:hAnsi="Times New Roman" w:cs="Times New Roman"/>
          <w:b/>
          <w:bCs/>
          <w:sz w:val="28"/>
          <w:szCs w:val="28"/>
        </w:rPr>
        <w:t xml:space="preserve"> A</w:t>
      </w:r>
      <w:r w:rsidR="00B85719">
        <w:rPr>
          <w:rFonts w:ascii="Times New Roman" w:hAnsi="Times New Roman" w:cs="Times New Roman"/>
          <w:b/>
          <w:bCs/>
          <w:sz w:val="28"/>
          <w:szCs w:val="28"/>
        </w:rPr>
        <w:t>: d</w:t>
      </w:r>
      <w:r w:rsidR="002668F8" w:rsidRPr="00B85719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t>efinition of health disparity measures</w:t>
      </w:r>
      <w:r w:rsid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xOTwvWWVhcj48UmVjTnVtPjE2MTQ8L1JlY051bT48RGlzcGxheVRleHQ+WzEtM108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</w:fldData>
        </w:fldCha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instrText xml:space="preserve"> ADDIN EN.CITE </w:instrText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xOTwvWWVhcj48UmVjTnVtPjE2MTQ8L1JlY051bT48RGlzcGxheVRleHQ+WzEtM108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</w:fldData>
        </w:fldCha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instrText xml:space="preserve"> ADDIN EN.CITE.DATA </w:instrText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end"/>
      </w:r>
      <w:r w:rsid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r>
      <w:r w:rsid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separate"/>
      </w:r>
      <w:r w:rsidR="002F7E4B">
        <w:rPr>
          <w:rFonts w:ascii="Times New Roman" w:eastAsia="휴먼명조" w:hAnsi="Times New Roman" w:cs="Times New Roman"/>
          <w:b/>
          <w:noProof/>
          <w:sz w:val="24"/>
          <w:szCs w:val="24"/>
          <w:shd w:val="clear" w:color="auto" w:fill="FFFFFF"/>
        </w:rPr>
        <w:t>[1-3]</w:t>
      </w:r>
      <w:r w:rsid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end"/>
      </w:r>
    </w:p>
    <w:p w14:paraId="0305C2BB" w14:textId="71387862" w:rsidR="006973FC" w:rsidRDefault="006973F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1E6F3C31" w14:textId="775BAE83" w:rsidR="00402853" w:rsidRDefault="00402853" w:rsidP="00402853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 w:rsidRPr="0040285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1.</w:t>
      </w: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ange difference (RD)</w:t>
      </w:r>
    </w:p>
    <w:p w14:paraId="29EE0A88" w14:textId="4A8DDAC1" w:rsidR="00E024F0" w:rsidRPr="00402853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Cambria Math" w:hAnsi="Cambria Math" w:cs="Cambria Math"/>
                  <w:i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  <m:t>RD</m:t>
              </m:r>
            </m:e>
          </m:acc>
          <m:r>
            <m:rPr>
              <m:sty m:val="p"/>
            </m:rPr>
            <w:rPr>
              <w:rFonts w:ascii="Cambria Math" w:eastAsia="Cambria Math" w:hAnsi="Cambria Math" w:cs="Cambria Math"/>
              <w:sz w:val="24"/>
              <w:szCs w:val="24"/>
              <w:shd w:val="clear" w:color="auto" w:fill="FFFFFF"/>
            </w:rPr>
            <m:t>=</m:t>
          </m:r>
          <m:sSub>
            <m:sSubPr>
              <m:ctrlP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  <m:t>y</m:t>
              </m:r>
            </m:e>
            <m:sub>
              <m: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  <m:t>max</m:t>
              </m:r>
            </m:sub>
          </m:sSub>
          <m:r>
            <w:rPr>
              <w:rFonts w:ascii="Cambria Math" w:eastAsia="Cambria Math" w:hAnsi="Cambria Math" w:cs="Cambria Math"/>
              <w:sz w:val="24"/>
              <w:szCs w:val="24"/>
              <w:shd w:val="clear" w:color="auto" w:fill="FFFFFF"/>
            </w:rPr>
            <m:t>-</m:t>
          </m:r>
          <m:sSub>
            <m:sSubPr>
              <m:ctrlPr>
                <w:rPr>
                  <w:rFonts w:ascii="Cambria Math" w:eastAsia="Cambria Math" w:hAnsi="Cambria Math" w:cs="Cambria Math"/>
                  <w:i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  <m:t>y</m:t>
              </m:r>
            </m:e>
            <m:sub>
              <m:r>
                <w:rPr>
                  <w:rFonts w:ascii="Cambria Math" w:eastAsia="Cambria Math" w:hAnsi="Cambria Math" w:cs="Cambria Math"/>
                  <w:sz w:val="24"/>
                  <w:szCs w:val="24"/>
                  <w:shd w:val="clear" w:color="auto" w:fill="FFFFFF"/>
                </w:rPr>
                <m:t>min</m:t>
              </m:r>
            </m:sub>
          </m:sSub>
        </m:oMath>
      </m:oMathPara>
    </w:p>
    <w:p w14:paraId="6C484C60" w14:textId="3D0C7A1A" w:rsidR="00E024F0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max</m:t>
            </m:r>
          </m:sub>
        </m:sSub>
      </m:oMath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3900D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</w:t>
      </w:r>
      <w:r w:rsidR="0040285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of the best group</w:t>
      </w:r>
    </w:p>
    <w:p w14:paraId="6A9E8F32" w14:textId="5B974756" w:rsidR="00402853" w:rsidRDefault="002B7C8C" w:rsidP="00402853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min</m:t>
            </m:r>
          </m:sub>
        </m:sSub>
      </m:oMath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3900D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</w:t>
      </w:r>
      <w:r w:rsidR="0040285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of the </w:t>
      </w:r>
      <w:r w:rsidR="0040285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worst</w:t>
      </w:r>
      <w:r w:rsidR="0040285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</w:t>
      </w:r>
    </w:p>
    <w:p w14:paraId="5A11CDB7" w14:textId="77777777" w:rsidR="00402853" w:rsidRPr="00402853" w:rsidRDefault="00402853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46CF5108" w14:textId="72DC08D7" w:rsidR="00B85719" w:rsidRPr="00B85719" w:rsidRDefault="00550776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2. </w:t>
      </w:r>
      <w:r w:rsidR="00981D55" w:rsidRPr="00981D5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Between-</w:t>
      </w:r>
      <w:r w:rsidR="00981D5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group v</w:t>
      </w:r>
      <w:r w:rsidR="00981D55" w:rsidRPr="00981D5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riance (BGV)</w:t>
      </w:r>
    </w:p>
    <w:p w14:paraId="04A050A7" w14:textId="2CF12C2A" w:rsidR="006973FC" w:rsidRPr="004A4FF6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acc>
          <m:acc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acc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BGV</m:t>
            </m:r>
          </m:e>
        </m:acc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p>
              <m:sSup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pPr>
              <m:e>
                <m:sSub>
                  <m:sSubPr>
                    <m:ctrlPr>
                      <w:rPr>
                        <w:rFonts w:ascii="Cambria Math" w:eastAsia="휴먼명조" w:hAnsi="Cambria Math" w:cs="Times New Roman"/>
                        <w:i/>
                        <w:sz w:val="24"/>
                        <w:szCs w:val="24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p</m:t>
                    </m:r>
                  </m:e>
                  <m:sub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j</m:t>
                    </m:r>
                  </m:sub>
                </m:s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(</m:t>
                </m:r>
                <m:sSub>
                  <m:sSubPr>
                    <m:ctrlPr>
                      <w:rPr>
                        <w:rFonts w:ascii="Cambria Math" w:eastAsia="휴먼명조" w:hAnsi="Cambria Math" w:cs="Times New Roman"/>
                        <w:i/>
                        <w:sz w:val="24"/>
                        <w:szCs w:val="24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y</m:t>
                    </m:r>
                  </m:e>
                  <m:sub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j</m:t>
                    </m:r>
                  </m:sub>
                </m:s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-μ)</m:t>
                </m:r>
              </m:e>
              <m:sup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2</m:t>
                </m:r>
              </m:sup>
            </m:sSup>
          </m:e>
        </m:nary>
      </m:oMath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 </w:t>
      </w:r>
    </w:p>
    <w:p w14:paraId="4B39B8D4" w14:textId="72A699AB" w:rsidR="00981D55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6935B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</w:t>
      </w:r>
      <w:r w:rsidR="000A47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verage</w:t>
      </w:r>
      <w:r w:rsidR="000A47D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4A4FF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</w:t>
      </w:r>
      <w:r w:rsidR="000A47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of g</w:t>
      </w:r>
      <w:r w:rsidR="000A47D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58313C4C" w14:textId="5EB8A211" w:rsidR="004A4FF6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6935B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4A4FF6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53AF474B" w14:textId="78D2A6F6" w:rsidR="004A4FF6" w:rsidRPr="004A4FF6" w:rsidRDefault="004A4FF6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</w:t>
      </w:r>
      <w:r w:rsidR="00F87E3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,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1D945434" w14:textId="779DD8CA" w:rsidR="00981D55" w:rsidRDefault="00981D55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7D92B4BD" w14:textId="682CA87C" w:rsidR="003F08B1" w:rsidRDefault="003F08B1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3. </w:t>
      </w:r>
      <w:r w:rsidR="0090585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Extended absolute concentration i</w:t>
      </w:r>
      <w:r w:rsidR="00905855" w:rsidRPr="0090585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dex (eACI)</w:t>
      </w:r>
    </w:p>
    <w:p w14:paraId="21C5A393" w14:textId="4A750166" w:rsidR="003F08B1" w:rsidRPr="0050518E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eACI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μ(</m:t>
          </m:r>
          <m:acc>
            <m:acc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eRCI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)=νμ</m:t>
          </m:r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p>
                <m:sSup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1-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ν-1</m:t>
                  </m:r>
                </m:sup>
              </m:sSup>
            </m:e>
          </m:nary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-ν</m:t>
          </m:r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p>
                <m:sSup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1-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ν-1</m:t>
                  </m:r>
                </m:sup>
              </m:sSup>
            </m:e>
          </m:nary>
        </m:oMath>
      </m:oMathPara>
    </w:p>
    <w:p w14:paraId="0024BC1E" w14:textId="08FC20EC" w:rsidR="0073723E" w:rsidRDefault="00E24D1A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ν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1D6BB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sion parameter (&gt;0)</w:t>
      </w:r>
    </w:p>
    <w:p w14:paraId="6FB23FEA" w14:textId="77777777" w:rsidR="004E42D9" w:rsidRDefault="002B7C8C" w:rsidP="004E42D9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4E42D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4E42D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4E42D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4E42D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4E42D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244AF45D" w14:textId="77777777" w:rsidR="004E42D9" w:rsidRDefault="002B7C8C" w:rsidP="004E42D9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4E42D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4E42D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4E42D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477FD74D" w14:textId="6D3FAEFE" w:rsidR="00A43BE4" w:rsidRPr="004A4FF6" w:rsidRDefault="00A43BE4" w:rsidP="00A43BE4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</w:t>
      </w:r>
      <w:r w:rsidR="00F87E3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,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4B87A8BE" w14:textId="2A186FCB" w:rsidR="001D6BB3" w:rsidRPr="00A43BE4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Relative rank of the </w:t>
      </w:r>
      <w:proofErr w:type="spellStart"/>
      <w:r w:rsid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j</w:t>
      </w:r>
      <w:r w:rsidR="00F87E30" w:rsidRP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F87E3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,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γ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-1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γ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0.5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3F104A00" w14:textId="1B6E4FB8" w:rsidR="006468DD" w:rsidRDefault="006468DD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71F50C6C" w14:textId="637AB5B4" w:rsidR="00C77489" w:rsidRDefault="00C7748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4.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lope index of i</w:t>
      </w:r>
      <w:r w:rsidRPr="00C7748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equality (SII)</w:t>
      </w:r>
    </w:p>
    <w:p w14:paraId="7CEFDE89" w14:textId="3442A9DE" w:rsidR="006468DD" w:rsidRPr="0000366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y</m:t>
              </m:r>
            </m:e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b>
          </m:sSub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sSub>
            <m:sSub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β</m:t>
              </m:r>
            </m:e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0</m:t>
              </m:r>
            </m:sub>
          </m:sSub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+</m:t>
          </m:r>
          <m:sSub>
            <m:sSub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β</m:t>
              </m:r>
            </m:e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1</m:t>
              </m:r>
            </m:sub>
          </m:sSub>
          <m:sSub>
            <m:sSub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sSub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R</m:t>
              </m:r>
            </m:e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b>
          </m:sSub>
        </m:oMath>
      </m:oMathPara>
    </w:p>
    <w:p w14:paraId="7C7B7FE3" w14:textId="238F080B" w:rsidR="0000366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β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0</m:t>
            </m:r>
          </m:sub>
        </m:sSub>
      </m:oMath>
      <w:r w:rsidR="0000366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00366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E</w:t>
      </w:r>
      <w:r w:rsidR="00003669" w:rsidRPr="0000366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stimated health status of a hypothetical person at the </w:t>
      </w:r>
      <w:r w:rsidR="0087337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bottom of social </w:t>
      </w:r>
      <w:r w:rsidR="004B32F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ierarchy</w:t>
      </w:r>
    </w:p>
    <w:p w14:paraId="797C1185" w14:textId="627BFFA5" w:rsidR="004B32F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β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1</m:t>
            </m:r>
          </m:sub>
        </m:sSub>
      </m:oMath>
      <w:r w:rsidR="004B32F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Difference in average health status between the </w:t>
      </w:r>
      <w:r w:rsidR="002A7540" w:rsidRP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hypothetical person </w:t>
      </w:r>
      <w:r w:rsidR="000A5549" w:rsidRPr="0000366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t the </w:t>
      </w:r>
      <w:r w:rsidR="000A554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bottom of social hierarchy</w:t>
      </w:r>
      <w:r w:rsidR="000A5549" w:rsidDel="000A554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nd the </w:t>
      </w:r>
      <w:r w:rsidR="002A7540" w:rsidRP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hypothetical person </w:t>
      </w:r>
      <w:r w:rsidR="000A554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t the top</w:t>
      </w:r>
    </w:p>
    <w:p w14:paraId="127DDDAC" w14:textId="059AE66F" w:rsidR="007B2BBE" w:rsidRPr="0000366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SII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acc>
            <m:acc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accPr>
            <m:e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β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1</m:t>
                  </m:r>
                </m:sub>
              </m:sSub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=1</m:t>
                  </m:r>
                </m:sub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-μ)</m:t>
                  </m:r>
                </m:e>
              </m:nary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=1</m:t>
                  </m:r>
                </m:sub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b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(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eastAsia="휴먼명조" w:hAnsi="Cambria Math" w:cs="Times New Roman"/>
                                  <w:i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j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휴먼명조" w:hAnsi="Cambria Math" w:cs="Times New Roman"/>
                                  <w:i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)</m:t>
                      </m:r>
                    </m:e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</m:e>
              </m:nary>
            </m:den>
          </m:f>
        </m:oMath>
      </m:oMathPara>
    </w:p>
    <w:p w14:paraId="532162C4" w14:textId="77777777" w:rsidR="001226F5" w:rsidRDefault="002B7C8C" w:rsidP="001226F5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1226F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1226F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1226F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1226F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1226F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42D6D657" w14:textId="77777777" w:rsidR="001226F5" w:rsidRDefault="002B7C8C" w:rsidP="001226F5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1226F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1226F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1226F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3C5AC76E" w14:textId="77777777" w:rsidR="007B2BBE" w:rsidRPr="004A4FF6" w:rsidRDefault="007B2BBE" w:rsidP="007B2BBE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140A2469" w14:textId="77777777" w:rsidR="007B2BBE" w:rsidRPr="00A43BE4" w:rsidRDefault="002B7C8C" w:rsidP="007B2BBE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7B2BBE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Relative rank of the </w:t>
      </w:r>
      <w:proofErr w:type="spellStart"/>
      <w:r w:rsidR="007B2BBE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j</w:t>
      </w:r>
      <w:r w:rsidR="007B2BBE" w:rsidRP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7B2B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,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γ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-1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γ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0.5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773C0F07" w14:textId="656A8BDE" w:rsidR="00003669" w:rsidRDefault="0000366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4384B5C4" w14:textId="4D82B178" w:rsidR="00094572" w:rsidRDefault="00D870F5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5. Range ratio (RR)</w:t>
      </w:r>
    </w:p>
    <w:p w14:paraId="29DF2A60" w14:textId="374727B1" w:rsidR="00D870F5" w:rsidRPr="0016189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RR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max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min</m:t>
                  </m:r>
                </m:sub>
              </m:sSub>
            </m:den>
          </m:f>
        </m:oMath>
      </m:oMathPara>
    </w:p>
    <w:p w14:paraId="0E67324A" w14:textId="77777777" w:rsidR="00161899" w:rsidRDefault="002B7C8C" w:rsidP="00161899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max</m:t>
            </m:r>
          </m:sub>
        </m:sSub>
      </m:oMath>
      <w:r w:rsidR="0016189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16189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</w:t>
      </w:r>
      <w:r w:rsidR="0016189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of the best group</w:t>
      </w:r>
    </w:p>
    <w:p w14:paraId="2800E992" w14:textId="77777777" w:rsidR="00161899" w:rsidRDefault="002B7C8C" w:rsidP="00161899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min</m:t>
            </m:r>
          </m:sub>
        </m:sSub>
      </m:oMath>
      <w:r w:rsidR="0016189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16189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</w:t>
      </w:r>
      <w:r w:rsidR="0016189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of the </w:t>
      </w:r>
      <w:r w:rsidR="0016189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worst</w:t>
      </w:r>
      <w:r w:rsidR="0016189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</w:t>
      </w:r>
    </w:p>
    <w:p w14:paraId="30588C8B" w14:textId="6BC5FF9D" w:rsidR="00094572" w:rsidRDefault="00094572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25EC2AB0" w14:textId="4BDC86E0" w:rsidR="006A7861" w:rsidRPr="00161899" w:rsidRDefault="006A7861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6. </w:t>
      </w:r>
      <w:r w:rsidRPr="006A786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Index of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d</w:t>
      </w:r>
      <w:r w:rsidRPr="006A786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isparity (IDisp)</w:t>
      </w:r>
    </w:p>
    <w:p w14:paraId="7BE60014" w14:textId="0A6E3535" w:rsidR="007B2BBE" w:rsidRPr="001C794D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IDisp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100×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1</m:t>
              </m:r>
            </m:num>
            <m:den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-1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, j≠ref</m:t>
              </m:r>
              <m:f>
                <m:f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fPr>
                <m:num>
                  <m:d>
                    <m:dPr>
                      <m:begChr m:val="|"/>
                      <m:endChr m:val="|"/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ref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ef</m:t>
                      </m:r>
                    </m:sub>
                  </m:sSub>
                </m:den>
              </m:f>
            </m:e>
          </m:nary>
        </m:oMath>
      </m:oMathPara>
    </w:p>
    <w:p w14:paraId="0093CDC2" w14:textId="77777777" w:rsidR="007956AD" w:rsidRDefault="002B7C8C" w:rsidP="007956AD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7956AD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7956A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7956AD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7956A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7956AD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35D01A11" w14:textId="2CC43310" w:rsidR="007B2BBE" w:rsidRPr="004C6342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ef</m:t>
            </m:r>
          </m:sub>
        </m:sSub>
      </m:oMath>
      <w:r w:rsidR="004C6342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4C6342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</w:t>
      </w:r>
      <w:r w:rsidR="004C6342" w:rsidRPr="004C6342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ealth status indicator in the reference group</w:t>
      </w:r>
    </w:p>
    <w:p w14:paraId="423AB723" w14:textId="2C3EE624" w:rsidR="00003669" w:rsidRDefault="0000366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040FC31B" w14:textId="0BE0EDB8" w:rsidR="00003669" w:rsidRDefault="00A32A6E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7.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Mean log d</w:t>
      </w:r>
      <w:r w:rsidRPr="00A32A6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eviation (MLD)</w:t>
      </w:r>
    </w:p>
    <w:p w14:paraId="08A26887" w14:textId="07A417A2" w:rsidR="00A32A6E" w:rsidRPr="00E3049C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MLD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-</m:t>
          </m:r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p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b>
              </m:sSub>
              <m:func>
                <m:funcPr>
                  <m:ctrlP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휴먼명조" w:hAnsi="Cambria Math" w:cs="Times New Roman"/>
                                  <w:i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j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μ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=</m:t>
              </m:r>
              <m:func>
                <m:funcPr>
                  <m:ctrlP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d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μ</m:t>
                      </m:r>
                    </m:e>
                  </m:d>
                </m:e>
              </m:func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-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=1</m:t>
                  </m:r>
                </m:sub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ln⁡</m:t>
                  </m:r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nary>
            </m:e>
          </m:nary>
        </m:oMath>
      </m:oMathPara>
    </w:p>
    <w:p w14:paraId="5FDF5FBD" w14:textId="77777777" w:rsidR="00851C78" w:rsidRDefault="002B7C8C" w:rsidP="00851C78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851C7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851C7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851C7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851C7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851C7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1768AC5B" w14:textId="77777777" w:rsidR="00851C78" w:rsidRDefault="002B7C8C" w:rsidP="00851C78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851C7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851C7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851C7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148FB5F1" w14:textId="77777777" w:rsidR="00E3049C" w:rsidRPr="004A4FF6" w:rsidRDefault="00E3049C" w:rsidP="00E3049C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38A79DE8" w14:textId="7157829B" w:rsidR="00E3049C" w:rsidRDefault="00E3049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453A67B3" w14:textId="7B2A6BD5" w:rsidR="004E3921" w:rsidRDefault="00F1629E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8. </w:t>
      </w:r>
      <w:r w:rsidR="004F28B0" w:rsidRPr="004F28B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Extended </w:t>
      </w:r>
      <w:r w:rsidR="004F28B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elative concentration i</w:t>
      </w:r>
      <w:r w:rsidR="004F28B0" w:rsidRPr="004F28B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dex (eRCI)</w:t>
      </w:r>
    </w:p>
    <w:p w14:paraId="77D0536F" w14:textId="7EEBDFA2" w:rsidR="004E3921" w:rsidRPr="004063EC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eRCI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 ν</m:t>
          </m:r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p>
                <m:sSup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1-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ν-1</m:t>
                  </m:r>
                </m:sup>
              </m:sSup>
            </m:e>
          </m:nary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-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ν</m:t>
              </m:r>
            </m:num>
            <m:den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μ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p>
                <m:sSup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(1-</m:t>
                  </m:r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ν-1</m:t>
                  </m:r>
                </m:sup>
              </m:sSup>
            </m:e>
          </m:nary>
        </m:oMath>
      </m:oMathPara>
    </w:p>
    <w:p w14:paraId="6F31AD23" w14:textId="77777777" w:rsidR="00D454D1" w:rsidRDefault="00D454D1" w:rsidP="00D454D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ν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sion parameter (&gt;0)</w:t>
      </w:r>
    </w:p>
    <w:p w14:paraId="749FC0C8" w14:textId="77777777" w:rsidR="00803635" w:rsidRDefault="002B7C8C" w:rsidP="00803635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80363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8036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80363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8036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80363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2FB3AE12" w14:textId="77777777" w:rsidR="00803635" w:rsidRDefault="002B7C8C" w:rsidP="00803635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80363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8036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80363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2481040B" w14:textId="77777777" w:rsidR="00D454D1" w:rsidRPr="004A4FF6" w:rsidRDefault="00D454D1" w:rsidP="00D454D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0484EBE6" w14:textId="77777777" w:rsidR="00D454D1" w:rsidRPr="00A43BE4" w:rsidRDefault="002B7C8C" w:rsidP="00D454D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D454D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Relative rank of the </w:t>
      </w:r>
      <w:proofErr w:type="spellStart"/>
      <w:r w:rsidR="00D454D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j</w:t>
      </w:r>
      <w:r w:rsidR="00D454D1" w:rsidRP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D454D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,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γ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-1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γ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0.5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7675EB12" w14:textId="5A68680A" w:rsidR="00E3049C" w:rsidRDefault="00E3049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726C225E" w14:textId="7770A0C1" w:rsidR="00224F06" w:rsidRDefault="00224F06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9. </w:t>
      </w:r>
      <w:r w:rsidRPr="00224F0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il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i</w:t>
      </w:r>
      <w:r w:rsidRPr="00224F0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dex (T)</w:t>
      </w:r>
    </w:p>
    <w:p w14:paraId="36D3F158" w14:textId="2BAE2CE2" w:rsidR="00224F06" w:rsidRPr="00B03DEA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T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naryPr>
            <m: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=1</m:t>
              </m:r>
            </m:sub>
            <m:sup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J</m:t>
              </m:r>
            </m:sup>
            <m:e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p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b>
              </m:sSub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Z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ln⁡</m:t>
              </m:r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(</m:t>
              </m:r>
              <m:sSub>
                <m:sSub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Z</m:t>
                  </m:r>
                </m:e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b>
              </m:sSub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)</m:t>
              </m:r>
            </m:e>
          </m:nary>
        </m:oMath>
      </m:oMathPara>
    </w:p>
    <w:p w14:paraId="23CFDBD8" w14:textId="77777777" w:rsidR="008F1030" w:rsidRDefault="002B7C8C" w:rsidP="008F103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8F10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8F103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8F10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17D03D80" w14:textId="4A3ACE32" w:rsidR="00003669" w:rsidRPr="00934A1B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Z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f>
          <m:f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fPr>
          <m:num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num>
          <m:den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μ</m:t>
            </m:r>
          </m:den>
        </m:f>
      </m:oMath>
      <w:r w:rsidR="00B03DEA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B03D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</w:t>
      </w:r>
      <w:r w:rsidR="00B03DEA" w:rsidRPr="00B03D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tio of the health status of the </w:t>
      </w:r>
      <w:proofErr w:type="spellStart"/>
      <w:r w:rsidR="00B03DEA" w:rsidRPr="00B03D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j</w:t>
      </w:r>
      <w:r w:rsidR="00B03DEA" w:rsidRPr="00B03DEA">
        <w:rPr>
          <w:rFonts w:ascii="Times New Roman" w:eastAsia="휴먼명조" w:hAnsi="Times New Roman" w:cs="Times New Roman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B03DEA" w:rsidRPr="00B03D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</w:t>
      </w:r>
      <w:r w:rsidR="00934A1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934A1B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(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934A1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)</w:t>
      </w:r>
      <w:r w:rsidR="00934A1B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934A1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elative to the average health status of the population (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 w:rsidR="00934A1B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)</w:t>
      </w:r>
      <w:r w:rsidR="00934A1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1FA2A63A" w14:textId="0D390D48" w:rsidR="00003669" w:rsidRDefault="0000366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60BF46AA" w14:textId="34E34238" w:rsidR="006930F1" w:rsidRDefault="006930F1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10. </w:t>
      </w:r>
      <w:r w:rsidR="008C766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elative index of i</w:t>
      </w:r>
      <w:r w:rsidR="008C7668" w:rsidRPr="008C766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equality (RII)</w:t>
      </w:r>
    </w:p>
    <w:p w14:paraId="05EC5277" w14:textId="73496839" w:rsidR="006930F1" w:rsidRPr="007A7AB9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RII</m:t>
              </m:r>
            </m:e>
          </m:acc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SII</m:t>
              </m:r>
            </m:num>
            <m:den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μ</m:t>
              </m:r>
            </m:den>
          </m:f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1</m:t>
                      </m:r>
                    </m:sub>
                  </m:sSub>
                </m:e>
              </m:acc>
            </m:num>
            <m:den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μ</m:t>
              </m:r>
            </m:den>
          </m:f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1</m:t>
              </m:r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=1</m:t>
                  </m:r>
                </m:sub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b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(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=1</m:t>
                          </m:r>
                        </m:sub>
                        <m:sup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eastAsia="휴먼명조" w:hAnsi="Cambria Math" w:cs="Times New Roman"/>
                                  <w:i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j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="휴먼명조" w:hAnsi="Cambria Math" w:cs="Times New Roman"/>
                                  <w:i/>
                                  <w:sz w:val="24"/>
                                  <w:szCs w:val="24"/>
                                  <w:shd w:val="clear" w:color="auto" w:fill="FFFFFF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휴먼명조" w:hAnsi="Cambria Math" w:cs="Times New Roman"/>
                                  <w:sz w:val="24"/>
                                  <w:szCs w:val="24"/>
                                  <w:shd w:val="clear" w:color="auto" w:fill="FFFFFF"/>
                                </w:rPr>
                                <m:t>j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)</m:t>
                      </m:r>
                    </m:e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</m:e>
              </m:nary>
            </m:den>
          </m:f>
          <m:d>
            <m:dPr>
              <m:begChr m:val="["/>
              <m:endChr m:val="]"/>
              <m:ctrlPr>
                <w:rPr>
                  <w:rFonts w:ascii="Cambria Math" w:eastAsia="휴먼명조" w:hAnsi="Cambria Math" w:cs="Times New Roman"/>
                  <w:i/>
                  <w:sz w:val="24"/>
                  <w:szCs w:val="24"/>
                  <w:shd w:val="clear" w:color="auto" w:fill="FFFFFF"/>
                </w:rPr>
              </m:ctrlPr>
            </m:dPr>
            <m:e>
              <m:f>
                <m:f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naryPr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naryPr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eastAsia="휴먼명조" w:hAnsi="Cambria Math" w:cs="Times New Roman"/>
                              <w:i/>
                              <w:sz w:val="24"/>
                              <w:szCs w:val="24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휴먼명조" w:hAnsi="Cambria Math" w:cs="Times New Roman"/>
                              <w:sz w:val="24"/>
                              <w:szCs w:val="24"/>
                              <w:shd w:val="clear" w:color="auto" w:fill="FFFFFF"/>
                            </w:rPr>
                            <m:t>j</m:t>
                          </m:r>
                        </m:sub>
                      </m:sSub>
                    </m:e>
                  </m:nary>
                </m:den>
              </m:f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-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=1</m:t>
                  </m:r>
                </m:sub>
                <m:sup>
                  <m:r>
                    <w:rPr>
                      <w:rFonts w:ascii="Cambria Math" w:eastAsia="휴먼명조" w:hAnsi="Cambria Math" w:cs="Times New Roman"/>
                      <w:sz w:val="24"/>
                      <w:szCs w:val="24"/>
                      <w:shd w:val="clear" w:color="auto" w:fill="FFFFFF"/>
                    </w:rPr>
                    <m:t>J</m:t>
                  </m:r>
                </m:sup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j</m:t>
                      </m:r>
                    </m:sub>
                  </m:sSub>
                </m:e>
              </m:nary>
            </m:e>
          </m:d>
        </m:oMath>
      </m:oMathPara>
    </w:p>
    <w:p w14:paraId="4989FA13" w14:textId="77777777" w:rsidR="00B867E4" w:rsidRDefault="002B7C8C" w:rsidP="00B867E4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B867E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B867E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verage</w:t>
      </w:r>
      <w:r w:rsidR="00B867E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B867E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health status of g</w:t>
      </w:r>
      <w:r w:rsidR="00B867E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roup j</w:t>
      </w:r>
    </w:p>
    <w:p w14:paraId="4D4B8A23" w14:textId="77777777" w:rsidR="00B867E4" w:rsidRDefault="002B7C8C" w:rsidP="00B867E4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p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B867E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Population </w:t>
      </w:r>
      <w:r w:rsidR="00B867E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ze of</w:t>
      </w:r>
      <w:r w:rsidR="00B867E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group j</w:t>
      </w:r>
    </w:p>
    <w:p w14:paraId="69297C14" w14:textId="77777777" w:rsidR="00840943" w:rsidRPr="004A4FF6" w:rsidRDefault="00840943" w:rsidP="00840943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</m:t>
        </m:r>
      </m:oMath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verage health status of the population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μ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4AAEB930" w14:textId="77777777" w:rsidR="00D35D25" w:rsidRPr="00A43BE4" w:rsidRDefault="002B7C8C" w:rsidP="00D35D25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D35D2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Relative rank of the </w:t>
      </w:r>
      <w:proofErr w:type="spellStart"/>
      <w:r w:rsidR="00D35D25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j</w:t>
      </w:r>
      <w:r w:rsidR="00D35D25" w:rsidRP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D35D2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,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γ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-1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γ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0.5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62305A53" w14:textId="57D3AD53" w:rsidR="007A7AB9" w:rsidRPr="00EB4177" w:rsidRDefault="007A7AB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6EAD3CC4" w14:textId="69643598" w:rsidR="007A7AB9" w:rsidRDefault="00EB4177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11. </w:t>
      </w:r>
      <w:proofErr w:type="spellStart"/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Kunst</w:t>
      </w:r>
      <w:proofErr w:type="spellEnd"/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Mackenbach</w:t>
      </w:r>
      <w:proofErr w:type="spellEnd"/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relative i</w:t>
      </w:r>
      <w:r w:rsidRPr="00EB417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dex (KMI)</w:t>
      </w:r>
    </w:p>
    <w:p w14:paraId="644D8F17" w14:textId="782BB920" w:rsidR="007A7AB9" w:rsidRPr="00EB4177" w:rsidRDefault="002B7C8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Para>
        <m:oMathParaPr>
          <m:jc m:val="left"/>
        </m:oMathParaPr>
        <m:oMath>
          <m:acc>
            <m:acc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accPr>
            <m:e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KMI</m:t>
              </m:r>
            </m:e>
          </m:acc>
          <m:r>
            <m:rPr>
              <m:sty m:val="p"/>
            </m:rP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fPr>
            <m:num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0</m:t>
                      </m:r>
                    </m:sub>
                  </m:sSub>
                </m:e>
              </m:acc>
            </m:num>
            <m:den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0</m:t>
                      </m:r>
                    </m:sub>
                  </m:sSub>
                </m:e>
              </m:acc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+</m:t>
              </m:r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1</m:t>
                      </m:r>
                    </m:sub>
                  </m:sSub>
                </m:e>
              </m:acc>
            </m:den>
          </m:f>
          <m:r>
            <w:rPr>
              <w:rFonts w:ascii="Cambria Math" w:eastAsia="휴먼명조" w:hAnsi="Cambria Math" w:cs="Times New Roman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</m:ctrlPr>
            </m:fPr>
            <m:num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0</m:t>
                      </m:r>
                    </m:sub>
                  </m:sSub>
                </m:e>
              </m:acc>
            </m:num>
            <m:den>
              <m:acc>
                <m:accPr>
                  <m:ctrlPr>
                    <w:rPr>
                      <w:rFonts w:ascii="Cambria Math" w:eastAsia="휴먼명조" w:hAnsi="Cambria Math" w:cs="Times New Roman"/>
                      <w:i/>
                      <w:sz w:val="24"/>
                      <w:szCs w:val="24"/>
                      <w:shd w:val="clear" w:color="auto" w:fill="FFFFFF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휴먼명조" w:hAnsi="Cambria Math" w:cs="Times New Roman"/>
                          <w:i/>
                          <w:sz w:val="24"/>
                          <w:szCs w:val="24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="휴먼명조" w:hAnsi="Cambria Math" w:cs="Times New Roman"/>
                          <w:sz w:val="24"/>
                          <w:szCs w:val="24"/>
                          <w:shd w:val="clear" w:color="auto" w:fill="FFFFFF"/>
                        </w:rPr>
                        <m:t>0</m:t>
                      </m:r>
                    </m:sub>
                  </m:sSub>
                </m:e>
              </m:acc>
              <m:r>
                <w:rPr>
                  <w:rFonts w:ascii="Cambria Math" w:eastAsia="휴먼명조" w:hAnsi="Cambria Math" w:cs="Times New Roman"/>
                  <w:sz w:val="24"/>
                  <w:szCs w:val="24"/>
                  <w:shd w:val="clear" w:color="auto" w:fill="FFFFFF"/>
                </w:rPr>
                <m:t>+SII</m:t>
              </m:r>
            </m:den>
          </m:f>
        </m:oMath>
      </m:oMathPara>
    </w:p>
    <w:p w14:paraId="63CFBF5B" w14:textId="5D8162C6" w:rsidR="00A76BCC" w:rsidRDefault="002B7C8C" w:rsidP="00A76BCC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acc>
          <m:acc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acc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β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0</m:t>
                </m:r>
              </m:sub>
            </m:sSub>
          </m:e>
        </m:acc>
      </m:oMath>
      <w:r w:rsidR="00D54C7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E</w:t>
      </w:r>
      <w:r w:rsidR="00A76BCC" w:rsidRPr="0000366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stimated health status of a hypothetical person at the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bottom of social hierarchy</w:t>
      </w:r>
    </w:p>
    <w:p w14:paraId="7736B92E" w14:textId="43D5B078" w:rsidR="00D54C79" w:rsidRDefault="002B7C8C" w:rsidP="00D54C79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acc>
          <m:acc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acc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β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</m:e>
        </m:acc>
      </m:oMath>
      <w:r w:rsidR="00D54C7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Difference in average health status between the </w:t>
      </w:r>
      <w:r w:rsidR="00A76BCC" w:rsidRP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hypothetical person </w:t>
      </w:r>
      <w:r w:rsidR="00A76BCC" w:rsidRPr="0000366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t the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bottom of social hierarchy</w:t>
      </w:r>
      <w:r w:rsidR="00A76BCC" w:rsidDel="000A554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nd the </w:t>
      </w:r>
      <w:r w:rsidR="00A76BCC" w:rsidRPr="002A754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hypothetical person </w:t>
      </w:r>
      <w:r w:rsidR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t the top</w:t>
      </w:r>
      <w:r w:rsidR="00A76BCC" w:rsidDel="00A76BC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66D935A8" w14:textId="77777777" w:rsidR="00EF70C4" w:rsidRPr="00A43BE4" w:rsidRDefault="002B7C8C" w:rsidP="00EF70C4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</m:oMath>
      <w:r w:rsidR="00EF70C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: Relative rank of the </w:t>
      </w:r>
      <w:proofErr w:type="spellStart"/>
      <w:r w:rsidR="00EF70C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j</w:t>
      </w:r>
      <w:r w:rsidR="00EF70C4" w:rsidRPr="00F87E3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EF70C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ocioeconomic group,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R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nary>
          <m:naryPr>
            <m:chr m:val="∑"/>
            <m:limLoc m:val="undOvr"/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naryPr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γ=1</m:t>
            </m:r>
          </m:sub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j-1</m:t>
            </m:r>
          </m:sup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γ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0.5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j</m:t>
                </m:r>
              </m:sub>
            </m:sSub>
          </m:e>
        </m:nary>
      </m:oMath>
    </w:p>
    <w:p w14:paraId="50102308" w14:textId="094D477C" w:rsidR="007A7AB9" w:rsidRDefault="007A7AB9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74BC1338" w14:textId="6E3A4DDE" w:rsidR="0029747C" w:rsidRDefault="0029747C">
      <w:pPr>
        <w:widowControl/>
        <w:wordWrap/>
        <w:autoSpaceDE/>
        <w:autoSpaceDN/>
        <w:jc w:val="left"/>
        <w:rPr>
          <w:rFonts w:ascii="Times New Roman" w:eastAsia="휴먼명조" w:hAnsi="Times New Roman" w:cs="Times New Roman"/>
          <w:color w:val="000000"/>
          <w:kern w:val="0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br w:type="page"/>
      </w:r>
    </w:p>
    <w:p w14:paraId="4DCA27AC" w14:textId="00DCB8E9" w:rsidR="0029747C" w:rsidRPr="0029747C" w:rsidRDefault="0029747C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pPr>
      <w:r w:rsidRPr="0029747C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lastRenderedPageBreak/>
        <w:t>S</w:t>
      </w:r>
      <w:r w:rsidRPr="0029747C">
        <w:rPr>
          <w:rFonts w:ascii="Times New Roman" w:eastAsia="휴먼명조" w:hAnsi="Times New Roman" w:cs="Times New Roman" w:hint="eastAsia"/>
          <w:b/>
          <w:sz w:val="24"/>
          <w:szCs w:val="24"/>
          <w:shd w:val="clear" w:color="auto" w:fill="FFFFFF"/>
        </w:rPr>
        <w:t xml:space="preserve">upplementary </w:t>
      </w:r>
      <w:r w:rsidRPr="0029747C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t>Appendix B:</w:t>
      </w:r>
      <w:r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t xml:space="preserve"> joinpoint regression model</w:t>
      </w:r>
      <w:r w:rsidR="00942A2D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942A2D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instrText xml:space="preserve"> ADDIN EN.CITE </w:instrText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instrText xml:space="preserve"> ADDIN EN.CITE.DATA </w:instrText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r>
      <w:r w:rsidR="002F7E4B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end"/>
      </w:r>
      <w:r w:rsidR="00942A2D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r>
      <w:r w:rsidR="00942A2D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separate"/>
      </w:r>
      <w:r w:rsidR="002F7E4B">
        <w:rPr>
          <w:rFonts w:ascii="Times New Roman" w:eastAsia="휴먼명조" w:hAnsi="Times New Roman" w:cs="Times New Roman"/>
          <w:b/>
          <w:noProof/>
          <w:sz w:val="24"/>
          <w:szCs w:val="24"/>
          <w:shd w:val="clear" w:color="auto" w:fill="FFFFFF"/>
        </w:rPr>
        <w:t>[4-8]</w:t>
      </w:r>
      <w:r w:rsidR="00942A2D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fldChar w:fldCharType="end"/>
      </w:r>
    </w:p>
    <w:p w14:paraId="0CAEF281" w14:textId="2FC817DF" w:rsidR="0029747C" w:rsidRDefault="00276A7D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J</w:t>
      </w:r>
      <w:r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oinpoint 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egression analysis is widely used to identify the time points when the</w:t>
      </w:r>
      <w:r w:rsidR="00D2331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rends of</w:t>
      </w: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rates, </w:t>
      </w:r>
      <w:r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proportions</w:t>
      </w:r>
      <w:r w:rsidR="00B13B2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,</w:t>
      </w:r>
      <w:r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or any kind of measures </w:t>
      </w:r>
      <w:r w:rsidR="00D2331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change</w:t>
      </w:r>
      <w:r w:rsidR="00214E23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tatistically</w:t>
      </w:r>
      <w:r w:rsidR="00D2331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214E23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ignificantly</w:t>
      </w:r>
      <w:r w:rsid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7F5B35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214E23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  <w:r w:rsidR="00B21A8D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For the </w:t>
      </w:r>
      <w:proofErr w:type="gramStart"/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observations </w:t>
      </w:r>
      <w:proofErr w:type="gramEnd"/>
      <m:oMath>
        <m:d>
          <m:d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,</m:t>
            </m:r>
            <m:sSub>
              <m:sSubPr>
                <m:ctrl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m:rPr>
                    <m:sty m:val="p"/>
                  </m:r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</m:e>
        </m:d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,…,</m:t>
        </m:r>
        <m:d>
          <m:d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n</m:t>
                </m:r>
              </m:sub>
            </m:sSub>
            <m:r>
              <m:rPr>
                <m:sty m:val="p"/>
              </m:r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,</m:t>
            </m:r>
            <m:sSub>
              <m:sSubPr>
                <m:ctrl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n</m:t>
                </m:r>
              </m:sub>
            </m:sSub>
          </m:e>
        </m:d>
      </m:oMath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, where </w:t>
      </w: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1</m:t>
            </m:r>
          </m:sub>
        </m:sSub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&lt;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2</m:t>
            </m:r>
          </m:sub>
        </m:sSub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&lt;...&lt;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x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n</m:t>
            </m:r>
          </m:sub>
        </m:sSub>
      </m:oMath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086D4B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de</w:t>
      </w:r>
      <w:r w:rsidR="00086D4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notes </w:t>
      </w:r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the time variable (</w:t>
      </w:r>
      <w:r w:rsidR="005A58D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i.e., </w:t>
      </w:r>
      <w:r w:rsidR="00894964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year) and </w:t>
      </w: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y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 xml:space="preserve"> (i=1,…,n)</m:t>
        </m:r>
      </m:oMath>
      <w:r w:rsidR="003C339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CB730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denotes </w:t>
      </w:r>
      <w:r w:rsid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the outcome variable (i.e., a</w:t>
      </w:r>
      <w:r w:rsidR="003C3393" w:rsidRP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ge-standardized mortality rates from avoidable, treatable, and preventable causes by sex and region</w:t>
      </w:r>
      <w:r w:rsidR="00C30B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, and absolute and relative disparities between areas</w:t>
      </w:r>
      <w:r w:rsidR="003C339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)</w:t>
      </w:r>
      <w:r w:rsidR="0004650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, the joinpoint regression model is as follows</w:t>
      </w:r>
      <w:r w:rsid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04650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:</w:t>
      </w:r>
    </w:p>
    <w:p w14:paraId="18F27CF3" w14:textId="4339FCBA" w:rsidR="00F10FF0" w:rsidRDefault="002B7C8C" w:rsidP="0072555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m:oMath>
        <m:func>
          <m:func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funcPr>
          <m:fName>
            <m:r>
              <m:rPr>
                <m:sty m:val="p"/>
              </m:r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ln</m:t>
            </m:r>
          </m:fName>
          <m:e>
            <m:d>
              <m:dPr>
                <m:ctrlP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y</m:t>
                    </m:r>
                  </m:e>
                  <m:sub>
                    <m:r>
                      <w:rPr>
                        <w:rFonts w:ascii="Cambria Math" w:eastAsia="휴먼명조" w:hAnsi="Cambria Math" w:cs="Times New Roman"/>
                        <w:sz w:val="24"/>
                        <w:szCs w:val="24"/>
                        <w:shd w:val="clear" w:color="auto" w:fill="FFFFFF"/>
                      </w:rPr>
                      <m:t>i</m:t>
                    </m:r>
                  </m:sub>
                </m:sSub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e>
            </m:d>
          </m:e>
        </m:func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Ε</m:t>
        </m:r>
        <m:d>
          <m:dPr>
            <m:begChr m:val="["/>
            <m:endChr m:val="]"/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</m:d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+</m:t>
        </m:r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ε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</m:oMath>
      <w:r w:rsidR="00E4456C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, where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ε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</m:oMath>
      <w:r w:rsidR="0072555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9F476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is</w:t>
      </w:r>
      <w:r w:rsidR="00CC26FF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72555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the residual for the </w:t>
      </w:r>
      <w:proofErr w:type="spellStart"/>
      <w:r w:rsidR="00725551" w:rsidRPr="00E4456C">
        <w:rPr>
          <w:rFonts w:ascii="Times New Roman" w:eastAsia="휴먼명조" w:hAnsi="Times New Roman" w:cs="Times New Roman" w:hint="eastAsia"/>
          <w:i/>
          <w:sz w:val="24"/>
          <w:szCs w:val="24"/>
          <w:shd w:val="clear" w:color="auto" w:fill="FFFFFF"/>
        </w:rPr>
        <w:t>i</w:t>
      </w:r>
      <w:r w:rsidR="00725551" w:rsidRPr="00E4456C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proofErr w:type="spellEnd"/>
      <w:r w:rsidR="0072555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ime,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Ε</m:t>
        </m:r>
        <m:d>
          <m:dPr>
            <m:begChr m:val="["/>
            <m:endChr m:val="]"/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</m:d>
      </m:oMath>
      <w:r w:rsidR="00E4456C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9F476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denotes</w:t>
      </w:r>
      <w:r w:rsidR="009F476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E4456C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the regression mean</w:t>
      </w:r>
      <w:r w:rsidR="003207C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which is defined as a </w:t>
      </w:r>
      <w:r w:rsidR="000004FF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series </w:t>
      </w:r>
      <w:r w:rsidR="003207C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of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(n+1)</m:t>
        </m:r>
      </m:oMath>
      <w:r w:rsidR="003207C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linear segments over the </w:t>
      </w:r>
      <w:r w:rsidR="009F0D3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period</w:t>
      </w:r>
      <w:r w:rsidR="001C21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[a,b]</m:t>
        </m:r>
      </m:oMath>
      <w:r w:rsidR="0072555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: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Ε</m:t>
        </m:r>
        <m:d>
          <m:dPr>
            <m:begChr m:val="["/>
            <m:endChr m:val="]"/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y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β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0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+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β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1</m:t>
            </m:r>
          </m:sub>
        </m:sSub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x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+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δ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  <m:sSup>
          <m:sSup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p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(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τ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)</m:t>
            </m:r>
          </m:e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+</m:t>
            </m:r>
          </m:sup>
        </m:sSup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+...+</m:t>
        </m:r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δ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n</m:t>
            </m:r>
          </m:sub>
        </m:sSub>
        <m:sSup>
          <m:sSup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p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(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τ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n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)</m:t>
            </m:r>
          </m:e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+</m:t>
            </m:r>
          </m:sup>
        </m:sSup>
      </m:oMath>
      <w:r w:rsidR="0072555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, where </w:t>
      </w:r>
      <m:oMath>
        <m:sSup>
          <m:sSup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p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(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τ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k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)</m:t>
            </m:r>
          </m:e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+</m:t>
            </m:r>
          </m:sup>
        </m:sSup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d>
          <m:d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dPr>
          <m:e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x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i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-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τ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k</m:t>
                </m:r>
              </m:sub>
            </m:sSub>
          </m:e>
        </m:d>
      </m:oMath>
      <w:r w:rsidR="0072555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D730E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for</w:t>
      </w:r>
      <w:r w:rsidR="0072555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x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i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&gt;</m:t>
        </m:r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sub>
        </m:sSub>
      </m:oMath>
      <w:r w:rsidR="00725551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and 0 other</w:t>
      </w:r>
      <w:r w:rsidR="0072555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wise</w:t>
      </w:r>
      <w:r w:rsidR="00AE7F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F17578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725551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  <w:r w:rsidR="00AE11B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δ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n</m:t>
            </m:r>
          </m:sub>
        </m:sSub>
      </m:oMath>
      <w:r w:rsidR="00AE11B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proofErr w:type="gramStart"/>
      <w:r w:rsidR="009D13A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denotes</w:t>
      </w:r>
      <w:proofErr w:type="gramEnd"/>
      <w:r w:rsidR="009D13A8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AE11B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the </w:t>
      </w:r>
      <w:r w:rsidR="00AE11B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difference between slopes of the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(k+1)</m:t>
        </m:r>
      </m:oMath>
      <w:r w:rsidR="00F10FF0" w:rsidRPr="00B13B2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and </w:t>
      </w: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k</m:t>
        </m:r>
      </m:oMath>
      <w:r w:rsidR="00F10FF0" w:rsidRPr="00B13B23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  <w:vertAlign w:val="superscript"/>
        </w:rPr>
        <w:t>th</w:t>
      </w:r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segment</w:t>
      </w:r>
      <w:r w:rsidR="009D13A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</w:t>
      </w:r>
      <w:r w:rsidR="00B33B3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F10FF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.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sub>
        </m:sSub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, k=1,2,…,n, n&lt;N</m:t>
        </m:r>
      </m:oMath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proofErr w:type="gramStart"/>
      <w:r w:rsidR="005757E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represents</w:t>
      </w:r>
      <w:proofErr w:type="gramEnd"/>
      <w:r w:rsidR="005757EC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the </w:t>
      </w:r>
      <m:oMath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k</m:t>
        </m:r>
      </m:oMath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th unknown joinpoint or </w:t>
      </w:r>
      <w:r w:rsidR="00BF6F0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ime point at which the trend changed </w:t>
      </w:r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s</w:t>
      </w:r>
      <w:r w:rsidR="00F10FF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tatistically significant</w:t>
      </w:r>
      <w:r w:rsidR="00BF6F03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ly</w:t>
      </w:r>
      <w:r w:rsidR="00F10FF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with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0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a</m:t>
        </m:r>
      </m:oMath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and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n+1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b</m:t>
        </m:r>
      </m:oMath>
      <w:r w:rsidR="00B33B3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F10FF0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.</w:t>
      </w:r>
      <w:r w:rsidR="00F10FF0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l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&lt;...&lt;</m:t>
        </m:r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sub>
        </m:sSub>
      </m:oMath>
      <w:r w:rsidR="00AE11B4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proofErr w:type="gramStart"/>
      <w:r w:rsidR="002648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re</w:t>
      </w:r>
      <w:proofErr w:type="gramEnd"/>
      <w:r w:rsidR="002648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he joinpoints</w:t>
      </w:r>
      <w:r w:rsidR="00AE4EB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2648D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  <w:r w:rsidR="00427E86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7E487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T</w:t>
      </w:r>
      <w:r w:rsidR="007E487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he </w:t>
      </w:r>
      <w:r w:rsidR="007E487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nnual percent change between two adjacent joinpoints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sub>
        </m:sSub>
      </m:oMath>
      <w:r w:rsidR="007E487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7E487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nd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τ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+1</m:t>
            </m:r>
          </m:sub>
        </m:sSub>
      </m:oMath>
      <w:r w:rsidR="007E487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was calculated as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(</m:t>
        </m:r>
        <m:sSup>
          <m:sSup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p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e</m:t>
            </m:r>
          </m:e>
          <m:sup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(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β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+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δ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+…</m:t>
            </m:r>
            <m:sSub>
              <m:sSubPr>
                <m:ctrlPr>
                  <w:rPr>
                    <w:rFonts w:ascii="Cambria Math" w:eastAsia="휴먼명조" w:hAnsi="Cambria Math" w:cs="Times New Roman"/>
                    <w:i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δ</m:t>
                </m:r>
              </m:e>
              <m:sub>
                <m:r>
                  <w:rPr>
                    <w:rFonts w:ascii="Cambria Math" w:eastAsia="휴먼명조" w:hAnsi="Cambria Math" w:cs="Times New Roman"/>
                    <w:sz w:val="24"/>
                    <w:szCs w:val="24"/>
                    <w:shd w:val="clear" w:color="auto" w:fill="FFFFFF"/>
                  </w:rPr>
                  <m:t>k</m:t>
                </m:r>
              </m:sub>
            </m:s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)</m:t>
            </m:r>
          </m:sup>
        </m:sSup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-1)</m:t>
        </m:r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×100</m:t>
        </m:r>
      </m:oMath>
      <w:r w:rsidR="007E487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9F50C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</w:p>
    <w:p w14:paraId="49648CB7" w14:textId="60FE69FB" w:rsidR="003E40E7" w:rsidRDefault="00FF0CD4" w:rsidP="0072555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parameters were set to specify joinpoint </w:t>
      </w:r>
      <w:r w:rsidR="00E460A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regression model as follows: standard errors calculated from the study data were used as random errors and autocorrelation of random errors was considered. </w:t>
      </w:r>
      <w:r w:rsidR="00411802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</w:t>
      </w:r>
      <w:r w:rsidR="0013257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grid search method, which </w:t>
      </w:r>
      <w:r w:rsidR="0007261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enables </w:t>
      </w:r>
      <w:r w:rsidR="0013257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joinpoints to occur </w:t>
      </w:r>
      <w:r w:rsidR="001650B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precisely </w:t>
      </w:r>
      <w:r w:rsidR="0013257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at the observed years, was selected to find the position of the joinpoints 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62E0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13257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. </w:t>
      </w:r>
      <w:r w:rsidR="00430E1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optimal number of joinpoints was determined </w:t>
      </w:r>
      <w:r w:rsidR="00C751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by</w:t>
      </w:r>
      <w:r w:rsidR="00D3726B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sequentially performing</w:t>
      </w:r>
      <w:r w:rsidR="00C14D5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Monte Carlo</w:t>
      </w:r>
      <w:r w:rsidR="00C751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permutation test with 4499 i</w:t>
      </w:r>
      <w:r w:rsidR="00430E14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terations.</w:t>
      </w:r>
      <w:r w:rsidR="003B72C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Each of the permutations tests the null </w:t>
      </w:r>
      <w:proofErr w:type="gramStart"/>
      <w:r w:rsidR="003B72C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hypothesis </w:t>
      </w:r>
      <w:proofErr w:type="gramEnd"/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H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0</m:t>
            </m:r>
          </m:sub>
        </m:sSub>
      </m:oMath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 number of jo</w:t>
      </w:r>
      <w:r w:rsidR="003B72C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inpoints</w:t>
      </w:r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m:oMath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=</m:t>
        </m:r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a</m:t>
            </m:r>
          </m:sub>
        </m:sSub>
      </m:oMath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against</w:t>
      </w:r>
      <w:r w:rsidR="003B72C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he alternative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H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a</m:t>
            </m:r>
          </m:sub>
        </m:sSub>
      </m:oMath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: number of joinpoints</w:t>
      </w:r>
      <w:r w:rsidR="003B72C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=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b</m:t>
            </m:r>
          </m:sub>
        </m:sSub>
      </m:oMath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, where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a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&lt;</m:t>
        </m:r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b</m:t>
            </m:r>
          </m:sub>
        </m:sSub>
      </m:oMath>
      <w:r w:rsidR="006D04C9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6D04C9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.</w:t>
      </w:r>
      <w:r w:rsidR="00530E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It is conducted beginning with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a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 xml:space="preserve">=MIN or </m:t>
        </m:r>
        <m:r>
          <m:rPr>
            <m:sty m:val="p"/>
          </m:rPr>
          <w:rPr>
            <w:rFonts w:ascii="Cambria Math" w:eastAsia="휴먼명조" w:hAnsi="Cambria Math" w:cs="Times New Roman" w:hint="eastAsia"/>
            <w:sz w:val="24"/>
            <w:szCs w:val="24"/>
            <w:shd w:val="clear" w:color="auto" w:fill="FFFFFF"/>
          </w:rPr>
          <m:t>minimum number of joinpoi</m:t>
        </m:r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nts</m:t>
        </m:r>
      </m:oMath>
      <w:r w:rsidR="00530E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and up to </w:t>
      </w:r>
      <m:oMath>
        <m:sSub>
          <m:sSubPr>
            <m:ctrlPr>
              <w:rPr>
                <w:rFonts w:ascii="Cambria Math" w:eastAsia="휴먼명조" w:hAnsi="Cambria Math" w:cs="Times New Roman"/>
                <w:i/>
                <w:sz w:val="24"/>
                <w:szCs w:val="24"/>
                <w:shd w:val="clear" w:color="auto" w:fill="FFFFFF"/>
              </w:rPr>
            </m:ctrlPr>
          </m:sSubPr>
          <m:e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k</m:t>
            </m:r>
          </m:e>
          <m:sub>
            <m:r>
              <w:rPr>
                <w:rFonts w:ascii="Cambria Math" w:eastAsia="휴먼명조" w:hAnsi="Cambria Math" w:cs="Times New Roman"/>
                <w:sz w:val="24"/>
                <w:szCs w:val="24"/>
                <w:shd w:val="clear" w:color="auto" w:fill="FFFFFF"/>
              </w:rPr>
              <m:t>b</m:t>
            </m:r>
          </m:sub>
        </m:sSub>
        <m: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 xml:space="preserve">=MAX or </m:t>
        </m:r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maximum</m:t>
        </m:r>
        <m:r>
          <m:rPr>
            <m:sty m:val="p"/>
          </m:rPr>
          <w:rPr>
            <w:rFonts w:ascii="Cambria Math" w:eastAsia="휴먼명조" w:hAnsi="Cambria Math" w:cs="Times New Roman" w:hint="eastAsia"/>
            <w:sz w:val="24"/>
            <w:szCs w:val="24"/>
            <w:shd w:val="clear" w:color="auto" w:fill="FFFFFF"/>
          </w:rPr>
          <m:t xml:space="preserve"> number of joinpoi</m:t>
        </m:r>
        <m:r>
          <m:rPr>
            <m:sty m:val="p"/>
          </m:rPr>
          <w:rPr>
            <w:rFonts w:ascii="Cambria Math" w:eastAsia="휴먼명조" w:hAnsi="Cambria Math" w:cs="Times New Roman"/>
            <w:sz w:val="24"/>
            <w:szCs w:val="24"/>
            <w:shd w:val="clear" w:color="auto" w:fill="FFFFFF"/>
          </w:rPr>
          <m:t>nts</m:t>
        </m:r>
      </m:oMath>
      <w:r w:rsidR="003B72C7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530EB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530EB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  <w:r w:rsidR="00C751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Minimum and maximum numbers </w:t>
      </w:r>
      <w:r w:rsidR="00C751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lastRenderedPageBreak/>
        <w:t xml:space="preserve">of joinpoints were set </w:t>
      </w:r>
      <w:r w:rsidR="003E40E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s</w:t>
      </w:r>
      <w:r w:rsidR="00C751EA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0 and </w:t>
      </w:r>
      <w:r w:rsidR="003E40E7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3, respectively.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Monte Carlo simulation produce</w:t>
      </w:r>
      <w:r w:rsidR="00FB59C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s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FB59C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 p-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value for each hypothesis test, and </w:t>
      </w:r>
      <w:r w:rsidR="0071657C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when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he null hypothesis is rejected, the number of joinpoints </w:t>
      </w:r>
      <w:r w:rsidR="00805A4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in 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null model is </w:t>
      </w:r>
      <w:r w:rsidR="006C470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incremented 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by one, </w:t>
      </w:r>
      <w:r w:rsidR="00764A3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whereas when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he null hypothesis is </w:t>
      </w:r>
      <w:r w:rsidR="00805A4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accepted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, the number of joinpoints </w:t>
      </w:r>
      <w:r w:rsidR="00805A48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in 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the alternative model is </w:t>
      </w:r>
      <w:r w:rsidR="00764A3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decremented </w:t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by one </w:t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9D765D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9D765D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.</w:t>
      </w:r>
      <w:r w:rsidR="0014590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This process continues until </w:t>
      </w:r>
      <w:r w:rsidR="00423459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no more joinpoints need to be added to the model</w:t>
      </w:r>
      <w:r w:rsidR="0014590E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 xml:space="preserve"> </w:t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OYXRpb25hbCBDYW5jZXIgSW5zdGl0dXRlPC9BdXRob3I+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</w:fldData>
        </w:fldChar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separate"/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t>[4-8]</w:t>
      </w:r>
      <w:r w:rsidR="0014590E" w:rsidRPr="007F5B35"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fldChar w:fldCharType="end"/>
      </w:r>
      <w:r w:rsidR="0014590E">
        <w:rPr>
          <w:rFonts w:ascii="Times New Roman" w:eastAsia="휴먼명조" w:hAnsi="Times New Roman" w:cs="Times New Roman" w:hint="eastAsia"/>
          <w:sz w:val="24"/>
          <w:szCs w:val="24"/>
          <w:shd w:val="clear" w:color="auto" w:fill="FFFFFF"/>
        </w:rPr>
        <w:t>.</w:t>
      </w:r>
    </w:p>
    <w:p w14:paraId="6A9430DD" w14:textId="77777777" w:rsidR="00F10FF0" w:rsidRDefault="00F10FF0" w:rsidP="00725551">
      <w:pPr>
        <w:pStyle w:val="ad"/>
        <w:wordWrap/>
        <w:ind w:left="0" w:firstLine="0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</w:p>
    <w:p w14:paraId="3660C2A3" w14:textId="77777777" w:rsidR="00F10FF0" w:rsidRDefault="00F10FF0">
      <w:pPr>
        <w:widowControl/>
        <w:wordWrap/>
        <w:autoSpaceDE/>
        <w:autoSpaceDN/>
        <w:jc w:val="left"/>
        <w:rPr>
          <w:rFonts w:ascii="Times New Roman" w:eastAsia="휴먼명조" w:hAnsi="Times New Roman" w:cs="Times New Roman"/>
          <w:b/>
          <w:color w:val="000000"/>
          <w:kern w:val="0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br w:type="page"/>
      </w:r>
    </w:p>
    <w:p w14:paraId="193609FD" w14:textId="52237C34" w:rsidR="0073723E" w:rsidRPr="0073723E" w:rsidRDefault="0073723E" w:rsidP="00E024F0">
      <w:pPr>
        <w:pStyle w:val="ad"/>
        <w:wordWrap/>
        <w:ind w:left="0" w:firstLine="0"/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</w:pPr>
      <w:r w:rsidRPr="0073723E">
        <w:rPr>
          <w:rFonts w:ascii="Times New Roman" w:eastAsia="휴먼명조" w:hAnsi="Times New Roman" w:cs="Times New Roman"/>
          <w:b/>
          <w:sz w:val="24"/>
          <w:szCs w:val="24"/>
          <w:shd w:val="clear" w:color="auto" w:fill="FFFFFF"/>
        </w:rPr>
        <w:lastRenderedPageBreak/>
        <w:t>R</w:t>
      </w:r>
      <w:r w:rsidRPr="0073723E">
        <w:rPr>
          <w:rFonts w:ascii="Times New Roman" w:eastAsia="휴먼명조" w:hAnsi="Times New Roman" w:cs="Times New Roman" w:hint="eastAsia"/>
          <w:b/>
          <w:sz w:val="24"/>
          <w:szCs w:val="24"/>
          <w:shd w:val="clear" w:color="auto" w:fill="FFFFFF"/>
        </w:rPr>
        <w:t>eferences</w:t>
      </w:r>
    </w:p>
    <w:bookmarkStart w:id="0" w:name="_GoBack"/>
    <w:p w14:paraId="2D9C48FB" w14:textId="33D45908" w:rsidR="00F17578" w:rsidRPr="00F17578" w:rsidRDefault="0073723E" w:rsidP="00780FBA">
      <w:pPr>
        <w:pStyle w:val="EndNoteBibliography"/>
        <w:jc w:val="left"/>
      </w:pPr>
      <w:r>
        <w:rPr>
          <w:rFonts w:eastAsia="휴먼명조"/>
          <w:szCs w:val="24"/>
          <w:shd w:val="clear" w:color="auto" w:fill="FFFFFF"/>
        </w:rPr>
        <w:fldChar w:fldCharType="begin"/>
      </w:r>
      <w:r>
        <w:rPr>
          <w:rFonts w:eastAsia="휴먼명조"/>
          <w:szCs w:val="24"/>
          <w:shd w:val="clear" w:color="auto" w:fill="FFFFFF"/>
        </w:rPr>
        <w:instrText xml:space="preserve"> ADDIN EN.REFLIST </w:instrText>
      </w:r>
      <w:r>
        <w:rPr>
          <w:rFonts w:eastAsia="휴먼명조"/>
          <w:szCs w:val="24"/>
          <w:shd w:val="clear" w:color="auto" w:fill="FFFFFF"/>
        </w:rPr>
        <w:fldChar w:fldCharType="separate"/>
      </w:r>
      <w:r w:rsidR="00F17578" w:rsidRPr="00F17578">
        <w:t>1.</w:t>
      </w:r>
      <w:r w:rsidR="00F17578" w:rsidRPr="00F17578">
        <w:tab/>
        <w:t xml:space="preserve">National Cancer Institute. Health Disparities Calculator, version 2.0.0: Surveillance Research Program and Healthcare Delivery Research Program, National Cancer Institute; 2019 [cited 2022 March 18]. Available from: </w:t>
      </w:r>
      <w:hyperlink r:id="rId8" w:history="1">
        <w:r w:rsidR="00F17578" w:rsidRPr="00F17578">
          <w:rPr>
            <w:rStyle w:val="a5"/>
          </w:rPr>
          <w:t>https://seer.cancer.gov/hdcalc/</w:t>
        </w:r>
      </w:hyperlink>
      <w:r w:rsidR="00F17578" w:rsidRPr="00F17578">
        <w:t>.</w:t>
      </w:r>
    </w:p>
    <w:p w14:paraId="47E06F09" w14:textId="77777777" w:rsidR="00F17578" w:rsidRPr="00F17578" w:rsidRDefault="00F17578" w:rsidP="00780FBA">
      <w:pPr>
        <w:pStyle w:val="EndNoteBibliography"/>
        <w:jc w:val="left"/>
      </w:pPr>
      <w:r w:rsidRPr="00F17578">
        <w:t>2.</w:t>
      </w:r>
      <w:r w:rsidRPr="00F17578">
        <w:tab/>
        <w:t>Harper S, Lynch J. Selected comparisons of measures of health disparities: a review using databases relevant to Healthy People 2010 cancer-related objectives. Bethesda, MD: National Cancer Institute; 2007.</w:t>
      </w:r>
    </w:p>
    <w:p w14:paraId="2DC22A15" w14:textId="77777777" w:rsidR="00F17578" w:rsidRPr="00F17578" w:rsidRDefault="00F17578" w:rsidP="00780FBA">
      <w:pPr>
        <w:pStyle w:val="EndNoteBibliography"/>
        <w:jc w:val="left"/>
      </w:pPr>
      <w:r w:rsidRPr="00F17578">
        <w:t>3.</w:t>
      </w:r>
      <w:r w:rsidRPr="00F17578">
        <w:tab/>
        <w:t>Harper S, Lynch J. Methods for measuring cancer disparities: using data relevant to Healthy People 2010 cancer-related objectives. Bethesda, MD: National Cancer Institute; 2005.</w:t>
      </w:r>
    </w:p>
    <w:p w14:paraId="31374B05" w14:textId="038AF53F" w:rsidR="00F17578" w:rsidRPr="00F17578" w:rsidRDefault="00F17578" w:rsidP="00780FBA">
      <w:pPr>
        <w:pStyle w:val="EndNoteBibliography"/>
        <w:jc w:val="left"/>
      </w:pPr>
      <w:r w:rsidRPr="00F17578">
        <w:t>4.</w:t>
      </w:r>
      <w:r w:rsidRPr="00F17578">
        <w:tab/>
        <w:t xml:space="preserve">National Cancer Institute. Joinpoint Regression Program, version 4.9.1.0: Statistical Research and Applications Branch, National Cancer Institute; 2022 [cited 2022 April 14]. Available from: </w:t>
      </w:r>
      <w:hyperlink r:id="rId9" w:history="1">
        <w:r w:rsidRPr="00F17578">
          <w:rPr>
            <w:rStyle w:val="a5"/>
          </w:rPr>
          <w:t>https://surveillance.cancer.gov/joinpoint/</w:t>
        </w:r>
      </w:hyperlink>
      <w:r w:rsidRPr="00F17578">
        <w:t>.</w:t>
      </w:r>
    </w:p>
    <w:p w14:paraId="2438A668" w14:textId="77777777" w:rsidR="00F17578" w:rsidRPr="00F17578" w:rsidRDefault="00F17578" w:rsidP="00780FBA">
      <w:pPr>
        <w:pStyle w:val="EndNoteBibliography"/>
        <w:jc w:val="left"/>
      </w:pPr>
      <w:r w:rsidRPr="00F17578">
        <w:t>5.</w:t>
      </w:r>
      <w:r w:rsidRPr="00F17578">
        <w:tab/>
        <w:t>Bandi P, Silver D, Mijanovich T, Macinko J. Temporal trends in motor vehicle fatalities in the United States, 1968 to 2010 - a joinpoint regression analysis. Inj Epidemiol 2015;2(1):4.</w:t>
      </w:r>
    </w:p>
    <w:p w14:paraId="58EEA0DD" w14:textId="77777777" w:rsidR="00F17578" w:rsidRPr="00F17578" w:rsidRDefault="00F17578" w:rsidP="00780FBA">
      <w:pPr>
        <w:pStyle w:val="EndNoteBibliography"/>
        <w:jc w:val="left"/>
      </w:pPr>
      <w:r w:rsidRPr="00F17578">
        <w:t>6.</w:t>
      </w:r>
      <w:r w:rsidRPr="00F17578">
        <w:tab/>
        <w:t>Rea F, Pagan E, Compagnoni MM, Cantarutti A, Pugni P, Bagnardi V, et al. Joinpoint regression analysis with time-on-study as time-scale. Application to three Italian population-based cohort studies. Epidemiol Biostat Public Health 2017;14(3):e12616.</w:t>
      </w:r>
    </w:p>
    <w:p w14:paraId="311846DF" w14:textId="77777777" w:rsidR="00F17578" w:rsidRPr="00F17578" w:rsidRDefault="00F17578" w:rsidP="00780FBA">
      <w:pPr>
        <w:pStyle w:val="EndNoteBibliography"/>
        <w:jc w:val="left"/>
      </w:pPr>
      <w:r w:rsidRPr="00F17578">
        <w:t>7.</w:t>
      </w:r>
      <w:r w:rsidRPr="00F17578">
        <w:tab/>
        <w:t>Dragomirescu I, Llorca J, Gómez-Acebo I, Dierssen-Sotos T. A join point regression analysis of trends in mortality due to osteoporosis in Spain. Sci Rep 2019;9(1):4264.</w:t>
      </w:r>
    </w:p>
    <w:p w14:paraId="01A8E64C" w14:textId="77777777" w:rsidR="00F17578" w:rsidRPr="00F17578" w:rsidRDefault="00F17578" w:rsidP="00780FBA">
      <w:pPr>
        <w:pStyle w:val="EndNoteBibliography"/>
        <w:jc w:val="left"/>
      </w:pPr>
      <w:r w:rsidRPr="00F17578">
        <w:t>8.</w:t>
      </w:r>
      <w:r w:rsidRPr="00F17578">
        <w:tab/>
        <w:t>Goovaerts P, Xiao H. Geographical, temporal and racial disparities in late-stage prostate cancer incidence across Florida: a multiscale joinpoint regression analysis. Int J Health Geogr 2011;10:63.</w:t>
      </w:r>
    </w:p>
    <w:p w14:paraId="10CA8E47" w14:textId="1C9AAE09" w:rsidR="00B85719" w:rsidRPr="00B85719" w:rsidRDefault="0073723E" w:rsidP="00780FBA">
      <w:pPr>
        <w:pStyle w:val="ad"/>
        <w:wordWrap/>
        <w:ind w:left="0" w:firstLine="0"/>
        <w:jc w:val="left"/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휴먼명조" w:hAnsi="Times New Roman" w:cs="Times New Roman"/>
          <w:sz w:val="24"/>
          <w:szCs w:val="24"/>
          <w:shd w:val="clear" w:color="auto" w:fill="FFFFFF"/>
        </w:rPr>
        <w:lastRenderedPageBreak/>
        <w:fldChar w:fldCharType="end"/>
      </w:r>
      <w:bookmarkEnd w:id="0"/>
    </w:p>
    <w:sectPr w:rsidR="00B85719" w:rsidRPr="00B85719" w:rsidSect="00CA31BF">
      <w:footerReference w:type="default" r:id="rId10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4AEDE1" w16cex:dateUtc="2022-06-08T07:44:00Z"/>
  <w16cex:commentExtensible w16cex:durableId="264D8A50" w16cex:dateUtc="2022-06-10T03:46:00Z"/>
  <w16cex:commentExtensible w16cex:durableId="264DA12F" w16cex:dateUtc="2022-06-10T05:23:00Z"/>
  <w16cex:commentExtensible w16cex:durableId="264AE6A4" w16cex:dateUtc="2022-06-08T07:13:00Z"/>
  <w16cex:commentExtensible w16cex:durableId="264AEEBC" w16cex:dateUtc="2022-06-08T07:47:00Z"/>
  <w16cex:commentExtensible w16cex:durableId="264AEF23" w16cex:dateUtc="2022-06-08T07:49:00Z"/>
  <w16cex:commentExtensible w16cex:durableId="264AEF85" w16cex:dateUtc="2022-06-08T07:51:00Z"/>
  <w16cex:commentExtensible w16cex:durableId="264AF192" w16cex:dateUtc="2022-06-08T07:59:00Z"/>
  <w16cex:commentExtensible w16cex:durableId="264B1E4B" w16cex:dateUtc="2022-06-08T11:10:00Z"/>
  <w16cex:commentExtensible w16cex:durableId="264D9007" w16cex:dateUtc="2022-06-10T04:10:00Z"/>
  <w16cex:commentExtensible w16cex:durableId="264D9033" w16cex:dateUtc="2022-06-10T04:11:00Z"/>
  <w16cex:commentExtensible w16cex:durableId="264AF470" w16cex:dateUtc="2022-06-08T08:12:00Z"/>
  <w16cex:commentExtensible w16cex:durableId="264B1925" w16cex:dateUtc="2022-06-08T10:48:00Z"/>
  <w16cex:commentExtensible w16cex:durableId="264B195F" w16cex:dateUtc="2022-06-08T10:49:00Z"/>
  <w16cex:commentExtensible w16cex:durableId="264D94C9" w16cex:dateUtc="2022-06-10T04:30:00Z"/>
  <w16cex:commentExtensible w16cex:durableId="264B13D7" w16cex:dateUtc="2022-06-08T10:25:00Z"/>
  <w16cex:commentExtensible w16cex:durableId="264B16C6" w16cex:dateUtc="2022-06-08T10:38:00Z"/>
  <w16cex:commentExtensible w16cex:durableId="264B1B66" w16cex:dateUtc="2022-06-08T10:58:00Z"/>
  <w16cex:commentExtensible w16cex:durableId="264B1BE4" w16cex:dateUtc="2022-06-08T11:00:00Z"/>
  <w16cex:commentExtensible w16cex:durableId="264D9EED" w16cex:dateUtc="2022-06-10T05:13:00Z"/>
  <w16cex:commentExtensible w16cex:durableId="264B1DF3" w16cex:dateUtc="2022-06-08T11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FF6757E" w16cid:durableId="264AEDE1"/>
  <w16cid:commentId w16cid:paraId="4AABCDDC" w16cid:durableId="264D8A50"/>
  <w16cid:commentId w16cid:paraId="7136BC81" w16cid:durableId="264DA12F"/>
  <w16cid:commentId w16cid:paraId="488995C6" w16cid:durableId="264AE6A4"/>
  <w16cid:commentId w16cid:paraId="04A7CEB4" w16cid:durableId="264AEEBC"/>
  <w16cid:commentId w16cid:paraId="3FE50972" w16cid:durableId="264AEF23"/>
  <w16cid:commentId w16cid:paraId="3259C526" w16cid:durableId="264AEF85"/>
  <w16cid:commentId w16cid:paraId="6898C79B" w16cid:durableId="264AF192"/>
  <w16cid:commentId w16cid:paraId="2A981E64" w16cid:durableId="264B1E4B"/>
  <w16cid:commentId w16cid:paraId="135C98F6" w16cid:durableId="264D9007"/>
  <w16cid:commentId w16cid:paraId="450F0599" w16cid:durableId="264D9033"/>
  <w16cid:commentId w16cid:paraId="77F11E6E" w16cid:durableId="264AF470"/>
  <w16cid:commentId w16cid:paraId="5D7A8B93" w16cid:durableId="264B1925"/>
  <w16cid:commentId w16cid:paraId="0B023FFE" w16cid:durableId="264B195F"/>
  <w16cid:commentId w16cid:paraId="782A23D7" w16cid:durableId="264D94C9"/>
  <w16cid:commentId w16cid:paraId="21CA4080" w16cid:durableId="264B13D7"/>
  <w16cid:commentId w16cid:paraId="2C514F9E" w16cid:durableId="264B16C6"/>
  <w16cid:commentId w16cid:paraId="52497181" w16cid:durableId="264B1B66"/>
  <w16cid:commentId w16cid:paraId="7D3EA657" w16cid:durableId="264B1BE4"/>
  <w16cid:commentId w16cid:paraId="3CAF2D20" w16cid:durableId="264D9EED"/>
  <w16cid:commentId w16cid:paraId="5921F841" w16cid:durableId="264B1DF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007661" w14:textId="77777777" w:rsidR="002B7C8C" w:rsidRDefault="002B7C8C" w:rsidP="00830A66">
      <w:pPr>
        <w:rPr>
          <w:rFonts w:cs="Times New Roman"/>
        </w:rPr>
      </w:pPr>
      <w:r>
        <w:rPr>
          <w:rFonts w:cs="Times New Roman"/>
        </w:rPr>
        <w:separator/>
      </w:r>
    </w:p>
  </w:endnote>
  <w:endnote w:type="continuationSeparator" w:id="0">
    <w:p w14:paraId="4A173E8D" w14:textId="77777777" w:rsidR="002B7C8C" w:rsidRDefault="002B7C8C" w:rsidP="00830A66">
      <w:pPr>
        <w:rPr>
          <w:rFonts w:cs="Times New Roman"/>
        </w:rPr>
      </w:pPr>
      <w:r>
        <w:rPr>
          <w:rFonts w:cs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yriad Pro">
    <w:altName w:val="맑은 고딕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휴먼명조">
    <w:altName w:val="맑은 고딕"/>
    <w:panose1 w:val="02010504000101010101"/>
    <w:charset w:val="81"/>
    <w:family w:val="auto"/>
    <w:pitch w:val="variable"/>
    <w:sig w:usb0="800002A7" w:usb1="19D77CFB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49002402"/>
      <w:docPartObj>
        <w:docPartGallery w:val="Page Numbers (Bottom of Page)"/>
        <w:docPartUnique/>
      </w:docPartObj>
    </w:sdtPr>
    <w:sdtEndPr/>
    <w:sdtContent>
      <w:p w14:paraId="0B955C7D" w14:textId="2AD86818" w:rsidR="00FE22F2" w:rsidRDefault="00FE22F2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80FBA" w:rsidRPr="00780FBA">
          <w:rPr>
            <w:noProof/>
            <w:lang w:val="ko-KR"/>
          </w:rPr>
          <w:t>8</w:t>
        </w:r>
        <w:r>
          <w:fldChar w:fldCharType="end"/>
        </w:r>
      </w:p>
    </w:sdtContent>
  </w:sdt>
  <w:p w14:paraId="1226CF1D" w14:textId="77777777" w:rsidR="00FE22F2" w:rsidRDefault="00FE22F2">
    <w:pPr>
      <w:pStyle w:val="a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632B447" w14:textId="77777777" w:rsidR="002B7C8C" w:rsidRDefault="002B7C8C" w:rsidP="00830A66">
      <w:pPr>
        <w:rPr>
          <w:rFonts w:cs="Times New Roman"/>
        </w:rPr>
      </w:pPr>
      <w:r>
        <w:rPr>
          <w:rFonts w:cs="Times New Roman"/>
        </w:rPr>
        <w:separator/>
      </w:r>
    </w:p>
  </w:footnote>
  <w:footnote w:type="continuationSeparator" w:id="0">
    <w:p w14:paraId="6D63D6AB" w14:textId="77777777" w:rsidR="002B7C8C" w:rsidRDefault="002B7C8C" w:rsidP="00830A66">
      <w:pPr>
        <w:rPr>
          <w:rFonts w:cs="Times New Roman"/>
        </w:rPr>
      </w:pPr>
      <w:r>
        <w:rPr>
          <w:rFonts w:cs="Times New Roman"/>
        </w:rP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7102B6"/>
    <w:multiLevelType w:val="hybridMultilevel"/>
    <w:tmpl w:val="D2465FAA"/>
    <w:lvl w:ilvl="0" w:tplc="3808F606">
      <w:start w:val="1"/>
      <w:numFmt w:val="bullet"/>
      <w:lvlText w:val="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2A935EF"/>
    <w:multiLevelType w:val="multilevel"/>
    <w:tmpl w:val="2CE0EDEE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00" w:hanging="1800"/>
      </w:pPr>
      <w:rPr>
        <w:rFonts w:hint="default"/>
      </w:rPr>
    </w:lvl>
  </w:abstractNum>
  <w:abstractNum w:abstractNumId="2" w15:restartNumberingAfterBreak="0">
    <w:nsid w:val="063F5976"/>
    <w:multiLevelType w:val="hybridMultilevel"/>
    <w:tmpl w:val="A148CA5E"/>
    <w:lvl w:ilvl="0" w:tplc="89ECCE02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11FC2843"/>
    <w:multiLevelType w:val="hybridMultilevel"/>
    <w:tmpl w:val="F5E26BD0"/>
    <w:lvl w:ilvl="0" w:tplc="DD5CB882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151E514A"/>
    <w:multiLevelType w:val="hybridMultilevel"/>
    <w:tmpl w:val="6908E3AC"/>
    <w:lvl w:ilvl="0" w:tplc="77A6A146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84671C6"/>
    <w:multiLevelType w:val="hybridMultilevel"/>
    <w:tmpl w:val="F0D24F5A"/>
    <w:lvl w:ilvl="0" w:tplc="085CF3E2">
      <w:start w:val="1"/>
      <w:numFmt w:val="bullet"/>
      <w:lvlText w:val="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1A671BF5"/>
    <w:multiLevelType w:val="hybridMultilevel"/>
    <w:tmpl w:val="A148CA5E"/>
    <w:lvl w:ilvl="0" w:tplc="89ECCE02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 w15:restartNumberingAfterBreak="0">
    <w:nsid w:val="1AAB5AFF"/>
    <w:multiLevelType w:val="hybridMultilevel"/>
    <w:tmpl w:val="C44AE07A"/>
    <w:lvl w:ilvl="0" w:tplc="68644588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 w15:restartNumberingAfterBreak="0">
    <w:nsid w:val="1BC33844"/>
    <w:multiLevelType w:val="hybridMultilevel"/>
    <w:tmpl w:val="B052B1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C535437"/>
    <w:multiLevelType w:val="hybridMultilevel"/>
    <w:tmpl w:val="B46E7890"/>
    <w:lvl w:ilvl="0" w:tplc="5E00B824">
      <w:start w:val="5"/>
      <w:numFmt w:val="bullet"/>
      <w:lvlText w:val="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0" w15:restartNumberingAfterBreak="0">
    <w:nsid w:val="23896AEA"/>
    <w:multiLevelType w:val="hybridMultilevel"/>
    <w:tmpl w:val="92B24E5E"/>
    <w:lvl w:ilvl="0" w:tplc="BDC24C46">
      <w:start w:val="1"/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1" w15:restartNumberingAfterBreak="0">
    <w:nsid w:val="296A0B9A"/>
    <w:multiLevelType w:val="multilevel"/>
    <w:tmpl w:val="2CE0EDEE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00" w:hanging="1800"/>
      </w:pPr>
      <w:rPr>
        <w:rFonts w:hint="default"/>
      </w:rPr>
    </w:lvl>
  </w:abstractNum>
  <w:abstractNum w:abstractNumId="12" w15:restartNumberingAfterBreak="0">
    <w:nsid w:val="315D7A01"/>
    <w:multiLevelType w:val="hybridMultilevel"/>
    <w:tmpl w:val="006A2F7C"/>
    <w:lvl w:ilvl="0" w:tplc="2CFAE7D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3399316B"/>
    <w:multiLevelType w:val="hybridMultilevel"/>
    <w:tmpl w:val="391A1A10"/>
    <w:lvl w:ilvl="0" w:tplc="620271C0">
      <w:numFmt w:val="bullet"/>
      <w:lvlText w:val="-"/>
      <w:lvlJc w:val="left"/>
      <w:pPr>
        <w:ind w:left="814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5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5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5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5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5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5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54" w:hanging="400"/>
      </w:pPr>
      <w:rPr>
        <w:rFonts w:ascii="Wingdings" w:hAnsi="Wingdings" w:hint="default"/>
      </w:rPr>
    </w:lvl>
  </w:abstractNum>
  <w:abstractNum w:abstractNumId="14" w15:restartNumberingAfterBreak="0">
    <w:nsid w:val="43387B81"/>
    <w:multiLevelType w:val="hybridMultilevel"/>
    <w:tmpl w:val="97983704"/>
    <w:lvl w:ilvl="0" w:tplc="414C766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440C3B5C"/>
    <w:multiLevelType w:val="hybridMultilevel"/>
    <w:tmpl w:val="DD8A7486"/>
    <w:lvl w:ilvl="0" w:tplc="9A1804F0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6" w15:restartNumberingAfterBreak="0">
    <w:nsid w:val="5510127B"/>
    <w:multiLevelType w:val="multilevel"/>
    <w:tmpl w:val="2CE0EDEE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00" w:hanging="1800"/>
      </w:pPr>
      <w:rPr>
        <w:rFonts w:hint="default"/>
      </w:rPr>
    </w:lvl>
  </w:abstractNum>
  <w:abstractNum w:abstractNumId="17" w15:restartNumberingAfterBreak="0">
    <w:nsid w:val="554922CA"/>
    <w:multiLevelType w:val="hybridMultilevel"/>
    <w:tmpl w:val="5A9C998C"/>
    <w:lvl w:ilvl="0" w:tplc="2C9819E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56304077"/>
    <w:multiLevelType w:val="hybridMultilevel"/>
    <w:tmpl w:val="24C6222C"/>
    <w:lvl w:ilvl="0" w:tplc="0A3AB11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9" w15:restartNumberingAfterBreak="0">
    <w:nsid w:val="5C6559CA"/>
    <w:multiLevelType w:val="hybridMultilevel"/>
    <w:tmpl w:val="DAF0ADFC"/>
    <w:lvl w:ilvl="0" w:tplc="F092B338">
      <w:start w:val="16"/>
      <w:numFmt w:val="bullet"/>
      <w:lvlText w:val="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0" w15:restartNumberingAfterBreak="0">
    <w:nsid w:val="5DC81352"/>
    <w:multiLevelType w:val="hybridMultilevel"/>
    <w:tmpl w:val="C954266C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1" w15:restartNumberingAfterBreak="0">
    <w:nsid w:val="5E8D1711"/>
    <w:multiLevelType w:val="hybridMultilevel"/>
    <w:tmpl w:val="BDBECD50"/>
    <w:lvl w:ilvl="0" w:tplc="46909154">
      <w:start w:val="1"/>
      <w:numFmt w:val="bullet"/>
      <w:lvlText w:val="-"/>
      <w:lvlJc w:val="left"/>
      <w:pPr>
        <w:ind w:left="533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73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73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73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73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73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73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73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73" w:hanging="400"/>
      </w:pPr>
      <w:rPr>
        <w:rFonts w:ascii="Wingdings" w:hAnsi="Wingdings" w:hint="default"/>
      </w:rPr>
    </w:lvl>
  </w:abstractNum>
  <w:abstractNum w:abstractNumId="22" w15:restartNumberingAfterBreak="0">
    <w:nsid w:val="61107297"/>
    <w:multiLevelType w:val="hybridMultilevel"/>
    <w:tmpl w:val="E160D710"/>
    <w:lvl w:ilvl="0" w:tplc="32EE4394">
      <w:start w:val="2019"/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3" w15:restartNumberingAfterBreak="0">
    <w:nsid w:val="62827037"/>
    <w:multiLevelType w:val="hybridMultilevel"/>
    <w:tmpl w:val="0E66BBDE"/>
    <w:lvl w:ilvl="0" w:tplc="39E6A212">
      <w:start w:val="1"/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4" w15:restartNumberingAfterBreak="0">
    <w:nsid w:val="636F5D5D"/>
    <w:multiLevelType w:val="hybridMultilevel"/>
    <w:tmpl w:val="4A32B0DC"/>
    <w:lvl w:ilvl="0" w:tplc="6A1E915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5" w15:restartNumberingAfterBreak="0">
    <w:nsid w:val="64EA36B1"/>
    <w:multiLevelType w:val="hybridMultilevel"/>
    <w:tmpl w:val="D2C690E4"/>
    <w:lvl w:ilvl="0" w:tplc="2D766F22">
      <w:start w:val="1"/>
      <w:numFmt w:val="bullet"/>
      <w:lvlText w:val="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6" w15:restartNumberingAfterBreak="0">
    <w:nsid w:val="674D40F7"/>
    <w:multiLevelType w:val="hybridMultilevel"/>
    <w:tmpl w:val="B4D24B36"/>
    <w:lvl w:ilvl="0" w:tplc="EE72278E">
      <w:start w:val="1"/>
      <w:numFmt w:val="decimal"/>
      <w:lvlText w:val="%1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7" w15:restartNumberingAfterBreak="0">
    <w:nsid w:val="693B528F"/>
    <w:multiLevelType w:val="hybridMultilevel"/>
    <w:tmpl w:val="F4700696"/>
    <w:lvl w:ilvl="0" w:tplc="E6525D5C">
      <w:start w:val="5"/>
      <w:numFmt w:val="bullet"/>
      <w:lvlText w:val="-"/>
      <w:lvlJc w:val="left"/>
      <w:pPr>
        <w:ind w:left="360" w:hanging="360"/>
      </w:pPr>
      <w:rPr>
        <w:rFonts w:ascii="Times New Roman" w:eastAsia="맑은 고딕" w:hAnsi="Times New Roman" w:cs="Times New Roman" w:hint="default"/>
      </w:rPr>
    </w:lvl>
    <w:lvl w:ilvl="1" w:tplc="04090003">
      <w:start w:val="1"/>
      <w:numFmt w:val="bullet"/>
      <w:lvlText w:val=""/>
      <w:lvlJc w:val="left"/>
      <w:pPr>
        <w:ind w:left="8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0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4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8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2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600" w:hanging="400"/>
      </w:pPr>
      <w:rPr>
        <w:rFonts w:ascii="Wingdings" w:hAnsi="Wingdings" w:hint="default"/>
      </w:rPr>
    </w:lvl>
  </w:abstractNum>
  <w:abstractNum w:abstractNumId="28" w15:restartNumberingAfterBreak="0">
    <w:nsid w:val="6C3905C7"/>
    <w:multiLevelType w:val="hybridMultilevel"/>
    <w:tmpl w:val="B71C2EE0"/>
    <w:lvl w:ilvl="0" w:tplc="788E81DE">
      <w:numFmt w:val="bullet"/>
      <w:lvlText w:val="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9" w15:restartNumberingAfterBreak="0">
    <w:nsid w:val="6CFD63FE"/>
    <w:multiLevelType w:val="hybridMultilevel"/>
    <w:tmpl w:val="B3741FE0"/>
    <w:lvl w:ilvl="0" w:tplc="BD1C7046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0" w15:restartNumberingAfterBreak="0">
    <w:nsid w:val="6ECC562D"/>
    <w:multiLevelType w:val="multilevel"/>
    <w:tmpl w:val="2CE0EDEE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00" w:hanging="1800"/>
      </w:pPr>
      <w:rPr>
        <w:rFonts w:hint="default"/>
      </w:rPr>
    </w:lvl>
  </w:abstractNum>
  <w:abstractNum w:abstractNumId="31" w15:restartNumberingAfterBreak="0">
    <w:nsid w:val="6FCE798C"/>
    <w:multiLevelType w:val="multilevel"/>
    <w:tmpl w:val="115C4A0A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50" w:hanging="450"/>
      </w:pPr>
      <w:rPr>
        <w:rFonts w:hint="default"/>
        <w:sz w:val="28"/>
      </w:rPr>
    </w:lvl>
    <w:lvl w:ilvl="2">
      <w:start w:val="1"/>
      <w:numFmt w:val="decimal"/>
      <w:isLgl/>
      <w:lvlText w:val="%1.%2.%3."/>
      <w:lvlJc w:val="left"/>
      <w:pPr>
        <w:ind w:left="1120" w:hanging="720"/>
      </w:pPr>
      <w:rPr>
        <w:rFonts w:hint="default"/>
        <w:sz w:val="28"/>
      </w:rPr>
    </w:lvl>
    <w:lvl w:ilvl="3">
      <w:start w:val="1"/>
      <w:numFmt w:val="decimal"/>
      <w:isLgl/>
      <w:lvlText w:val="%1.%2.%3.%4."/>
      <w:lvlJc w:val="left"/>
      <w:pPr>
        <w:ind w:left="1120" w:hanging="720"/>
      </w:pPr>
      <w:rPr>
        <w:rFonts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1480" w:hanging="1080"/>
      </w:pPr>
      <w:rPr>
        <w:rFonts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1480" w:hanging="1080"/>
      </w:pPr>
      <w:rPr>
        <w:rFonts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1840" w:hanging="1440"/>
      </w:pPr>
      <w:rPr>
        <w:rFonts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1840" w:hanging="1440"/>
      </w:pPr>
      <w:rPr>
        <w:rFonts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2200" w:hanging="1800"/>
      </w:pPr>
      <w:rPr>
        <w:rFonts w:hint="default"/>
        <w:sz w:val="28"/>
      </w:rPr>
    </w:lvl>
  </w:abstractNum>
  <w:abstractNum w:abstractNumId="32" w15:restartNumberingAfterBreak="0">
    <w:nsid w:val="70582DE2"/>
    <w:multiLevelType w:val="hybridMultilevel"/>
    <w:tmpl w:val="A148CA5E"/>
    <w:lvl w:ilvl="0" w:tplc="89ECCE02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3" w15:restartNumberingAfterBreak="0">
    <w:nsid w:val="75093171"/>
    <w:multiLevelType w:val="hybridMultilevel"/>
    <w:tmpl w:val="E144912A"/>
    <w:lvl w:ilvl="0" w:tplc="1A1294B2">
      <w:start w:val="18"/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4" w15:restartNumberingAfterBreak="0">
    <w:nsid w:val="7AB67383"/>
    <w:multiLevelType w:val="multilevel"/>
    <w:tmpl w:val="8BE67C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7CBF78F4"/>
    <w:multiLevelType w:val="hybridMultilevel"/>
    <w:tmpl w:val="3BE64E5C"/>
    <w:lvl w:ilvl="0" w:tplc="AFF606CC">
      <w:numFmt w:val="bullet"/>
      <w:lvlText w:val="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6" w15:restartNumberingAfterBreak="0">
    <w:nsid w:val="7E777F3F"/>
    <w:multiLevelType w:val="hybridMultilevel"/>
    <w:tmpl w:val="A072A6C8"/>
    <w:lvl w:ilvl="0" w:tplc="E96EE57E">
      <w:start w:val="5"/>
      <w:numFmt w:val="bullet"/>
      <w:lvlText w:val=""/>
      <w:lvlJc w:val="left"/>
      <w:pPr>
        <w:ind w:left="760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7" w15:restartNumberingAfterBreak="0">
    <w:nsid w:val="7FE66982"/>
    <w:multiLevelType w:val="hybridMultilevel"/>
    <w:tmpl w:val="CE8413BE"/>
    <w:lvl w:ilvl="0" w:tplc="A680E9FA">
      <w:numFmt w:val="bullet"/>
      <w:lvlText w:val="-"/>
      <w:lvlJc w:val="left"/>
      <w:pPr>
        <w:ind w:left="760" w:hanging="360"/>
      </w:pPr>
      <w:rPr>
        <w:rFonts w:ascii="Times New Roman" w:eastAsia="맑은 고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20"/>
  </w:num>
  <w:num w:numId="2">
    <w:abstractNumId w:val="3"/>
  </w:num>
  <w:num w:numId="3">
    <w:abstractNumId w:val="19"/>
  </w:num>
  <w:num w:numId="4">
    <w:abstractNumId w:val="9"/>
  </w:num>
  <w:num w:numId="5">
    <w:abstractNumId w:val="27"/>
  </w:num>
  <w:num w:numId="6">
    <w:abstractNumId w:val="23"/>
  </w:num>
  <w:num w:numId="7">
    <w:abstractNumId w:val="10"/>
  </w:num>
  <w:num w:numId="8">
    <w:abstractNumId w:val="21"/>
  </w:num>
  <w:num w:numId="9">
    <w:abstractNumId w:val="37"/>
  </w:num>
  <w:num w:numId="10">
    <w:abstractNumId w:val="13"/>
  </w:num>
  <w:num w:numId="11">
    <w:abstractNumId w:val="25"/>
  </w:num>
  <w:num w:numId="12">
    <w:abstractNumId w:val="0"/>
  </w:num>
  <w:num w:numId="13">
    <w:abstractNumId w:val="5"/>
  </w:num>
  <w:num w:numId="14">
    <w:abstractNumId w:val="33"/>
  </w:num>
  <w:num w:numId="15">
    <w:abstractNumId w:val="36"/>
  </w:num>
  <w:num w:numId="16">
    <w:abstractNumId w:val="35"/>
  </w:num>
  <w:num w:numId="17">
    <w:abstractNumId w:val="18"/>
  </w:num>
  <w:num w:numId="18">
    <w:abstractNumId w:val="29"/>
  </w:num>
  <w:num w:numId="19">
    <w:abstractNumId w:val="4"/>
  </w:num>
  <w:num w:numId="20">
    <w:abstractNumId w:val="28"/>
  </w:num>
  <w:num w:numId="21">
    <w:abstractNumId w:val="16"/>
  </w:num>
  <w:num w:numId="22">
    <w:abstractNumId w:val="34"/>
  </w:num>
  <w:num w:numId="23">
    <w:abstractNumId w:val="8"/>
  </w:num>
  <w:num w:numId="24">
    <w:abstractNumId w:val="6"/>
  </w:num>
  <w:num w:numId="25">
    <w:abstractNumId w:val="22"/>
  </w:num>
  <w:num w:numId="26">
    <w:abstractNumId w:val="32"/>
  </w:num>
  <w:num w:numId="27">
    <w:abstractNumId w:val="30"/>
  </w:num>
  <w:num w:numId="28">
    <w:abstractNumId w:val="1"/>
  </w:num>
  <w:num w:numId="29">
    <w:abstractNumId w:val="11"/>
  </w:num>
  <w:num w:numId="30">
    <w:abstractNumId w:val="2"/>
  </w:num>
  <w:num w:numId="31">
    <w:abstractNumId w:val="15"/>
  </w:num>
  <w:num w:numId="32">
    <w:abstractNumId w:val="7"/>
  </w:num>
  <w:num w:numId="33">
    <w:abstractNumId w:val="31"/>
  </w:num>
  <w:num w:numId="34">
    <w:abstractNumId w:val="12"/>
  </w:num>
  <w:num w:numId="35">
    <w:abstractNumId w:val="24"/>
  </w:num>
  <w:num w:numId="36">
    <w:abstractNumId w:val="26"/>
  </w:num>
  <w:num w:numId="37">
    <w:abstractNumId w:val="17"/>
  </w:num>
  <w:num w:numId="3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removeDateAndTime/>
  <w:embedSystemFonts/>
  <w:bordersDoNotSurroundHeader/>
  <w:bordersDoNotSurroundFooter/>
  <w:hideSpellingErrors/>
  <w:hideGrammaticalErrors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ko-KR" w:vendorID="64" w:dllVersion="5" w:nlCheck="1" w:checkStyle="1"/>
  <w:activeWritingStyle w:appName="MSWord" w:lang="en-GB" w:vendorID="64" w:dllVersion="6" w:nlCheck="1" w:checkStyle="1"/>
  <w:activeWritingStyle w:appName="MSWord" w:lang="en-IN" w:vendorID="64" w:dllVersion="0" w:nlCheck="1" w:checkStyle="0"/>
  <w:activeWritingStyle w:appName="MSWord" w:lang="en-US" w:vendorID="64" w:dllVersion="131078" w:nlCheck="1" w:checkStyle="1"/>
  <w:activeWritingStyle w:appName="MSWord" w:lang="ko-KR" w:vendorID="64" w:dllVersion="131077" w:nlCheck="1" w:checkStyle="1"/>
  <w:proofState w:spelling="clean" w:grammar="clean"/>
  <w:defaultTabStop w:val="800"/>
  <w:hyphenationZone w:val="357"/>
  <w:doNotHyphenateCaps/>
  <w:drawingGridHorizontalSpacing w:val="100"/>
  <w:displayHorizontalDrawingGridEvery w:val="0"/>
  <w:displayVerticalDrawingGridEvery w:val="2"/>
  <w:noPunctuationKerning/>
  <w:characterSpacingControl w:val="compressPunctuation"/>
  <w:noLineBreaksAfter w:lang="ko-KR" w:val="$([\{£¥‘“〈《「『【〔＄（［｛￡￥￦"/>
  <w:noLineBreaksBefore w:lang="ko-KR" w:val="!%),-.:;?]}¢°’”′″℃〉》」』】〕！％），．：；？］｝￠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tLQ0BkJDS0MLEyNLCyUdpeDU4uLM/DyQAkML81oA1IjWui4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ws0zwdp020s7e0tf2xwsxnz2f2etaz00xt&quot;&gt;My EndNote Library&lt;record-ids&gt;&lt;item&gt;1564&lt;/item&gt;&lt;item&gt;1572&lt;/item&gt;&lt;item&gt;1613&lt;/item&gt;&lt;item&gt;1614&lt;/item&gt;&lt;item&gt;1870&lt;/item&gt;&lt;item&gt;1872&lt;/item&gt;&lt;item&gt;1874&lt;/item&gt;&lt;item&gt;1876&lt;/item&gt;&lt;/record-ids&gt;&lt;/item&gt;&lt;/Libraries&gt;"/>
  </w:docVars>
  <w:rsids>
    <w:rsidRoot w:val="00830A66"/>
    <w:rsid w:val="00000299"/>
    <w:rsid w:val="000004FF"/>
    <w:rsid w:val="0000054C"/>
    <w:rsid w:val="00000792"/>
    <w:rsid w:val="00000806"/>
    <w:rsid w:val="000009A4"/>
    <w:rsid w:val="00000B77"/>
    <w:rsid w:val="00000EDD"/>
    <w:rsid w:val="00000EE8"/>
    <w:rsid w:val="00000F65"/>
    <w:rsid w:val="000013F4"/>
    <w:rsid w:val="0000151B"/>
    <w:rsid w:val="00001657"/>
    <w:rsid w:val="00001B25"/>
    <w:rsid w:val="00001DF6"/>
    <w:rsid w:val="00001F34"/>
    <w:rsid w:val="00002524"/>
    <w:rsid w:val="00002802"/>
    <w:rsid w:val="000028B4"/>
    <w:rsid w:val="00002A0B"/>
    <w:rsid w:val="00002C1A"/>
    <w:rsid w:val="00002CED"/>
    <w:rsid w:val="00002D83"/>
    <w:rsid w:val="00003116"/>
    <w:rsid w:val="0000322B"/>
    <w:rsid w:val="000032F7"/>
    <w:rsid w:val="00003331"/>
    <w:rsid w:val="00003473"/>
    <w:rsid w:val="0000347A"/>
    <w:rsid w:val="000034C0"/>
    <w:rsid w:val="00003669"/>
    <w:rsid w:val="000038A0"/>
    <w:rsid w:val="000038A3"/>
    <w:rsid w:val="00003E26"/>
    <w:rsid w:val="00003E2F"/>
    <w:rsid w:val="00003F7A"/>
    <w:rsid w:val="0000481A"/>
    <w:rsid w:val="00004931"/>
    <w:rsid w:val="00004D2D"/>
    <w:rsid w:val="00004FE5"/>
    <w:rsid w:val="00005234"/>
    <w:rsid w:val="00005261"/>
    <w:rsid w:val="000053CE"/>
    <w:rsid w:val="00005542"/>
    <w:rsid w:val="00005BED"/>
    <w:rsid w:val="00005C48"/>
    <w:rsid w:val="00005D04"/>
    <w:rsid w:val="00005FDF"/>
    <w:rsid w:val="00005FE5"/>
    <w:rsid w:val="000060AB"/>
    <w:rsid w:val="000069C3"/>
    <w:rsid w:val="000069F1"/>
    <w:rsid w:val="00006E2B"/>
    <w:rsid w:val="0000704B"/>
    <w:rsid w:val="00007376"/>
    <w:rsid w:val="00007613"/>
    <w:rsid w:val="000078E2"/>
    <w:rsid w:val="00007932"/>
    <w:rsid w:val="00007C37"/>
    <w:rsid w:val="00007E34"/>
    <w:rsid w:val="00007E92"/>
    <w:rsid w:val="00007F80"/>
    <w:rsid w:val="00010996"/>
    <w:rsid w:val="00010A82"/>
    <w:rsid w:val="00010E91"/>
    <w:rsid w:val="00010EB6"/>
    <w:rsid w:val="00011045"/>
    <w:rsid w:val="0001105F"/>
    <w:rsid w:val="0001136F"/>
    <w:rsid w:val="0001159D"/>
    <w:rsid w:val="00011923"/>
    <w:rsid w:val="00011A4E"/>
    <w:rsid w:val="00011A84"/>
    <w:rsid w:val="00011BA0"/>
    <w:rsid w:val="00011D8B"/>
    <w:rsid w:val="00011E6C"/>
    <w:rsid w:val="00011EEE"/>
    <w:rsid w:val="0001205B"/>
    <w:rsid w:val="0001212E"/>
    <w:rsid w:val="0001212F"/>
    <w:rsid w:val="00012422"/>
    <w:rsid w:val="0001271D"/>
    <w:rsid w:val="000129BE"/>
    <w:rsid w:val="00012AAD"/>
    <w:rsid w:val="00012E9D"/>
    <w:rsid w:val="0001324E"/>
    <w:rsid w:val="0001331E"/>
    <w:rsid w:val="0001355D"/>
    <w:rsid w:val="000135CB"/>
    <w:rsid w:val="00013A3C"/>
    <w:rsid w:val="00013BC3"/>
    <w:rsid w:val="00013D84"/>
    <w:rsid w:val="0001405B"/>
    <w:rsid w:val="0001420C"/>
    <w:rsid w:val="00014334"/>
    <w:rsid w:val="000144BC"/>
    <w:rsid w:val="00014517"/>
    <w:rsid w:val="000146A4"/>
    <w:rsid w:val="000147F9"/>
    <w:rsid w:val="00014898"/>
    <w:rsid w:val="00014CD5"/>
    <w:rsid w:val="00014E09"/>
    <w:rsid w:val="00014E9B"/>
    <w:rsid w:val="00014F96"/>
    <w:rsid w:val="0001518F"/>
    <w:rsid w:val="00015652"/>
    <w:rsid w:val="000158C2"/>
    <w:rsid w:val="00015C88"/>
    <w:rsid w:val="00015E62"/>
    <w:rsid w:val="0001618E"/>
    <w:rsid w:val="0001620A"/>
    <w:rsid w:val="00016342"/>
    <w:rsid w:val="00016393"/>
    <w:rsid w:val="000163E0"/>
    <w:rsid w:val="00016475"/>
    <w:rsid w:val="00016581"/>
    <w:rsid w:val="000167CB"/>
    <w:rsid w:val="0001686A"/>
    <w:rsid w:val="00016B2C"/>
    <w:rsid w:val="00016B43"/>
    <w:rsid w:val="00017189"/>
    <w:rsid w:val="0001787C"/>
    <w:rsid w:val="00017928"/>
    <w:rsid w:val="000179D2"/>
    <w:rsid w:val="00017E40"/>
    <w:rsid w:val="00017F84"/>
    <w:rsid w:val="00020019"/>
    <w:rsid w:val="0002002E"/>
    <w:rsid w:val="000201B7"/>
    <w:rsid w:val="00020368"/>
    <w:rsid w:val="00020424"/>
    <w:rsid w:val="00020662"/>
    <w:rsid w:val="00020812"/>
    <w:rsid w:val="0002090E"/>
    <w:rsid w:val="00020946"/>
    <w:rsid w:val="00020B58"/>
    <w:rsid w:val="00020D17"/>
    <w:rsid w:val="00020DCF"/>
    <w:rsid w:val="00020EC8"/>
    <w:rsid w:val="00021643"/>
    <w:rsid w:val="0002169C"/>
    <w:rsid w:val="000219C0"/>
    <w:rsid w:val="00021B31"/>
    <w:rsid w:val="00021B6C"/>
    <w:rsid w:val="00021B93"/>
    <w:rsid w:val="00021CAC"/>
    <w:rsid w:val="00021D60"/>
    <w:rsid w:val="00021F56"/>
    <w:rsid w:val="000221AC"/>
    <w:rsid w:val="00022445"/>
    <w:rsid w:val="00022674"/>
    <w:rsid w:val="00022B3D"/>
    <w:rsid w:val="00022BDD"/>
    <w:rsid w:val="00022CEB"/>
    <w:rsid w:val="000232A0"/>
    <w:rsid w:val="000236E4"/>
    <w:rsid w:val="0002390B"/>
    <w:rsid w:val="000239A7"/>
    <w:rsid w:val="00024333"/>
    <w:rsid w:val="000245C2"/>
    <w:rsid w:val="000248BE"/>
    <w:rsid w:val="0002490B"/>
    <w:rsid w:val="00024C60"/>
    <w:rsid w:val="00024F38"/>
    <w:rsid w:val="00025241"/>
    <w:rsid w:val="0002524B"/>
    <w:rsid w:val="0002530D"/>
    <w:rsid w:val="000253E6"/>
    <w:rsid w:val="00025481"/>
    <w:rsid w:val="0002558E"/>
    <w:rsid w:val="00025631"/>
    <w:rsid w:val="00025643"/>
    <w:rsid w:val="00025687"/>
    <w:rsid w:val="00025701"/>
    <w:rsid w:val="0002597E"/>
    <w:rsid w:val="00025C28"/>
    <w:rsid w:val="00025EA3"/>
    <w:rsid w:val="00025F13"/>
    <w:rsid w:val="00026308"/>
    <w:rsid w:val="00026336"/>
    <w:rsid w:val="00026573"/>
    <w:rsid w:val="00026A4E"/>
    <w:rsid w:val="00026AAE"/>
    <w:rsid w:val="00026BEB"/>
    <w:rsid w:val="00026C99"/>
    <w:rsid w:val="00026DCD"/>
    <w:rsid w:val="00026F59"/>
    <w:rsid w:val="00027081"/>
    <w:rsid w:val="00027087"/>
    <w:rsid w:val="0002726B"/>
    <w:rsid w:val="000275A8"/>
    <w:rsid w:val="000275DD"/>
    <w:rsid w:val="000276AC"/>
    <w:rsid w:val="000276F1"/>
    <w:rsid w:val="000278FB"/>
    <w:rsid w:val="00027C44"/>
    <w:rsid w:val="00027C8E"/>
    <w:rsid w:val="00030188"/>
    <w:rsid w:val="00030533"/>
    <w:rsid w:val="0003063A"/>
    <w:rsid w:val="00030656"/>
    <w:rsid w:val="00030721"/>
    <w:rsid w:val="00030B66"/>
    <w:rsid w:val="00030BFB"/>
    <w:rsid w:val="00030DC4"/>
    <w:rsid w:val="00030DFD"/>
    <w:rsid w:val="00030F33"/>
    <w:rsid w:val="00030F70"/>
    <w:rsid w:val="0003136F"/>
    <w:rsid w:val="0003179C"/>
    <w:rsid w:val="000317A4"/>
    <w:rsid w:val="000317AF"/>
    <w:rsid w:val="00031A82"/>
    <w:rsid w:val="00031D44"/>
    <w:rsid w:val="00031D5D"/>
    <w:rsid w:val="00031E13"/>
    <w:rsid w:val="00031EB1"/>
    <w:rsid w:val="000320A5"/>
    <w:rsid w:val="000320D0"/>
    <w:rsid w:val="00032243"/>
    <w:rsid w:val="000326E3"/>
    <w:rsid w:val="00032C50"/>
    <w:rsid w:val="000337D5"/>
    <w:rsid w:val="00033CBE"/>
    <w:rsid w:val="000340E4"/>
    <w:rsid w:val="0003420B"/>
    <w:rsid w:val="0003439F"/>
    <w:rsid w:val="0003482C"/>
    <w:rsid w:val="0003489A"/>
    <w:rsid w:val="00034905"/>
    <w:rsid w:val="00034A0A"/>
    <w:rsid w:val="00034AE0"/>
    <w:rsid w:val="00034B88"/>
    <w:rsid w:val="00034C4A"/>
    <w:rsid w:val="00034D6F"/>
    <w:rsid w:val="00034DA9"/>
    <w:rsid w:val="00034F19"/>
    <w:rsid w:val="000355BF"/>
    <w:rsid w:val="00035663"/>
    <w:rsid w:val="000356E3"/>
    <w:rsid w:val="0003613E"/>
    <w:rsid w:val="00036265"/>
    <w:rsid w:val="00036613"/>
    <w:rsid w:val="00036637"/>
    <w:rsid w:val="000367B3"/>
    <w:rsid w:val="000367EC"/>
    <w:rsid w:val="00036903"/>
    <w:rsid w:val="00036C6B"/>
    <w:rsid w:val="00036D99"/>
    <w:rsid w:val="00036DEE"/>
    <w:rsid w:val="00037097"/>
    <w:rsid w:val="000371C6"/>
    <w:rsid w:val="0003722B"/>
    <w:rsid w:val="00037C2C"/>
    <w:rsid w:val="00037D57"/>
    <w:rsid w:val="00037E36"/>
    <w:rsid w:val="00037F86"/>
    <w:rsid w:val="00040260"/>
    <w:rsid w:val="00040372"/>
    <w:rsid w:val="00040612"/>
    <w:rsid w:val="000407E2"/>
    <w:rsid w:val="00040A87"/>
    <w:rsid w:val="00040BA8"/>
    <w:rsid w:val="00040CFA"/>
    <w:rsid w:val="00040D8E"/>
    <w:rsid w:val="00040F5E"/>
    <w:rsid w:val="00041206"/>
    <w:rsid w:val="000413B1"/>
    <w:rsid w:val="00041DB4"/>
    <w:rsid w:val="00041DBD"/>
    <w:rsid w:val="00041EE5"/>
    <w:rsid w:val="00041FA2"/>
    <w:rsid w:val="00042010"/>
    <w:rsid w:val="00042094"/>
    <w:rsid w:val="0004230E"/>
    <w:rsid w:val="000424D6"/>
    <w:rsid w:val="00042697"/>
    <w:rsid w:val="000429B7"/>
    <w:rsid w:val="00042B48"/>
    <w:rsid w:val="00042E71"/>
    <w:rsid w:val="000430D3"/>
    <w:rsid w:val="000431E5"/>
    <w:rsid w:val="000432D2"/>
    <w:rsid w:val="00043839"/>
    <w:rsid w:val="00043A07"/>
    <w:rsid w:val="00043FC4"/>
    <w:rsid w:val="00044019"/>
    <w:rsid w:val="00044231"/>
    <w:rsid w:val="00044716"/>
    <w:rsid w:val="00044944"/>
    <w:rsid w:val="00044DB6"/>
    <w:rsid w:val="000450F0"/>
    <w:rsid w:val="000451F0"/>
    <w:rsid w:val="0004536E"/>
    <w:rsid w:val="0004567E"/>
    <w:rsid w:val="0004578D"/>
    <w:rsid w:val="00045B0F"/>
    <w:rsid w:val="00045B3C"/>
    <w:rsid w:val="00045BBC"/>
    <w:rsid w:val="00045D70"/>
    <w:rsid w:val="00045EF6"/>
    <w:rsid w:val="00045FF2"/>
    <w:rsid w:val="0004619E"/>
    <w:rsid w:val="000461A5"/>
    <w:rsid w:val="00046213"/>
    <w:rsid w:val="00046505"/>
    <w:rsid w:val="000465A9"/>
    <w:rsid w:val="000465D2"/>
    <w:rsid w:val="000466CE"/>
    <w:rsid w:val="000467C3"/>
    <w:rsid w:val="0004684D"/>
    <w:rsid w:val="000468E4"/>
    <w:rsid w:val="00046C9E"/>
    <w:rsid w:val="00046D1E"/>
    <w:rsid w:val="00046E21"/>
    <w:rsid w:val="0004719A"/>
    <w:rsid w:val="00047251"/>
    <w:rsid w:val="00047443"/>
    <w:rsid w:val="00047676"/>
    <w:rsid w:val="000479DB"/>
    <w:rsid w:val="000479E8"/>
    <w:rsid w:val="00047B7F"/>
    <w:rsid w:val="00047EB3"/>
    <w:rsid w:val="00047ECE"/>
    <w:rsid w:val="00050005"/>
    <w:rsid w:val="0005012A"/>
    <w:rsid w:val="0005014C"/>
    <w:rsid w:val="00050277"/>
    <w:rsid w:val="000505C3"/>
    <w:rsid w:val="00050809"/>
    <w:rsid w:val="00050880"/>
    <w:rsid w:val="00050981"/>
    <w:rsid w:val="000509D3"/>
    <w:rsid w:val="00050FF7"/>
    <w:rsid w:val="00051024"/>
    <w:rsid w:val="000519B1"/>
    <w:rsid w:val="00051A68"/>
    <w:rsid w:val="00051B49"/>
    <w:rsid w:val="00051D24"/>
    <w:rsid w:val="00051F9D"/>
    <w:rsid w:val="00052060"/>
    <w:rsid w:val="000521FE"/>
    <w:rsid w:val="0005232C"/>
    <w:rsid w:val="000523EA"/>
    <w:rsid w:val="000524D8"/>
    <w:rsid w:val="00053017"/>
    <w:rsid w:val="0005315A"/>
    <w:rsid w:val="00053302"/>
    <w:rsid w:val="00053543"/>
    <w:rsid w:val="0005361B"/>
    <w:rsid w:val="00053621"/>
    <w:rsid w:val="0005362E"/>
    <w:rsid w:val="00053707"/>
    <w:rsid w:val="00053709"/>
    <w:rsid w:val="00053A7A"/>
    <w:rsid w:val="00053C1B"/>
    <w:rsid w:val="000540AC"/>
    <w:rsid w:val="000543AB"/>
    <w:rsid w:val="00054535"/>
    <w:rsid w:val="00054B1F"/>
    <w:rsid w:val="000553E9"/>
    <w:rsid w:val="00055765"/>
    <w:rsid w:val="00055967"/>
    <w:rsid w:val="00055A23"/>
    <w:rsid w:val="00055D1D"/>
    <w:rsid w:val="00055FF0"/>
    <w:rsid w:val="000561F3"/>
    <w:rsid w:val="000562AC"/>
    <w:rsid w:val="000564B0"/>
    <w:rsid w:val="00056868"/>
    <w:rsid w:val="0005694A"/>
    <w:rsid w:val="00056ACD"/>
    <w:rsid w:val="00056BF2"/>
    <w:rsid w:val="00056BF6"/>
    <w:rsid w:val="00056CD4"/>
    <w:rsid w:val="00056F56"/>
    <w:rsid w:val="00057059"/>
    <w:rsid w:val="00057670"/>
    <w:rsid w:val="000576A1"/>
    <w:rsid w:val="000579E7"/>
    <w:rsid w:val="00057B47"/>
    <w:rsid w:val="00057BE9"/>
    <w:rsid w:val="00057D41"/>
    <w:rsid w:val="00057DF8"/>
    <w:rsid w:val="000601D9"/>
    <w:rsid w:val="00060372"/>
    <w:rsid w:val="000603C2"/>
    <w:rsid w:val="00061017"/>
    <w:rsid w:val="00061065"/>
    <w:rsid w:val="000611A6"/>
    <w:rsid w:val="00061279"/>
    <w:rsid w:val="000618AF"/>
    <w:rsid w:val="00061980"/>
    <w:rsid w:val="00061C5B"/>
    <w:rsid w:val="00061EFC"/>
    <w:rsid w:val="00062199"/>
    <w:rsid w:val="00062228"/>
    <w:rsid w:val="00062240"/>
    <w:rsid w:val="0006237F"/>
    <w:rsid w:val="0006247B"/>
    <w:rsid w:val="0006250C"/>
    <w:rsid w:val="000627DD"/>
    <w:rsid w:val="0006297B"/>
    <w:rsid w:val="00062999"/>
    <w:rsid w:val="00062D50"/>
    <w:rsid w:val="00062F6C"/>
    <w:rsid w:val="000632EE"/>
    <w:rsid w:val="00063471"/>
    <w:rsid w:val="00063632"/>
    <w:rsid w:val="0006372C"/>
    <w:rsid w:val="00063972"/>
    <w:rsid w:val="00063BBF"/>
    <w:rsid w:val="00063C6E"/>
    <w:rsid w:val="00063E7D"/>
    <w:rsid w:val="00063F0A"/>
    <w:rsid w:val="00063F66"/>
    <w:rsid w:val="00063FA9"/>
    <w:rsid w:val="0006402E"/>
    <w:rsid w:val="00064125"/>
    <w:rsid w:val="0006414E"/>
    <w:rsid w:val="00064491"/>
    <w:rsid w:val="0006449B"/>
    <w:rsid w:val="00064914"/>
    <w:rsid w:val="00064B73"/>
    <w:rsid w:val="00064C72"/>
    <w:rsid w:val="00064E86"/>
    <w:rsid w:val="00065323"/>
    <w:rsid w:val="00065545"/>
    <w:rsid w:val="0006581F"/>
    <w:rsid w:val="00065842"/>
    <w:rsid w:val="00065AB1"/>
    <w:rsid w:val="00065D51"/>
    <w:rsid w:val="00066022"/>
    <w:rsid w:val="00066079"/>
    <w:rsid w:val="00066836"/>
    <w:rsid w:val="00066A4E"/>
    <w:rsid w:val="00066AED"/>
    <w:rsid w:val="00066AFD"/>
    <w:rsid w:val="00066BA5"/>
    <w:rsid w:val="00066D29"/>
    <w:rsid w:val="00066DA8"/>
    <w:rsid w:val="00066EE2"/>
    <w:rsid w:val="00066F75"/>
    <w:rsid w:val="00067002"/>
    <w:rsid w:val="00067078"/>
    <w:rsid w:val="00067121"/>
    <w:rsid w:val="00067205"/>
    <w:rsid w:val="00067679"/>
    <w:rsid w:val="00067748"/>
    <w:rsid w:val="00067761"/>
    <w:rsid w:val="00067795"/>
    <w:rsid w:val="00067B55"/>
    <w:rsid w:val="00067BE0"/>
    <w:rsid w:val="00067D67"/>
    <w:rsid w:val="00067DF1"/>
    <w:rsid w:val="00067E42"/>
    <w:rsid w:val="000700FD"/>
    <w:rsid w:val="000706A0"/>
    <w:rsid w:val="00070891"/>
    <w:rsid w:val="000708CC"/>
    <w:rsid w:val="0007096F"/>
    <w:rsid w:val="00070A2F"/>
    <w:rsid w:val="00070CEE"/>
    <w:rsid w:val="00070D45"/>
    <w:rsid w:val="00070DE1"/>
    <w:rsid w:val="00070E08"/>
    <w:rsid w:val="000710D5"/>
    <w:rsid w:val="000715C8"/>
    <w:rsid w:val="0007179E"/>
    <w:rsid w:val="00071B3F"/>
    <w:rsid w:val="00071DA2"/>
    <w:rsid w:val="00072593"/>
    <w:rsid w:val="0007261B"/>
    <w:rsid w:val="00072976"/>
    <w:rsid w:val="00072CF8"/>
    <w:rsid w:val="00072D06"/>
    <w:rsid w:val="00072E9D"/>
    <w:rsid w:val="00073016"/>
    <w:rsid w:val="00073217"/>
    <w:rsid w:val="000732F2"/>
    <w:rsid w:val="000735F5"/>
    <w:rsid w:val="0007373E"/>
    <w:rsid w:val="0007393A"/>
    <w:rsid w:val="000739D9"/>
    <w:rsid w:val="00073B92"/>
    <w:rsid w:val="00073B9A"/>
    <w:rsid w:val="00073F85"/>
    <w:rsid w:val="00073FA6"/>
    <w:rsid w:val="000740EB"/>
    <w:rsid w:val="00074276"/>
    <w:rsid w:val="000743EA"/>
    <w:rsid w:val="000745D8"/>
    <w:rsid w:val="000746FD"/>
    <w:rsid w:val="000748BC"/>
    <w:rsid w:val="00074F9F"/>
    <w:rsid w:val="00074FFD"/>
    <w:rsid w:val="000750F7"/>
    <w:rsid w:val="0007539D"/>
    <w:rsid w:val="00075791"/>
    <w:rsid w:val="000757D2"/>
    <w:rsid w:val="00075A44"/>
    <w:rsid w:val="00075FA7"/>
    <w:rsid w:val="0007606E"/>
    <w:rsid w:val="00076079"/>
    <w:rsid w:val="0007627C"/>
    <w:rsid w:val="000762B0"/>
    <w:rsid w:val="00076440"/>
    <w:rsid w:val="00076480"/>
    <w:rsid w:val="000765F3"/>
    <w:rsid w:val="0007665A"/>
    <w:rsid w:val="00076B4B"/>
    <w:rsid w:val="00076D51"/>
    <w:rsid w:val="00076FDE"/>
    <w:rsid w:val="00077228"/>
    <w:rsid w:val="00077254"/>
    <w:rsid w:val="00077278"/>
    <w:rsid w:val="000772AF"/>
    <w:rsid w:val="0007744B"/>
    <w:rsid w:val="0007745D"/>
    <w:rsid w:val="00077ADB"/>
    <w:rsid w:val="00077B31"/>
    <w:rsid w:val="00077C5E"/>
    <w:rsid w:val="00077CB3"/>
    <w:rsid w:val="00077D5C"/>
    <w:rsid w:val="00077DEE"/>
    <w:rsid w:val="00080145"/>
    <w:rsid w:val="0008016F"/>
    <w:rsid w:val="000802BC"/>
    <w:rsid w:val="0008042C"/>
    <w:rsid w:val="0008060B"/>
    <w:rsid w:val="00080763"/>
    <w:rsid w:val="00080783"/>
    <w:rsid w:val="000807DE"/>
    <w:rsid w:val="000808D2"/>
    <w:rsid w:val="00080956"/>
    <w:rsid w:val="0008096C"/>
    <w:rsid w:val="00081150"/>
    <w:rsid w:val="000811AF"/>
    <w:rsid w:val="00081295"/>
    <w:rsid w:val="0008129C"/>
    <w:rsid w:val="000812A6"/>
    <w:rsid w:val="000812EA"/>
    <w:rsid w:val="00081327"/>
    <w:rsid w:val="00081492"/>
    <w:rsid w:val="00081B4E"/>
    <w:rsid w:val="000821DC"/>
    <w:rsid w:val="0008222E"/>
    <w:rsid w:val="000825F9"/>
    <w:rsid w:val="00082610"/>
    <w:rsid w:val="00082611"/>
    <w:rsid w:val="00082E90"/>
    <w:rsid w:val="000834FE"/>
    <w:rsid w:val="000836F4"/>
    <w:rsid w:val="000837CB"/>
    <w:rsid w:val="000838B9"/>
    <w:rsid w:val="00083D17"/>
    <w:rsid w:val="0008430F"/>
    <w:rsid w:val="000843D4"/>
    <w:rsid w:val="0008457D"/>
    <w:rsid w:val="00084726"/>
    <w:rsid w:val="000848A7"/>
    <w:rsid w:val="000848F5"/>
    <w:rsid w:val="00084AAF"/>
    <w:rsid w:val="00084ACA"/>
    <w:rsid w:val="00084F72"/>
    <w:rsid w:val="0008500A"/>
    <w:rsid w:val="000850D9"/>
    <w:rsid w:val="00085232"/>
    <w:rsid w:val="000857E8"/>
    <w:rsid w:val="00085A6F"/>
    <w:rsid w:val="00085C2F"/>
    <w:rsid w:val="00085D0A"/>
    <w:rsid w:val="00085EA2"/>
    <w:rsid w:val="000860A4"/>
    <w:rsid w:val="000861A1"/>
    <w:rsid w:val="00086410"/>
    <w:rsid w:val="000865DF"/>
    <w:rsid w:val="0008695C"/>
    <w:rsid w:val="000869D0"/>
    <w:rsid w:val="00086A5E"/>
    <w:rsid w:val="00086A70"/>
    <w:rsid w:val="00086BD2"/>
    <w:rsid w:val="00086D4B"/>
    <w:rsid w:val="00086DAB"/>
    <w:rsid w:val="00087081"/>
    <w:rsid w:val="00087229"/>
    <w:rsid w:val="0008768C"/>
    <w:rsid w:val="00087806"/>
    <w:rsid w:val="000878FC"/>
    <w:rsid w:val="0008790B"/>
    <w:rsid w:val="0008796C"/>
    <w:rsid w:val="00087AD5"/>
    <w:rsid w:val="00087E4D"/>
    <w:rsid w:val="000905F4"/>
    <w:rsid w:val="00090757"/>
    <w:rsid w:val="000907C1"/>
    <w:rsid w:val="0009085A"/>
    <w:rsid w:val="00090956"/>
    <w:rsid w:val="000909C0"/>
    <w:rsid w:val="00090A07"/>
    <w:rsid w:val="000910EC"/>
    <w:rsid w:val="00091665"/>
    <w:rsid w:val="000916E9"/>
    <w:rsid w:val="000917A9"/>
    <w:rsid w:val="00091821"/>
    <w:rsid w:val="00091938"/>
    <w:rsid w:val="00091BAD"/>
    <w:rsid w:val="00091BCE"/>
    <w:rsid w:val="00091E29"/>
    <w:rsid w:val="000920BB"/>
    <w:rsid w:val="000921E6"/>
    <w:rsid w:val="0009220D"/>
    <w:rsid w:val="00092362"/>
    <w:rsid w:val="00092471"/>
    <w:rsid w:val="0009250E"/>
    <w:rsid w:val="0009268D"/>
    <w:rsid w:val="000927BE"/>
    <w:rsid w:val="000929F3"/>
    <w:rsid w:val="00092A45"/>
    <w:rsid w:val="00092A79"/>
    <w:rsid w:val="00092D14"/>
    <w:rsid w:val="00093145"/>
    <w:rsid w:val="00093294"/>
    <w:rsid w:val="00093305"/>
    <w:rsid w:val="00093332"/>
    <w:rsid w:val="00093746"/>
    <w:rsid w:val="00093954"/>
    <w:rsid w:val="00093AA2"/>
    <w:rsid w:val="00093AC7"/>
    <w:rsid w:val="00094017"/>
    <w:rsid w:val="0009404A"/>
    <w:rsid w:val="000940C5"/>
    <w:rsid w:val="00094133"/>
    <w:rsid w:val="000941C1"/>
    <w:rsid w:val="0009425A"/>
    <w:rsid w:val="00094572"/>
    <w:rsid w:val="00094837"/>
    <w:rsid w:val="00094957"/>
    <w:rsid w:val="00094B12"/>
    <w:rsid w:val="00094E80"/>
    <w:rsid w:val="00094EA7"/>
    <w:rsid w:val="00094F4A"/>
    <w:rsid w:val="000951C4"/>
    <w:rsid w:val="000951FF"/>
    <w:rsid w:val="000953E6"/>
    <w:rsid w:val="0009576E"/>
    <w:rsid w:val="00095ABB"/>
    <w:rsid w:val="00095E4C"/>
    <w:rsid w:val="00096111"/>
    <w:rsid w:val="00096184"/>
    <w:rsid w:val="00096224"/>
    <w:rsid w:val="0009641D"/>
    <w:rsid w:val="000964C3"/>
    <w:rsid w:val="000966AA"/>
    <w:rsid w:val="00096C96"/>
    <w:rsid w:val="000971FE"/>
    <w:rsid w:val="00097235"/>
    <w:rsid w:val="00097269"/>
    <w:rsid w:val="0009774B"/>
    <w:rsid w:val="00097786"/>
    <w:rsid w:val="00097893"/>
    <w:rsid w:val="00097894"/>
    <w:rsid w:val="00097A77"/>
    <w:rsid w:val="000A0404"/>
    <w:rsid w:val="000A04CC"/>
    <w:rsid w:val="000A04F8"/>
    <w:rsid w:val="000A1268"/>
    <w:rsid w:val="000A148F"/>
    <w:rsid w:val="000A1505"/>
    <w:rsid w:val="000A1723"/>
    <w:rsid w:val="000A1AA1"/>
    <w:rsid w:val="000A1B71"/>
    <w:rsid w:val="000A1C22"/>
    <w:rsid w:val="000A1CD3"/>
    <w:rsid w:val="000A1F34"/>
    <w:rsid w:val="000A2258"/>
    <w:rsid w:val="000A24A6"/>
    <w:rsid w:val="000A29FF"/>
    <w:rsid w:val="000A2B6A"/>
    <w:rsid w:val="000A2C00"/>
    <w:rsid w:val="000A3138"/>
    <w:rsid w:val="000A34BF"/>
    <w:rsid w:val="000A3647"/>
    <w:rsid w:val="000A387D"/>
    <w:rsid w:val="000A38D1"/>
    <w:rsid w:val="000A3DAF"/>
    <w:rsid w:val="000A3F68"/>
    <w:rsid w:val="000A4351"/>
    <w:rsid w:val="000A46A0"/>
    <w:rsid w:val="000A4745"/>
    <w:rsid w:val="000A47D6"/>
    <w:rsid w:val="000A4948"/>
    <w:rsid w:val="000A49EB"/>
    <w:rsid w:val="000A49F2"/>
    <w:rsid w:val="000A4AD4"/>
    <w:rsid w:val="000A4BAD"/>
    <w:rsid w:val="000A4D48"/>
    <w:rsid w:val="000A4F41"/>
    <w:rsid w:val="000A50F1"/>
    <w:rsid w:val="000A5365"/>
    <w:rsid w:val="000A5386"/>
    <w:rsid w:val="000A54BC"/>
    <w:rsid w:val="000A5549"/>
    <w:rsid w:val="000A5708"/>
    <w:rsid w:val="000A591D"/>
    <w:rsid w:val="000A5940"/>
    <w:rsid w:val="000A594B"/>
    <w:rsid w:val="000A5D18"/>
    <w:rsid w:val="000A5DDB"/>
    <w:rsid w:val="000A63BF"/>
    <w:rsid w:val="000A6643"/>
    <w:rsid w:val="000A69E3"/>
    <w:rsid w:val="000A69F9"/>
    <w:rsid w:val="000A6B71"/>
    <w:rsid w:val="000A6D9C"/>
    <w:rsid w:val="000A71C7"/>
    <w:rsid w:val="000A7223"/>
    <w:rsid w:val="000A722C"/>
    <w:rsid w:val="000A7246"/>
    <w:rsid w:val="000A72A9"/>
    <w:rsid w:val="000A7510"/>
    <w:rsid w:val="000A7549"/>
    <w:rsid w:val="000A7995"/>
    <w:rsid w:val="000A7CD3"/>
    <w:rsid w:val="000A7D17"/>
    <w:rsid w:val="000B04D1"/>
    <w:rsid w:val="000B062D"/>
    <w:rsid w:val="000B0903"/>
    <w:rsid w:val="000B0A7B"/>
    <w:rsid w:val="000B0B66"/>
    <w:rsid w:val="000B0BDE"/>
    <w:rsid w:val="000B101C"/>
    <w:rsid w:val="000B1084"/>
    <w:rsid w:val="000B117E"/>
    <w:rsid w:val="000B186A"/>
    <w:rsid w:val="000B190D"/>
    <w:rsid w:val="000B1CF6"/>
    <w:rsid w:val="000B1F57"/>
    <w:rsid w:val="000B202B"/>
    <w:rsid w:val="000B2042"/>
    <w:rsid w:val="000B273A"/>
    <w:rsid w:val="000B2B54"/>
    <w:rsid w:val="000B3337"/>
    <w:rsid w:val="000B37E2"/>
    <w:rsid w:val="000B3888"/>
    <w:rsid w:val="000B38F3"/>
    <w:rsid w:val="000B3AB4"/>
    <w:rsid w:val="000B3C49"/>
    <w:rsid w:val="000B3D26"/>
    <w:rsid w:val="000B3DED"/>
    <w:rsid w:val="000B4021"/>
    <w:rsid w:val="000B40BD"/>
    <w:rsid w:val="000B4144"/>
    <w:rsid w:val="000B4530"/>
    <w:rsid w:val="000B4A8F"/>
    <w:rsid w:val="000B4C65"/>
    <w:rsid w:val="000B4CDF"/>
    <w:rsid w:val="000B4E9F"/>
    <w:rsid w:val="000B4F1E"/>
    <w:rsid w:val="000B4F91"/>
    <w:rsid w:val="000B5258"/>
    <w:rsid w:val="000B561C"/>
    <w:rsid w:val="000B58A3"/>
    <w:rsid w:val="000B59A1"/>
    <w:rsid w:val="000B5BA4"/>
    <w:rsid w:val="000B5BAA"/>
    <w:rsid w:val="000B5C03"/>
    <w:rsid w:val="000B5E35"/>
    <w:rsid w:val="000B64A6"/>
    <w:rsid w:val="000B64EF"/>
    <w:rsid w:val="000B64FE"/>
    <w:rsid w:val="000B664E"/>
    <w:rsid w:val="000B70B1"/>
    <w:rsid w:val="000B747E"/>
    <w:rsid w:val="000B7524"/>
    <w:rsid w:val="000B764E"/>
    <w:rsid w:val="000B7680"/>
    <w:rsid w:val="000B78A3"/>
    <w:rsid w:val="000B798C"/>
    <w:rsid w:val="000B7B9E"/>
    <w:rsid w:val="000B7C3D"/>
    <w:rsid w:val="000B7CC3"/>
    <w:rsid w:val="000B7CE8"/>
    <w:rsid w:val="000B7D4E"/>
    <w:rsid w:val="000B7D99"/>
    <w:rsid w:val="000C0131"/>
    <w:rsid w:val="000C01E7"/>
    <w:rsid w:val="000C05E0"/>
    <w:rsid w:val="000C0927"/>
    <w:rsid w:val="000C0A06"/>
    <w:rsid w:val="000C0B0D"/>
    <w:rsid w:val="000C0B4A"/>
    <w:rsid w:val="000C0C6A"/>
    <w:rsid w:val="000C0F14"/>
    <w:rsid w:val="000C108B"/>
    <w:rsid w:val="000C110C"/>
    <w:rsid w:val="000C1146"/>
    <w:rsid w:val="000C11DC"/>
    <w:rsid w:val="000C1225"/>
    <w:rsid w:val="000C16FD"/>
    <w:rsid w:val="000C177E"/>
    <w:rsid w:val="000C1892"/>
    <w:rsid w:val="000C1AAB"/>
    <w:rsid w:val="000C1C35"/>
    <w:rsid w:val="000C232A"/>
    <w:rsid w:val="000C2533"/>
    <w:rsid w:val="000C25AD"/>
    <w:rsid w:val="000C2669"/>
    <w:rsid w:val="000C26A0"/>
    <w:rsid w:val="000C274B"/>
    <w:rsid w:val="000C2918"/>
    <w:rsid w:val="000C2AC9"/>
    <w:rsid w:val="000C2FA4"/>
    <w:rsid w:val="000C3057"/>
    <w:rsid w:val="000C306C"/>
    <w:rsid w:val="000C354A"/>
    <w:rsid w:val="000C35CB"/>
    <w:rsid w:val="000C360A"/>
    <w:rsid w:val="000C3966"/>
    <w:rsid w:val="000C3C9C"/>
    <w:rsid w:val="000C3D16"/>
    <w:rsid w:val="000C3D66"/>
    <w:rsid w:val="000C3FA9"/>
    <w:rsid w:val="000C4088"/>
    <w:rsid w:val="000C4A50"/>
    <w:rsid w:val="000C4D69"/>
    <w:rsid w:val="000C4E8E"/>
    <w:rsid w:val="000C5159"/>
    <w:rsid w:val="000C5180"/>
    <w:rsid w:val="000C52DB"/>
    <w:rsid w:val="000C5355"/>
    <w:rsid w:val="000C571D"/>
    <w:rsid w:val="000C574F"/>
    <w:rsid w:val="000C5764"/>
    <w:rsid w:val="000C661A"/>
    <w:rsid w:val="000C6938"/>
    <w:rsid w:val="000C6A1F"/>
    <w:rsid w:val="000C6C61"/>
    <w:rsid w:val="000C6CD8"/>
    <w:rsid w:val="000C75DF"/>
    <w:rsid w:val="000C75E3"/>
    <w:rsid w:val="000C76E5"/>
    <w:rsid w:val="000C7701"/>
    <w:rsid w:val="000C7747"/>
    <w:rsid w:val="000C79FC"/>
    <w:rsid w:val="000C7D0B"/>
    <w:rsid w:val="000C7FF2"/>
    <w:rsid w:val="000D025A"/>
    <w:rsid w:val="000D07CA"/>
    <w:rsid w:val="000D080C"/>
    <w:rsid w:val="000D087A"/>
    <w:rsid w:val="000D0895"/>
    <w:rsid w:val="000D0985"/>
    <w:rsid w:val="000D0A83"/>
    <w:rsid w:val="000D0F7D"/>
    <w:rsid w:val="000D1183"/>
    <w:rsid w:val="000D15FB"/>
    <w:rsid w:val="000D1607"/>
    <w:rsid w:val="000D1787"/>
    <w:rsid w:val="000D1B74"/>
    <w:rsid w:val="000D1CCE"/>
    <w:rsid w:val="000D1F4E"/>
    <w:rsid w:val="000D21D8"/>
    <w:rsid w:val="000D2251"/>
    <w:rsid w:val="000D226B"/>
    <w:rsid w:val="000D228F"/>
    <w:rsid w:val="000D25AA"/>
    <w:rsid w:val="000D29D6"/>
    <w:rsid w:val="000D2D8B"/>
    <w:rsid w:val="000D2E60"/>
    <w:rsid w:val="000D3638"/>
    <w:rsid w:val="000D383A"/>
    <w:rsid w:val="000D3A1F"/>
    <w:rsid w:val="000D3AA5"/>
    <w:rsid w:val="000D3C62"/>
    <w:rsid w:val="000D4142"/>
    <w:rsid w:val="000D435B"/>
    <w:rsid w:val="000D4460"/>
    <w:rsid w:val="000D44E5"/>
    <w:rsid w:val="000D44E9"/>
    <w:rsid w:val="000D453D"/>
    <w:rsid w:val="000D4577"/>
    <w:rsid w:val="000D46A5"/>
    <w:rsid w:val="000D46B3"/>
    <w:rsid w:val="000D4907"/>
    <w:rsid w:val="000D4AA3"/>
    <w:rsid w:val="000D4B4C"/>
    <w:rsid w:val="000D4DE9"/>
    <w:rsid w:val="000D4EB4"/>
    <w:rsid w:val="000D4F9D"/>
    <w:rsid w:val="000D5055"/>
    <w:rsid w:val="000D528F"/>
    <w:rsid w:val="000D549E"/>
    <w:rsid w:val="000D554F"/>
    <w:rsid w:val="000D564E"/>
    <w:rsid w:val="000D5792"/>
    <w:rsid w:val="000D585B"/>
    <w:rsid w:val="000D58C7"/>
    <w:rsid w:val="000D5D89"/>
    <w:rsid w:val="000D6179"/>
    <w:rsid w:val="000D61D7"/>
    <w:rsid w:val="000D61EE"/>
    <w:rsid w:val="000D66DE"/>
    <w:rsid w:val="000D685B"/>
    <w:rsid w:val="000D69F3"/>
    <w:rsid w:val="000D7044"/>
    <w:rsid w:val="000D7375"/>
    <w:rsid w:val="000D76D1"/>
    <w:rsid w:val="000D777A"/>
    <w:rsid w:val="000D780F"/>
    <w:rsid w:val="000D78B7"/>
    <w:rsid w:val="000D7C18"/>
    <w:rsid w:val="000E001B"/>
    <w:rsid w:val="000E00FB"/>
    <w:rsid w:val="000E0315"/>
    <w:rsid w:val="000E04AD"/>
    <w:rsid w:val="000E05AF"/>
    <w:rsid w:val="000E0C14"/>
    <w:rsid w:val="000E0DF7"/>
    <w:rsid w:val="000E12B5"/>
    <w:rsid w:val="000E12E1"/>
    <w:rsid w:val="000E1617"/>
    <w:rsid w:val="000E1A74"/>
    <w:rsid w:val="000E1CB0"/>
    <w:rsid w:val="000E1FC9"/>
    <w:rsid w:val="000E22D5"/>
    <w:rsid w:val="000E2BD0"/>
    <w:rsid w:val="000E2BD8"/>
    <w:rsid w:val="000E2E93"/>
    <w:rsid w:val="000E3100"/>
    <w:rsid w:val="000E34DF"/>
    <w:rsid w:val="000E3794"/>
    <w:rsid w:val="000E37D6"/>
    <w:rsid w:val="000E3A58"/>
    <w:rsid w:val="000E3A7C"/>
    <w:rsid w:val="000E3DC4"/>
    <w:rsid w:val="000E3FCE"/>
    <w:rsid w:val="000E40E1"/>
    <w:rsid w:val="000E40FF"/>
    <w:rsid w:val="000E4114"/>
    <w:rsid w:val="000E41F9"/>
    <w:rsid w:val="000E42D4"/>
    <w:rsid w:val="000E4405"/>
    <w:rsid w:val="000E44CD"/>
    <w:rsid w:val="000E45E6"/>
    <w:rsid w:val="000E47F9"/>
    <w:rsid w:val="000E48A0"/>
    <w:rsid w:val="000E4B2E"/>
    <w:rsid w:val="000E4BB9"/>
    <w:rsid w:val="000E4D72"/>
    <w:rsid w:val="000E4F9C"/>
    <w:rsid w:val="000E4FFD"/>
    <w:rsid w:val="000E57AB"/>
    <w:rsid w:val="000E58B6"/>
    <w:rsid w:val="000E5BC2"/>
    <w:rsid w:val="000E5C36"/>
    <w:rsid w:val="000E6037"/>
    <w:rsid w:val="000E61B9"/>
    <w:rsid w:val="000E61D5"/>
    <w:rsid w:val="000E648B"/>
    <w:rsid w:val="000E6519"/>
    <w:rsid w:val="000E678E"/>
    <w:rsid w:val="000E6B58"/>
    <w:rsid w:val="000E6C08"/>
    <w:rsid w:val="000E6F07"/>
    <w:rsid w:val="000E75B5"/>
    <w:rsid w:val="000E77AC"/>
    <w:rsid w:val="000E78CE"/>
    <w:rsid w:val="000E7907"/>
    <w:rsid w:val="000E7973"/>
    <w:rsid w:val="000E7C48"/>
    <w:rsid w:val="000E7D8C"/>
    <w:rsid w:val="000E7F5F"/>
    <w:rsid w:val="000F01D6"/>
    <w:rsid w:val="000F0698"/>
    <w:rsid w:val="000F0D03"/>
    <w:rsid w:val="000F0FF4"/>
    <w:rsid w:val="000F11CE"/>
    <w:rsid w:val="000F1392"/>
    <w:rsid w:val="000F1422"/>
    <w:rsid w:val="000F1459"/>
    <w:rsid w:val="000F161A"/>
    <w:rsid w:val="000F163D"/>
    <w:rsid w:val="000F16D3"/>
    <w:rsid w:val="000F183D"/>
    <w:rsid w:val="000F1B71"/>
    <w:rsid w:val="000F1C08"/>
    <w:rsid w:val="000F223E"/>
    <w:rsid w:val="000F251D"/>
    <w:rsid w:val="000F2705"/>
    <w:rsid w:val="000F2A6B"/>
    <w:rsid w:val="000F2BE1"/>
    <w:rsid w:val="000F2C43"/>
    <w:rsid w:val="000F32CA"/>
    <w:rsid w:val="000F34BD"/>
    <w:rsid w:val="000F3A07"/>
    <w:rsid w:val="000F3DB9"/>
    <w:rsid w:val="000F403A"/>
    <w:rsid w:val="000F40E6"/>
    <w:rsid w:val="000F41F9"/>
    <w:rsid w:val="000F4972"/>
    <w:rsid w:val="000F4B62"/>
    <w:rsid w:val="000F4CA0"/>
    <w:rsid w:val="000F519E"/>
    <w:rsid w:val="000F54DD"/>
    <w:rsid w:val="000F5A31"/>
    <w:rsid w:val="000F5C64"/>
    <w:rsid w:val="000F5CB6"/>
    <w:rsid w:val="000F5DE6"/>
    <w:rsid w:val="000F5E36"/>
    <w:rsid w:val="000F5E72"/>
    <w:rsid w:val="000F6174"/>
    <w:rsid w:val="000F61C9"/>
    <w:rsid w:val="000F6206"/>
    <w:rsid w:val="000F6224"/>
    <w:rsid w:val="000F63BF"/>
    <w:rsid w:val="000F6426"/>
    <w:rsid w:val="000F651A"/>
    <w:rsid w:val="000F679D"/>
    <w:rsid w:val="000F6967"/>
    <w:rsid w:val="000F6A31"/>
    <w:rsid w:val="000F6AEE"/>
    <w:rsid w:val="000F6BD7"/>
    <w:rsid w:val="000F6DB3"/>
    <w:rsid w:val="000F6FAE"/>
    <w:rsid w:val="000F771B"/>
    <w:rsid w:val="000F7B08"/>
    <w:rsid w:val="000F7BE6"/>
    <w:rsid w:val="00100039"/>
    <w:rsid w:val="001001E1"/>
    <w:rsid w:val="001002FB"/>
    <w:rsid w:val="00100327"/>
    <w:rsid w:val="001003DA"/>
    <w:rsid w:val="0010042D"/>
    <w:rsid w:val="0010084D"/>
    <w:rsid w:val="00100B41"/>
    <w:rsid w:val="00100BB4"/>
    <w:rsid w:val="00100CA3"/>
    <w:rsid w:val="00100D0D"/>
    <w:rsid w:val="00100DDD"/>
    <w:rsid w:val="00100F6A"/>
    <w:rsid w:val="00100FCE"/>
    <w:rsid w:val="00101173"/>
    <w:rsid w:val="001013DA"/>
    <w:rsid w:val="001013F1"/>
    <w:rsid w:val="001015F4"/>
    <w:rsid w:val="0010198E"/>
    <w:rsid w:val="00102074"/>
    <w:rsid w:val="0010211B"/>
    <w:rsid w:val="001021E9"/>
    <w:rsid w:val="001022F9"/>
    <w:rsid w:val="00102458"/>
    <w:rsid w:val="001026F7"/>
    <w:rsid w:val="001028D8"/>
    <w:rsid w:val="00102965"/>
    <w:rsid w:val="00102B65"/>
    <w:rsid w:val="00102BD4"/>
    <w:rsid w:val="00102CCD"/>
    <w:rsid w:val="00102E46"/>
    <w:rsid w:val="00102F5B"/>
    <w:rsid w:val="001032F3"/>
    <w:rsid w:val="0010388B"/>
    <w:rsid w:val="0010395B"/>
    <w:rsid w:val="00103C9A"/>
    <w:rsid w:val="001040BD"/>
    <w:rsid w:val="001040ED"/>
    <w:rsid w:val="0010442C"/>
    <w:rsid w:val="00104805"/>
    <w:rsid w:val="0010493D"/>
    <w:rsid w:val="00104A98"/>
    <w:rsid w:val="00104F7E"/>
    <w:rsid w:val="0010509F"/>
    <w:rsid w:val="00105808"/>
    <w:rsid w:val="00105A09"/>
    <w:rsid w:val="00105A7F"/>
    <w:rsid w:val="00105ADD"/>
    <w:rsid w:val="00105CD9"/>
    <w:rsid w:val="00105CF1"/>
    <w:rsid w:val="00105E03"/>
    <w:rsid w:val="0010694B"/>
    <w:rsid w:val="00106D31"/>
    <w:rsid w:val="00106F29"/>
    <w:rsid w:val="001071A9"/>
    <w:rsid w:val="00107891"/>
    <w:rsid w:val="00107904"/>
    <w:rsid w:val="00107A6D"/>
    <w:rsid w:val="00107DD9"/>
    <w:rsid w:val="00110266"/>
    <w:rsid w:val="00110441"/>
    <w:rsid w:val="0011047D"/>
    <w:rsid w:val="001104FB"/>
    <w:rsid w:val="00110712"/>
    <w:rsid w:val="00110B8E"/>
    <w:rsid w:val="00110BC2"/>
    <w:rsid w:val="00110F18"/>
    <w:rsid w:val="001117B8"/>
    <w:rsid w:val="001119A9"/>
    <w:rsid w:val="00111CA2"/>
    <w:rsid w:val="00111DB3"/>
    <w:rsid w:val="001120B0"/>
    <w:rsid w:val="0011218D"/>
    <w:rsid w:val="00112350"/>
    <w:rsid w:val="001125C8"/>
    <w:rsid w:val="00112689"/>
    <w:rsid w:val="0011278A"/>
    <w:rsid w:val="0011284F"/>
    <w:rsid w:val="00112908"/>
    <w:rsid w:val="00112AEE"/>
    <w:rsid w:val="00112C0E"/>
    <w:rsid w:val="00112C63"/>
    <w:rsid w:val="00112F77"/>
    <w:rsid w:val="0011345E"/>
    <w:rsid w:val="00113701"/>
    <w:rsid w:val="00113CC3"/>
    <w:rsid w:val="00113D1D"/>
    <w:rsid w:val="00113F4F"/>
    <w:rsid w:val="0011403A"/>
    <w:rsid w:val="001142FB"/>
    <w:rsid w:val="00114924"/>
    <w:rsid w:val="0011496A"/>
    <w:rsid w:val="00115052"/>
    <w:rsid w:val="0011518A"/>
    <w:rsid w:val="001151E5"/>
    <w:rsid w:val="0011524C"/>
    <w:rsid w:val="001152DF"/>
    <w:rsid w:val="00115579"/>
    <w:rsid w:val="001156E5"/>
    <w:rsid w:val="001158CA"/>
    <w:rsid w:val="001159D5"/>
    <w:rsid w:val="00116316"/>
    <w:rsid w:val="00116467"/>
    <w:rsid w:val="0011649C"/>
    <w:rsid w:val="001164D0"/>
    <w:rsid w:val="001165B0"/>
    <w:rsid w:val="00116C72"/>
    <w:rsid w:val="00116C9D"/>
    <w:rsid w:val="00116D80"/>
    <w:rsid w:val="00116DC8"/>
    <w:rsid w:val="00116DE5"/>
    <w:rsid w:val="0011714F"/>
    <w:rsid w:val="0011725D"/>
    <w:rsid w:val="001173EC"/>
    <w:rsid w:val="0011793C"/>
    <w:rsid w:val="00117ABC"/>
    <w:rsid w:val="00117B57"/>
    <w:rsid w:val="00117BCA"/>
    <w:rsid w:val="00117EF1"/>
    <w:rsid w:val="001201B0"/>
    <w:rsid w:val="001203F4"/>
    <w:rsid w:val="00120455"/>
    <w:rsid w:val="00120477"/>
    <w:rsid w:val="0012078A"/>
    <w:rsid w:val="001207C8"/>
    <w:rsid w:val="001209DE"/>
    <w:rsid w:val="00120BD6"/>
    <w:rsid w:val="00120C7B"/>
    <w:rsid w:val="00120FD9"/>
    <w:rsid w:val="001212FD"/>
    <w:rsid w:val="001213C6"/>
    <w:rsid w:val="001216CE"/>
    <w:rsid w:val="001219AB"/>
    <w:rsid w:val="001219F0"/>
    <w:rsid w:val="00121A99"/>
    <w:rsid w:val="001224C0"/>
    <w:rsid w:val="001226D5"/>
    <w:rsid w:val="001226F5"/>
    <w:rsid w:val="00122AE6"/>
    <w:rsid w:val="00122BEA"/>
    <w:rsid w:val="00122C0F"/>
    <w:rsid w:val="00122C2F"/>
    <w:rsid w:val="00122C3F"/>
    <w:rsid w:val="00122DAB"/>
    <w:rsid w:val="00122DCD"/>
    <w:rsid w:val="0012361E"/>
    <w:rsid w:val="00123637"/>
    <w:rsid w:val="001237C1"/>
    <w:rsid w:val="00123E39"/>
    <w:rsid w:val="001245C7"/>
    <w:rsid w:val="00124659"/>
    <w:rsid w:val="00124716"/>
    <w:rsid w:val="00124BE8"/>
    <w:rsid w:val="00124D44"/>
    <w:rsid w:val="00124F02"/>
    <w:rsid w:val="001251EA"/>
    <w:rsid w:val="0012554D"/>
    <w:rsid w:val="00125B07"/>
    <w:rsid w:val="00125DCF"/>
    <w:rsid w:val="00125E6C"/>
    <w:rsid w:val="00125FD8"/>
    <w:rsid w:val="001262A4"/>
    <w:rsid w:val="0012648B"/>
    <w:rsid w:val="001265B4"/>
    <w:rsid w:val="00126638"/>
    <w:rsid w:val="001266DF"/>
    <w:rsid w:val="001267E5"/>
    <w:rsid w:val="001268A9"/>
    <w:rsid w:val="00126909"/>
    <w:rsid w:val="00126A21"/>
    <w:rsid w:val="00126A58"/>
    <w:rsid w:val="00126B3F"/>
    <w:rsid w:val="00126BAC"/>
    <w:rsid w:val="00127003"/>
    <w:rsid w:val="00127075"/>
    <w:rsid w:val="0012710A"/>
    <w:rsid w:val="001272D5"/>
    <w:rsid w:val="001273BF"/>
    <w:rsid w:val="001274E6"/>
    <w:rsid w:val="00127908"/>
    <w:rsid w:val="00127C20"/>
    <w:rsid w:val="00127E05"/>
    <w:rsid w:val="00130071"/>
    <w:rsid w:val="001303E8"/>
    <w:rsid w:val="001304C0"/>
    <w:rsid w:val="0013058F"/>
    <w:rsid w:val="001306BD"/>
    <w:rsid w:val="00130947"/>
    <w:rsid w:val="001309B4"/>
    <w:rsid w:val="00130AC8"/>
    <w:rsid w:val="00130B89"/>
    <w:rsid w:val="00130C2D"/>
    <w:rsid w:val="00130F7C"/>
    <w:rsid w:val="00131202"/>
    <w:rsid w:val="00131495"/>
    <w:rsid w:val="00131792"/>
    <w:rsid w:val="001318B7"/>
    <w:rsid w:val="00131928"/>
    <w:rsid w:val="00131D16"/>
    <w:rsid w:val="00131E77"/>
    <w:rsid w:val="00131F85"/>
    <w:rsid w:val="0013244B"/>
    <w:rsid w:val="0013251B"/>
    <w:rsid w:val="00132549"/>
    <w:rsid w:val="0013257D"/>
    <w:rsid w:val="00132660"/>
    <w:rsid w:val="00132749"/>
    <w:rsid w:val="00132776"/>
    <w:rsid w:val="0013298E"/>
    <w:rsid w:val="00132EDE"/>
    <w:rsid w:val="0013303E"/>
    <w:rsid w:val="00133156"/>
    <w:rsid w:val="001332D7"/>
    <w:rsid w:val="00133932"/>
    <w:rsid w:val="00133CB3"/>
    <w:rsid w:val="0013444E"/>
    <w:rsid w:val="00134487"/>
    <w:rsid w:val="0013454D"/>
    <w:rsid w:val="00134888"/>
    <w:rsid w:val="00134A74"/>
    <w:rsid w:val="00134AFE"/>
    <w:rsid w:val="00134E8C"/>
    <w:rsid w:val="00134F15"/>
    <w:rsid w:val="00135027"/>
    <w:rsid w:val="00135090"/>
    <w:rsid w:val="001351AD"/>
    <w:rsid w:val="001353F6"/>
    <w:rsid w:val="00135748"/>
    <w:rsid w:val="00135D77"/>
    <w:rsid w:val="001360F6"/>
    <w:rsid w:val="00136473"/>
    <w:rsid w:val="001364DA"/>
    <w:rsid w:val="00136A4C"/>
    <w:rsid w:val="00136A8E"/>
    <w:rsid w:val="00136AB9"/>
    <w:rsid w:val="00136C50"/>
    <w:rsid w:val="00136F3D"/>
    <w:rsid w:val="001372BB"/>
    <w:rsid w:val="00137563"/>
    <w:rsid w:val="001375B1"/>
    <w:rsid w:val="00137783"/>
    <w:rsid w:val="00137C42"/>
    <w:rsid w:val="001405E7"/>
    <w:rsid w:val="001406BC"/>
    <w:rsid w:val="001406C3"/>
    <w:rsid w:val="00140893"/>
    <w:rsid w:val="00140D11"/>
    <w:rsid w:val="00140DF4"/>
    <w:rsid w:val="00141014"/>
    <w:rsid w:val="001412A9"/>
    <w:rsid w:val="00141351"/>
    <w:rsid w:val="001418C5"/>
    <w:rsid w:val="001418D9"/>
    <w:rsid w:val="00141A6D"/>
    <w:rsid w:val="00141A77"/>
    <w:rsid w:val="00141B92"/>
    <w:rsid w:val="00141B9A"/>
    <w:rsid w:val="00141D0C"/>
    <w:rsid w:val="00141FEE"/>
    <w:rsid w:val="00142264"/>
    <w:rsid w:val="00142576"/>
    <w:rsid w:val="00142B57"/>
    <w:rsid w:val="0014302E"/>
    <w:rsid w:val="0014314E"/>
    <w:rsid w:val="001434A7"/>
    <w:rsid w:val="0014355D"/>
    <w:rsid w:val="001435DE"/>
    <w:rsid w:val="001438A3"/>
    <w:rsid w:val="00143A1B"/>
    <w:rsid w:val="00143A27"/>
    <w:rsid w:val="00143C23"/>
    <w:rsid w:val="00143EB3"/>
    <w:rsid w:val="0014464D"/>
    <w:rsid w:val="001446EF"/>
    <w:rsid w:val="001447CC"/>
    <w:rsid w:val="0014486E"/>
    <w:rsid w:val="001448E9"/>
    <w:rsid w:val="0014494B"/>
    <w:rsid w:val="00144DFE"/>
    <w:rsid w:val="00145359"/>
    <w:rsid w:val="001453FC"/>
    <w:rsid w:val="0014561E"/>
    <w:rsid w:val="00145825"/>
    <w:rsid w:val="0014590E"/>
    <w:rsid w:val="00145DEE"/>
    <w:rsid w:val="00146065"/>
    <w:rsid w:val="00146101"/>
    <w:rsid w:val="00146106"/>
    <w:rsid w:val="0014625B"/>
    <w:rsid w:val="001467DF"/>
    <w:rsid w:val="0014684C"/>
    <w:rsid w:val="00146853"/>
    <w:rsid w:val="0014685F"/>
    <w:rsid w:val="00146A13"/>
    <w:rsid w:val="00146CFD"/>
    <w:rsid w:val="00146E6C"/>
    <w:rsid w:val="00146EE3"/>
    <w:rsid w:val="00146F19"/>
    <w:rsid w:val="0014730D"/>
    <w:rsid w:val="001475BF"/>
    <w:rsid w:val="001477F9"/>
    <w:rsid w:val="0014788E"/>
    <w:rsid w:val="00147953"/>
    <w:rsid w:val="001479C6"/>
    <w:rsid w:val="001479C7"/>
    <w:rsid w:val="00147CAE"/>
    <w:rsid w:val="00147CDC"/>
    <w:rsid w:val="00147E36"/>
    <w:rsid w:val="001500CF"/>
    <w:rsid w:val="001505CE"/>
    <w:rsid w:val="001507A1"/>
    <w:rsid w:val="001508BE"/>
    <w:rsid w:val="00150BA3"/>
    <w:rsid w:val="00150CB9"/>
    <w:rsid w:val="00150CDD"/>
    <w:rsid w:val="00150D52"/>
    <w:rsid w:val="001513D5"/>
    <w:rsid w:val="00151421"/>
    <w:rsid w:val="00151652"/>
    <w:rsid w:val="0015172C"/>
    <w:rsid w:val="0015178F"/>
    <w:rsid w:val="001519D0"/>
    <w:rsid w:val="00151C95"/>
    <w:rsid w:val="001521E3"/>
    <w:rsid w:val="00152270"/>
    <w:rsid w:val="0015247E"/>
    <w:rsid w:val="00152655"/>
    <w:rsid w:val="001527FD"/>
    <w:rsid w:val="00152BCF"/>
    <w:rsid w:val="00152F03"/>
    <w:rsid w:val="0015305E"/>
    <w:rsid w:val="0015307C"/>
    <w:rsid w:val="00153100"/>
    <w:rsid w:val="00153470"/>
    <w:rsid w:val="00153517"/>
    <w:rsid w:val="00153DCE"/>
    <w:rsid w:val="00153E50"/>
    <w:rsid w:val="00153F80"/>
    <w:rsid w:val="00154115"/>
    <w:rsid w:val="0015416A"/>
    <w:rsid w:val="00154182"/>
    <w:rsid w:val="0015463F"/>
    <w:rsid w:val="00154A64"/>
    <w:rsid w:val="00154B2C"/>
    <w:rsid w:val="0015502B"/>
    <w:rsid w:val="0015560C"/>
    <w:rsid w:val="0015590A"/>
    <w:rsid w:val="00155A47"/>
    <w:rsid w:val="00155B69"/>
    <w:rsid w:val="00155D1C"/>
    <w:rsid w:val="00155FE0"/>
    <w:rsid w:val="001560D0"/>
    <w:rsid w:val="00156294"/>
    <w:rsid w:val="00156344"/>
    <w:rsid w:val="00156683"/>
    <w:rsid w:val="001568DE"/>
    <w:rsid w:val="00156A3E"/>
    <w:rsid w:val="00157035"/>
    <w:rsid w:val="001572AA"/>
    <w:rsid w:val="001573A2"/>
    <w:rsid w:val="00157624"/>
    <w:rsid w:val="00157687"/>
    <w:rsid w:val="001576D2"/>
    <w:rsid w:val="001577B7"/>
    <w:rsid w:val="0015797C"/>
    <w:rsid w:val="00157BAB"/>
    <w:rsid w:val="00157C51"/>
    <w:rsid w:val="00157FD4"/>
    <w:rsid w:val="001600AB"/>
    <w:rsid w:val="0016053B"/>
    <w:rsid w:val="00160AD3"/>
    <w:rsid w:val="00160BBB"/>
    <w:rsid w:val="0016120D"/>
    <w:rsid w:val="00161581"/>
    <w:rsid w:val="00161899"/>
    <w:rsid w:val="0016193A"/>
    <w:rsid w:val="00161C5B"/>
    <w:rsid w:val="00161D03"/>
    <w:rsid w:val="001622A3"/>
    <w:rsid w:val="0016246A"/>
    <w:rsid w:val="00162519"/>
    <w:rsid w:val="001626A6"/>
    <w:rsid w:val="00162931"/>
    <w:rsid w:val="001629BC"/>
    <w:rsid w:val="001629C1"/>
    <w:rsid w:val="00162D13"/>
    <w:rsid w:val="00163229"/>
    <w:rsid w:val="00163376"/>
    <w:rsid w:val="001634D1"/>
    <w:rsid w:val="00163593"/>
    <w:rsid w:val="00163603"/>
    <w:rsid w:val="0016362B"/>
    <w:rsid w:val="0016389A"/>
    <w:rsid w:val="00163B80"/>
    <w:rsid w:val="00163EFA"/>
    <w:rsid w:val="0016481C"/>
    <w:rsid w:val="00164917"/>
    <w:rsid w:val="00164B38"/>
    <w:rsid w:val="00164FAD"/>
    <w:rsid w:val="0016503F"/>
    <w:rsid w:val="001650B9"/>
    <w:rsid w:val="001659F5"/>
    <w:rsid w:val="00165B74"/>
    <w:rsid w:val="00165CF0"/>
    <w:rsid w:val="00165E66"/>
    <w:rsid w:val="001664F9"/>
    <w:rsid w:val="00166808"/>
    <w:rsid w:val="00166842"/>
    <w:rsid w:val="00166C80"/>
    <w:rsid w:val="00166E30"/>
    <w:rsid w:val="001671DF"/>
    <w:rsid w:val="001671E4"/>
    <w:rsid w:val="0016737A"/>
    <w:rsid w:val="001675AC"/>
    <w:rsid w:val="001675DC"/>
    <w:rsid w:val="0016762E"/>
    <w:rsid w:val="00167892"/>
    <w:rsid w:val="001679F6"/>
    <w:rsid w:val="00167BFD"/>
    <w:rsid w:val="00167CEB"/>
    <w:rsid w:val="00170170"/>
    <w:rsid w:val="0017023C"/>
    <w:rsid w:val="00170366"/>
    <w:rsid w:val="00170716"/>
    <w:rsid w:val="0017098C"/>
    <w:rsid w:val="001709F6"/>
    <w:rsid w:val="00170A26"/>
    <w:rsid w:val="00170CD8"/>
    <w:rsid w:val="00170D81"/>
    <w:rsid w:val="00170DC0"/>
    <w:rsid w:val="001711BC"/>
    <w:rsid w:val="00171335"/>
    <w:rsid w:val="0017144B"/>
    <w:rsid w:val="0017149D"/>
    <w:rsid w:val="0017176D"/>
    <w:rsid w:val="00171813"/>
    <w:rsid w:val="00171868"/>
    <w:rsid w:val="001718FA"/>
    <w:rsid w:val="00171910"/>
    <w:rsid w:val="00171BD1"/>
    <w:rsid w:val="00171D4F"/>
    <w:rsid w:val="00171E27"/>
    <w:rsid w:val="00171FF6"/>
    <w:rsid w:val="0017210E"/>
    <w:rsid w:val="00172806"/>
    <w:rsid w:val="0017295A"/>
    <w:rsid w:val="00173426"/>
    <w:rsid w:val="00173466"/>
    <w:rsid w:val="001734D7"/>
    <w:rsid w:val="0017360D"/>
    <w:rsid w:val="0017362A"/>
    <w:rsid w:val="001736FF"/>
    <w:rsid w:val="00173713"/>
    <w:rsid w:val="00173E6E"/>
    <w:rsid w:val="001742FB"/>
    <w:rsid w:val="00174444"/>
    <w:rsid w:val="001748CF"/>
    <w:rsid w:val="001748D7"/>
    <w:rsid w:val="00174981"/>
    <w:rsid w:val="00174A2B"/>
    <w:rsid w:val="00174DE1"/>
    <w:rsid w:val="00174E0C"/>
    <w:rsid w:val="0017524E"/>
    <w:rsid w:val="001752A4"/>
    <w:rsid w:val="00175379"/>
    <w:rsid w:val="00175442"/>
    <w:rsid w:val="001759A3"/>
    <w:rsid w:val="00175B5B"/>
    <w:rsid w:val="00175FC2"/>
    <w:rsid w:val="00176011"/>
    <w:rsid w:val="001765EF"/>
    <w:rsid w:val="001767EE"/>
    <w:rsid w:val="0017683E"/>
    <w:rsid w:val="001769B3"/>
    <w:rsid w:val="00176CA7"/>
    <w:rsid w:val="00176ED7"/>
    <w:rsid w:val="00177306"/>
    <w:rsid w:val="001773C0"/>
    <w:rsid w:val="0017747C"/>
    <w:rsid w:val="0017799C"/>
    <w:rsid w:val="00177A11"/>
    <w:rsid w:val="00177A45"/>
    <w:rsid w:val="00177CFE"/>
    <w:rsid w:val="00177F28"/>
    <w:rsid w:val="00177F78"/>
    <w:rsid w:val="00180348"/>
    <w:rsid w:val="0018034F"/>
    <w:rsid w:val="00180351"/>
    <w:rsid w:val="0018041F"/>
    <w:rsid w:val="001805D9"/>
    <w:rsid w:val="001809C9"/>
    <w:rsid w:val="00180D86"/>
    <w:rsid w:val="00180DAD"/>
    <w:rsid w:val="00180F74"/>
    <w:rsid w:val="00181092"/>
    <w:rsid w:val="0018157E"/>
    <w:rsid w:val="0018178B"/>
    <w:rsid w:val="00181888"/>
    <w:rsid w:val="00181BF1"/>
    <w:rsid w:val="00181C7C"/>
    <w:rsid w:val="00181D72"/>
    <w:rsid w:val="00181E28"/>
    <w:rsid w:val="00182005"/>
    <w:rsid w:val="0018212F"/>
    <w:rsid w:val="0018291A"/>
    <w:rsid w:val="0018292E"/>
    <w:rsid w:val="001829F8"/>
    <w:rsid w:val="00182DAA"/>
    <w:rsid w:val="00182F25"/>
    <w:rsid w:val="00183031"/>
    <w:rsid w:val="001836C3"/>
    <w:rsid w:val="001837A6"/>
    <w:rsid w:val="0018391C"/>
    <w:rsid w:val="00184001"/>
    <w:rsid w:val="00184287"/>
    <w:rsid w:val="00184687"/>
    <w:rsid w:val="00184958"/>
    <w:rsid w:val="00184C51"/>
    <w:rsid w:val="001851C3"/>
    <w:rsid w:val="001852CF"/>
    <w:rsid w:val="00185485"/>
    <w:rsid w:val="0018573B"/>
    <w:rsid w:val="00185964"/>
    <w:rsid w:val="001859A2"/>
    <w:rsid w:val="00185BB5"/>
    <w:rsid w:val="00185C37"/>
    <w:rsid w:val="00185EE9"/>
    <w:rsid w:val="00185F2C"/>
    <w:rsid w:val="00185FD9"/>
    <w:rsid w:val="00186234"/>
    <w:rsid w:val="0018658A"/>
    <w:rsid w:val="0018663A"/>
    <w:rsid w:val="001866D9"/>
    <w:rsid w:val="001867D1"/>
    <w:rsid w:val="0018695B"/>
    <w:rsid w:val="001877D2"/>
    <w:rsid w:val="00187C85"/>
    <w:rsid w:val="00187DD1"/>
    <w:rsid w:val="00187E1D"/>
    <w:rsid w:val="0019003C"/>
    <w:rsid w:val="00190176"/>
    <w:rsid w:val="001904CC"/>
    <w:rsid w:val="00190CB7"/>
    <w:rsid w:val="00190D90"/>
    <w:rsid w:val="00190EF1"/>
    <w:rsid w:val="00190F4D"/>
    <w:rsid w:val="001913C6"/>
    <w:rsid w:val="001913EF"/>
    <w:rsid w:val="001916A4"/>
    <w:rsid w:val="00191717"/>
    <w:rsid w:val="00191761"/>
    <w:rsid w:val="001917BC"/>
    <w:rsid w:val="001919B3"/>
    <w:rsid w:val="00191C06"/>
    <w:rsid w:val="00191D1F"/>
    <w:rsid w:val="00191DC5"/>
    <w:rsid w:val="00192127"/>
    <w:rsid w:val="00192330"/>
    <w:rsid w:val="001929E8"/>
    <w:rsid w:val="00192BBF"/>
    <w:rsid w:val="00192C1D"/>
    <w:rsid w:val="00192CB2"/>
    <w:rsid w:val="00192D77"/>
    <w:rsid w:val="00192F3F"/>
    <w:rsid w:val="001931C1"/>
    <w:rsid w:val="001936C7"/>
    <w:rsid w:val="00193925"/>
    <w:rsid w:val="00193AD0"/>
    <w:rsid w:val="00193F05"/>
    <w:rsid w:val="00194611"/>
    <w:rsid w:val="00194840"/>
    <w:rsid w:val="00194AC6"/>
    <w:rsid w:val="00194BCB"/>
    <w:rsid w:val="00194D3F"/>
    <w:rsid w:val="00194E8F"/>
    <w:rsid w:val="00194E9F"/>
    <w:rsid w:val="00194FE8"/>
    <w:rsid w:val="0019508D"/>
    <w:rsid w:val="00195258"/>
    <w:rsid w:val="00195296"/>
    <w:rsid w:val="00195375"/>
    <w:rsid w:val="00195E71"/>
    <w:rsid w:val="00195EBC"/>
    <w:rsid w:val="00196187"/>
    <w:rsid w:val="00197016"/>
    <w:rsid w:val="00197827"/>
    <w:rsid w:val="00197E82"/>
    <w:rsid w:val="00197EF8"/>
    <w:rsid w:val="00197F9A"/>
    <w:rsid w:val="001A03F1"/>
    <w:rsid w:val="001A0476"/>
    <w:rsid w:val="001A0582"/>
    <w:rsid w:val="001A067D"/>
    <w:rsid w:val="001A0831"/>
    <w:rsid w:val="001A09BE"/>
    <w:rsid w:val="001A09F3"/>
    <w:rsid w:val="001A0E57"/>
    <w:rsid w:val="001A0F9A"/>
    <w:rsid w:val="001A1BB1"/>
    <w:rsid w:val="001A1C83"/>
    <w:rsid w:val="001A1D75"/>
    <w:rsid w:val="001A1E80"/>
    <w:rsid w:val="001A1E83"/>
    <w:rsid w:val="001A2016"/>
    <w:rsid w:val="001A209D"/>
    <w:rsid w:val="001A2229"/>
    <w:rsid w:val="001A276A"/>
    <w:rsid w:val="001A27DD"/>
    <w:rsid w:val="001A2881"/>
    <w:rsid w:val="001A290B"/>
    <w:rsid w:val="001A2A89"/>
    <w:rsid w:val="001A2ABF"/>
    <w:rsid w:val="001A2B64"/>
    <w:rsid w:val="001A2B82"/>
    <w:rsid w:val="001A2BC9"/>
    <w:rsid w:val="001A2D47"/>
    <w:rsid w:val="001A32D5"/>
    <w:rsid w:val="001A33D5"/>
    <w:rsid w:val="001A341B"/>
    <w:rsid w:val="001A3493"/>
    <w:rsid w:val="001A3717"/>
    <w:rsid w:val="001A3950"/>
    <w:rsid w:val="001A39E5"/>
    <w:rsid w:val="001A3A78"/>
    <w:rsid w:val="001A3E35"/>
    <w:rsid w:val="001A3F11"/>
    <w:rsid w:val="001A3FAB"/>
    <w:rsid w:val="001A4015"/>
    <w:rsid w:val="001A4337"/>
    <w:rsid w:val="001A4348"/>
    <w:rsid w:val="001A5481"/>
    <w:rsid w:val="001A562C"/>
    <w:rsid w:val="001A56BB"/>
    <w:rsid w:val="001A577D"/>
    <w:rsid w:val="001A578E"/>
    <w:rsid w:val="001A5964"/>
    <w:rsid w:val="001A599D"/>
    <w:rsid w:val="001A5A07"/>
    <w:rsid w:val="001A5B4E"/>
    <w:rsid w:val="001A5C67"/>
    <w:rsid w:val="001A5EAE"/>
    <w:rsid w:val="001A5EC1"/>
    <w:rsid w:val="001A6142"/>
    <w:rsid w:val="001A62B2"/>
    <w:rsid w:val="001A6476"/>
    <w:rsid w:val="001A64AC"/>
    <w:rsid w:val="001A67D1"/>
    <w:rsid w:val="001A696B"/>
    <w:rsid w:val="001A6C4C"/>
    <w:rsid w:val="001A6CA3"/>
    <w:rsid w:val="001A6D8E"/>
    <w:rsid w:val="001A6E8E"/>
    <w:rsid w:val="001A6FA2"/>
    <w:rsid w:val="001A71F0"/>
    <w:rsid w:val="001A7691"/>
    <w:rsid w:val="001A77C1"/>
    <w:rsid w:val="001A7991"/>
    <w:rsid w:val="001A7AB6"/>
    <w:rsid w:val="001A7E61"/>
    <w:rsid w:val="001A7EE5"/>
    <w:rsid w:val="001B02B9"/>
    <w:rsid w:val="001B09AC"/>
    <w:rsid w:val="001B0BB4"/>
    <w:rsid w:val="001B0BDB"/>
    <w:rsid w:val="001B0DB5"/>
    <w:rsid w:val="001B1037"/>
    <w:rsid w:val="001B122C"/>
    <w:rsid w:val="001B150E"/>
    <w:rsid w:val="001B1530"/>
    <w:rsid w:val="001B1857"/>
    <w:rsid w:val="001B2265"/>
    <w:rsid w:val="001B2987"/>
    <w:rsid w:val="001B2B23"/>
    <w:rsid w:val="001B2BC8"/>
    <w:rsid w:val="001B2C0E"/>
    <w:rsid w:val="001B2FDC"/>
    <w:rsid w:val="001B302A"/>
    <w:rsid w:val="001B3200"/>
    <w:rsid w:val="001B3301"/>
    <w:rsid w:val="001B3582"/>
    <w:rsid w:val="001B3701"/>
    <w:rsid w:val="001B3943"/>
    <w:rsid w:val="001B39C5"/>
    <w:rsid w:val="001B3C34"/>
    <w:rsid w:val="001B3D13"/>
    <w:rsid w:val="001B3F72"/>
    <w:rsid w:val="001B4348"/>
    <w:rsid w:val="001B4621"/>
    <w:rsid w:val="001B463D"/>
    <w:rsid w:val="001B472D"/>
    <w:rsid w:val="001B4841"/>
    <w:rsid w:val="001B488A"/>
    <w:rsid w:val="001B4958"/>
    <w:rsid w:val="001B4AA0"/>
    <w:rsid w:val="001B4B1B"/>
    <w:rsid w:val="001B4FB0"/>
    <w:rsid w:val="001B50D3"/>
    <w:rsid w:val="001B527E"/>
    <w:rsid w:val="001B54BE"/>
    <w:rsid w:val="001B56AE"/>
    <w:rsid w:val="001B5755"/>
    <w:rsid w:val="001B5804"/>
    <w:rsid w:val="001B5A69"/>
    <w:rsid w:val="001B5AB2"/>
    <w:rsid w:val="001B5B43"/>
    <w:rsid w:val="001B5CFB"/>
    <w:rsid w:val="001B5D2E"/>
    <w:rsid w:val="001B5E2F"/>
    <w:rsid w:val="001B6233"/>
    <w:rsid w:val="001B6327"/>
    <w:rsid w:val="001B67C4"/>
    <w:rsid w:val="001B68FE"/>
    <w:rsid w:val="001B6A14"/>
    <w:rsid w:val="001B755D"/>
    <w:rsid w:val="001B76C0"/>
    <w:rsid w:val="001B78CC"/>
    <w:rsid w:val="001B793D"/>
    <w:rsid w:val="001B7E17"/>
    <w:rsid w:val="001B7FA7"/>
    <w:rsid w:val="001B7FC1"/>
    <w:rsid w:val="001C00BB"/>
    <w:rsid w:val="001C0224"/>
    <w:rsid w:val="001C04E0"/>
    <w:rsid w:val="001C0591"/>
    <w:rsid w:val="001C068E"/>
    <w:rsid w:val="001C09AE"/>
    <w:rsid w:val="001C0E2A"/>
    <w:rsid w:val="001C0FAC"/>
    <w:rsid w:val="001C11AD"/>
    <w:rsid w:val="001C1320"/>
    <w:rsid w:val="001C1733"/>
    <w:rsid w:val="001C1737"/>
    <w:rsid w:val="001C1844"/>
    <w:rsid w:val="001C18CB"/>
    <w:rsid w:val="001C1C89"/>
    <w:rsid w:val="001C1CCF"/>
    <w:rsid w:val="001C1FF0"/>
    <w:rsid w:val="001C2028"/>
    <w:rsid w:val="001C2054"/>
    <w:rsid w:val="001C21BE"/>
    <w:rsid w:val="001C229E"/>
    <w:rsid w:val="001C27C1"/>
    <w:rsid w:val="001C2A9D"/>
    <w:rsid w:val="001C2C36"/>
    <w:rsid w:val="001C2D56"/>
    <w:rsid w:val="001C3175"/>
    <w:rsid w:val="001C35B2"/>
    <w:rsid w:val="001C360E"/>
    <w:rsid w:val="001C371B"/>
    <w:rsid w:val="001C3734"/>
    <w:rsid w:val="001C3931"/>
    <w:rsid w:val="001C3B08"/>
    <w:rsid w:val="001C3BFA"/>
    <w:rsid w:val="001C3EB7"/>
    <w:rsid w:val="001C3FBA"/>
    <w:rsid w:val="001C417F"/>
    <w:rsid w:val="001C466D"/>
    <w:rsid w:val="001C4A4E"/>
    <w:rsid w:val="001C4FF4"/>
    <w:rsid w:val="001C4FF5"/>
    <w:rsid w:val="001C5049"/>
    <w:rsid w:val="001C521E"/>
    <w:rsid w:val="001C52DF"/>
    <w:rsid w:val="001C53A4"/>
    <w:rsid w:val="001C57F8"/>
    <w:rsid w:val="001C5D9E"/>
    <w:rsid w:val="001C5E20"/>
    <w:rsid w:val="001C5F35"/>
    <w:rsid w:val="001C5F46"/>
    <w:rsid w:val="001C60B5"/>
    <w:rsid w:val="001C62FA"/>
    <w:rsid w:val="001C646F"/>
    <w:rsid w:val="001C6937"/>
    <w:rsid w:val="001C69CC"/>
    <w:rsid w:val="001C6AB8"/>
    <w:rsid w:val="001C6D31"/>
    <w:rsid w:val="001C7221"/>
    <w:rsid w:val="001C73A3"/>
    <w:rsid w:val="001C78E2"/>
    <w:rsid w:val="001C794D"/>
    <w:rsid w:val="001C7996"/>
    <w:rsid w:val="001C7E47"/>
    <w:rsid w:val="001C7E6E"/>
    <w:rsid w:val="001D00FA"/>
    <w:rsid w:val="001D03A6"/>
    <w:rsid w:val="001D03F3"/>
    <w:rsid w:val="001D04DA"/>
    <w:rsid w:val="001D050E"/>
    <w:rsid w:val="001D0D16"/>
    <w:rsid w:val="001D14F1"/>
    <w:rsid w:val="001D15EA"/>
    <w:rsid w:val="001D1AB3"/>
    <w:rsid w:val="001D1B71"/>
    <w:rsid w:val="001D1E95"/>
    <w:rsid w:val="001D1EF0"/>
    <w:rsid w:val="001D1F46"/>
    <w:rsid w:val="001D20EC"/>
    <w:rsid w:val="001D20ED"/>
    <w:rsid w:val="001D23CD"/>
    <w:rsid w:val="001D2635"/>
    <w:rsid w:val="001D2807"/>
    <w:rsid w:val="001D286F"/>
    <w:rsid w:val="001D29C6"/>
    <w:rsid w:val="001D2B64"/>
    <w:rsid w:val="001D326C"/>
    <w:rsid w:val="001D343D"/>
    <w:rsid w:val="001D3585"/>
    <w:rsid w:val="001D3903"/>
    <w:rsid w:val="001D3BEE"/>
    <w:rsid w:val="001D3E28"/>
    <w:rsid w:val="001D3E3C"/>
    <w:rsid w:val="001D42BE"/>
    <w:rsid w:val="001D4798"/>
    <w:rsid w:val="001D4803"/>
    <w:rsid w:val="001D485F"/>
    <w:rsid w:val="001D4E33"/>
    <w:rsid w:val="001D4ED4"/>
    <w:rsid w:val="001D54C4"/>
    <w:rsid w:val="001D553E"/>
    <w:rsid w:val="001D5E91"/>
    <w:rsid w:val="001D5F8A"/>
    <w:rsid w:val="001D5FFE"/>
    <w:rsid w:val="001D61AE"/>
    <w:rsid w:val="001D63D5"/>
    <w:rsid w:val="001D6610"/>
    <w:rsid w:val="001D6727"/>
    <w:rsid w:val="001D6947"/>
    <w:rsid w:val="001D69CE"/>
    <w:rsid w:val="001D6BB3"/>
    <w:rsid w:val="001D6C9E"/>
    <w:rsid w:val="001D72B1"/>
    <w:rsid w:val="001D7765"/>
    <w:rsid w:val="001D77D8"/>
    <w:rsid w:val="001D7B14"/>
    <w:rsid w:val="001D7E33"/>
    <w:rsid w:val="001E0104"/>
    <w:rsid w:val="001E094E"/>
    <w:rsid w:val="001E0B73"/>
    <w:rsid w:val="001E0C01"/>
    <w:rsid w:val="001E0C38"/>
    <w:rsid w:val="001E0D22"/>
    <w:rsid w:val="001E1080"/>
    <w:rsid w:val="001E10A3"/>
    <w:rsid w:val="001E110A"/>
    <w:rsid w:val="001E11DB"/>
    <w:rsid w:val="001E1508"/>
    <w:rsid w:val="001E1697"/>
    <w:rsid w:val="001E1A3D"/>
    <w:rsid w:val="001E1C3F"/>
    <w:rsid w:val="001E1E52"/>
    <w:rsid w:val="001E20CB"/>
    <w:rsid w:val="001E2108"/>
    <w:rsid w:val="001E25CD"/>
    <w:rsid w:val="001E2B05"/>
    <w:rsid w:val="001E2D00"/>
    <w:rsid w:val="001E2D4C"/>
    <w:rsid w:val="001E3124"/>
    <w:rsid w:val="001E3179"/>
    <w:rsid w:val="001E3273"/>
    <w:rsid w:val="001E3430"/>
    <w:rsid w:val="001E34C2"/>
    <w:rsid w:val="001E35D9"/>
    <w:rsid w:val="001E361F"/>
    <w:rsid w:val="001E3766"/>
    <w:rsid w:val="001E3B1C"/>
    <w:rsid w:val="001E3C4E"/>
    <w:rsid w:val="001E3E28"/>
    <w:rsid w:val="001E3F03"/>
    <w:rsid w:val="001E3F66"/>
    <w:rsid w:val="001E416E"/>
    <w:rsid w:val="001E4225"/>
    <w:rsid w:val="001E436B"/>
    <w:rsid w:val="001E45D7"/>
    <w:rsid w:val="001E48C1"/>
    <w:rsid w:val="001E48EF"/>
    <w:rsid w:val="001E4912"/>
    <w:rsid w:val="001E4958"/>
    <w:rsid w:val="001E4973"/>
    <w:rsid w:val="001E4A0B"/>
    <w:rsid w:val="001E4ED8"/>
    <w:rsid w:val="001E4FB5"/>
    <w:rsid w:val="001E57B1"/>
    <w:rsid w:val="001E598E"/>
    <w:rsid w:val="001E5ABC"/>
    <w:rsid w:val="001E5AEA"/>
    <w:rsid w:val="001E5B05"/>
    <w:rsid w:val="001E5F10"/>
    <w:rsid w:val="001E6023"/>
    <w:rsid w:val="001E6031"/>
    <w:rsid w:val="001E63AC"/>
    <w:rsid w:val="001E6BE3"/>
    <w:rsid w:val="001E6D2B"/>
    <w:rsid w:val="001E6F5E"/>
    <w:rsid w:val="001E6FCF"/>
    <w:rsid w:val="001E721A"/>
    <w:rsid w:val="001E747E"/>
    <w:rsid w:val="001E756F"/>
    <w:rsid w:val="001E7A5B"/>
    <w:rsid w:val="001E7BCC"/>
    <w:rsid w:val="001E7E84"/>
    <w:rsid w:val="001E7F31"/>
    <w:rsid w:val="001F024E"/>
    <w:rsid w:val="001F02C2"/>
    <w:rsid w:val="001F042D"/>
    <w:rsid w:val="001F0598"/>
    <w:rsid w:val="001F0655"/>
    <w:rsid w:val="001F095A"/>
    <w:rsid w:val="001F0C70"/>
    <w:rsid w:val="001F0E91"/>
    <w:rsid w:val="001F0EF3"/>
    <w:rsid w:val="001F11EE"/>
    <w:rsid w:val="001F1668"/>
    <w:rsid w:val="001F16DE"/>
    <w:rsid w:val="001F1B7D"/>
    <w:rsid w:val="001F1E8D"/>
    <w:rsid w:val="001F1F2B"/>
    <w:rsid w:val="001F1F4A"/>
    <w:rsid w:val="001F1F56"/>
    <w:rsid w:val="001F2103"/>
    <w:rsid w:val="001F211E"/>
    <w:rsid w:val="001F21A2"/>
    <w:rsid w:val="001F22C1"/>
    <w:rsid w:val="001F24AF"/>
    <w:rsid w:val="001F27F8"/>
    <w:rsid w:val="001F2C00"/>
    <w:rsid w:val="001F2C18"/>
    <w:rsid w:val="001F2D29"/>
    <w:rsid w:val="001F2EBB"/>
    <w:rsid w:val="001F2FCB"/>
    <w:rsid w:val="001F31DE"/>
    <w:rsid w:val="001F327D"/>
    <w:rsid w:val="001F3440"/>
    <w:rsid w:val="001F36AC"/>
    <w:rsid w:val="001F38A5"/>
    <w:rsid w:val="001F4550"/>
    <w:rsid w:val="001F45A6"/>
    <w:rsid w:val="001F4921"/>
    <w:rsid w:val="001F4A5A"/>
    <w:rsid w:val="001F4CCA"/>
    <w:rsid w:val="001F4E0E"/>
    <w:rsid w:val="001F5198"/>
    <w:rsid w:val="001F55BA"/>
    <w:rsid w:val="001F5638"/>
    <w:rsid w:val="001F5711"/>
    <w:rsid w:val="001F5C73"/>
    <w:rsid w:val="001F5EB5"/>
    <w:rsid w:val="001F61C0"/>
    <w:rsid w:val="001F63BB"/>
    <w:rsid w:val="001F67D1"/>
    <w:rsid w:val="001F6987"/>
    <w:rsid w:val="001F6A0E"/>
    <w:rsid w:val="001F6BF2"/>
    <w:rsid w:val="001F6DA9"/>
    <w:rsid w:val="001F6FBA"/>
    <w:rsid w:val="001F70EF"/>
    <w:rsid w:val="001F71D5"/>
    <w:rsid w:val="001F73CF"/>
    <w:rsid w:val="001F7421"/>
    <w:rsid w:val="001F7640"/>
    <w:rsid w:val="001F7A2C"/>
    <w:rsid w:val="001F7B27"/>
    <w:rsid w:val="001F7B83"/>
    <w:rsid w:val="001F7B99"/>
    <w:rsid w:val="001F7BC8"/>
    <w:rsid w:val="001F7DB1"/>
    <w:rsid w:val="001F7DF9"/>
    <w:rsid w:val="001F7F2D"/>
    <w:rsid w:val="001F7F8F"/>
    <w:rsid w:val="00200024"/>
    <w:rsid w:val="00200272"/>
    <w:rsid w:val="00200350"/>
    <w:rsid w:val="0020037B"/>
    <w:rsid w:val="002009F4"/>
    <w:rsid w:val="00200AD0"/>
    <w:rsid w:val="00200C77"/>
    <w:rsid w:val="00200C8A"/>
    <w:rsid w:val="00201058"/>
    <w:rsid w:val="00201432"/>
    <w:rsid w:val="0020150D"/>
    <w:rsid w:val="002015A0"/>
    <w:rsid w:val="002018A4"/>
    <w:rsid w:val="00201AAF"/>
    <w:rsid w:val="00201AEF"/>
    <w:rsid w:val="00201B2A"/>
    <w:rsid w:val="00201DA0"/>
    <w:rsid w:val="00201F6A"/>
    <w:rsid w:val="00201FAD"/>
    <w:rsid w:val="002024AD"/>
    <w:rsid w:val="00202537"/>
    <w:rsid w:val="0020255F"/>
    <w:rsid w:val="002025D8"/>
    <w:rsid w:val="002026C1"/>
    <w:rsid w:val="0020278D"/>
    <w:rsid w:val="0020285F"/>
    <w:rsid w:val="00202A25"/>
    <w:rsid w:val="00202C4D"/>
    <w:rsid w:val="00202DB9"/>
    <w:rsid w:val="0020300B"/>
    <w:rsid w:val="002031A2"/>
    <w:rsid w:val="00203499"/>
    <w:rsid w:val="00203CA6"/>
    <w:rsid w:val="00203F79"/>
    <w:rsid w:val="002040ED"/>
    <w:rsid w:val="00204574"/>
    <w:rsid w:val="0020462E"/>
    <w:rsid w:val="00204921"/>
    <w:rsid w:val="00204C8B"/>
    <w:rsid w:val="00204C98"/>
    <w:rsid w:val="0020509C"/>
    <w:rsid w:val="002052D2"/>
    <w:rsid w:val="002052FD"/>
    <w:rsid w:val="00205349"/>
    <w:rsid w:val="00205550"/>
    <w:rsid w:val="0020561F"/>
    <w:rsid w:val="0020598F"/>
    <w:rsid w:val="002059B1"/>
    <w:rsid w:val="00205A74"/>
    <w:rsid w:val="00205D0D"/>
    <w:rsid w:val="0020603E"/>
    <w:rsid w:val="002060E3"/>
    <w:rsid w:val="00206118"/>
    <w:rsid w:val="002062DB"/>
    <w:rsid w:val="002067F3"/>
    <w:rsid w:val="00206AA7"/>
    <w:rsid w:val="00206EA2"/>
    <w:rsid w:val="00206FC5"/>
    <w:rsid w:val="0020727D"/>
    <w:rsid w:val="0020750C"/>
    <w:rsid w:val="00207933"/>
    <w:rsid w:val="002079C0"/>
    <w:rsid w:val="002079FB"/>
    <w:rsid w:val="00207DF5"/>
    <w:rsid w:val="0021013D"/>
    <w:rsid w:val="0021021E"/>
    <w:rsid w:val="00210352"/>
    <w:rsid w:val="00210661"/>
    <w:rsid w:val="002106FD"/>
    <w:rsid w:val="00210740"/>
    <w:rsid w:val="00210960"/>
    <w:rsid w:val="0021098A"/>
    <w:rsid w:val="002109A6"/>
    <w:rsid w:val="00210AA5"/>
    <w:rsid w:val="00210C58"/>
    <w:rsid w:val="00210EEF"/>
    <w:rsid w:val="00211540"/>
    <w:rsid w:val="00211974"/>
    <w:rsid w:val="002119A6"/>
    <w:rsid w:val="00211AD0"/>
    <w:rsid w:val="00211B72"/>
    <w:rsid w:val="00211BD1"/>
    <w:rsid w:val="00211C5A"/>
    <w:rsid w:val="00211C66"/>
    <w:rsid w:val="00211F15"/>
    <w:rsid w:val="00212076"/>
    <w:rsid w:val="0021218D"/>
    <w:rsid w:val="0021218E"/>
    <w:rsid w:val="00212880"/>
    <w:rsid w:val="002128E4"/>
    <w:rsid w:val="00212A1D"/>
    <w:rsid w:val="00212C50"/>
    <w:rsid w:val="00212CD8"/>
    <w:rsid w:val="00212EAF"/>
    <w:rsid w:val="00212EC5"/>
    <w:rsid w:val="00213070"/>
    <w:rsid w:val="002130A3"/>
    <w:rsid w:val="0021318C"/>
    <w:rsid w:val="0021325B"/>
    <w:rsid w:val="002133F0"/>
    <w:rsid w:val="0021348D"/>
    <w:rsid w:val="002135B2"/>
    <w:rsid w:val="00213608"/>
    <w:rsid w:val="0021365D"/>
    <w:rsid w:val="00213660"/>
    <w:rsid w:val="00213962"/>
    <w:rsid w:val="00213CC7"/>
    <w:rsid w:val="00213DD7"/>
    <w:rsid w:val="00213F63"/>
    <w:rsid w:val="0021404A"/>
    <w:rsid w:val="00214243"/>
    <w:rsid w:val="0021476C"/>
    <w:rsid w:val="00214C13"/>
    <w:rsid w:val="00214E23"/>
    <w:rsid w:val="00214E32"/>
    <w:rsid w:val="00214EF3"/>
    <w:rsid w:val="0021501E"/>
    <w:rsid w:val="002150C9"/>
    <w:rsid w:val="002152A2"/>
    <w:rsid w:val="00215311"/>
    <w:rsid w:val="002153D9"/>
    <w:rsid w:val="002158B9"/>
    <w:rsid w:val="00215C33"/>
    <w:rsid w:val="00215CB7"/>
    <w:rsid w:val="00215E3C"/>
    <w:rsid w:val="00215F18"/>
    <w:rsid w:val="00216082"/>
    <w:rsid w:val="00216177"/>
    <w:rsid w:val="00216606"/>
    <w:rsid w:val="0021663C"/>
    <w:rsid w:val="00216924"/>
    <w:rsid w:val="0021694A"/>
    <w:rsid w:val="00216CE9"/>
    <w:rsid w:val="00216D6A"/>
    <w:rsid w:val="002170C3"/>
    <w:rsid w:val="002171AA"/>
    <w:rsid w:val="00217266"/>
    <w:rsid w:val="0021727B"/>
    <w:rsid w:val="0021758A"/>
    <w:rsid w:val="00217658"/>
    <w:rsid w:val="0021768E"/>
    <w:rsid w:val="00217966"/>
    <w:rsid w:val="00217A64"/>
    <w:rsid w:val="00217A7E"/>
    <w:rsid w:val="00217B9E"/>
    <w:rsid w:val="0022058F"/>
    <w:rsid w:val="0022079D"/>
    <w:rsid w:val="0022081F"/>
    <w:rsid w:val="00220BE9"/>
    <w:rsid w:val="00220BEF"/>
    <w:rsid w:val="00220C31"/>
    <w:rsid w:val="00220D4F"/>
    <w:rsid w:val="00220FD9"/>
    <w:rsid w:val="00221162"/>
    <w:rsid w:val="002211B3"/>
    <w:rsid w:val="002211D7"/>
    <w:rsid w:val="0022123E"/>
    <w:rsid w:val="002214AC"/>
    <w:rsid w:val="00221628"/>
    <w:rsid w:val="00221710"/>
    <w:rsid w:val="00221978"/>
    <w:rsid w:val="00221A02"/>
    <w:rsid w:val="00221A43"/>
    <w:rsid w:val="00221AFA"/>
    <w:rsid w:val="00221BDC"/>
    <w:rsid w:val="00221C13"/>
    <w:rsid w:val="00221DDE"/>
    <w:rsid w:val="00221E1F"/>
    <w:rsid w:val="00222211"/>
    <w:rsid w:val="0022223A"/>
    <w:rsid w:val="002222F6"/>
    <w:rsid w:val="002222FE"/>
    <w:rsid w:val="00222429"/>
    <w:rsid w:val="0022243E"/>
    <w:rsid w:val="00222464"/>
    <w:rsid w:val="00222747"/>
    <w:rsid w:val="00222AB8"/>
    <w:rsid w:val="00222E89"/>
    <w:rsid w:val="002231CF"/>
    <w:rsid w:val="002232AB"/>
    <w:rsid w:val="002233FD"/>
    <w:rsid w:val="00223720"/>
    <w:rsid w:val="0022394C"/>
    <w:rsid w:val="00223A81"/>
    <w:rsid w:val="00223CEC"/>
    <w:rsid w:val="002241F1"/>
    <w:rsid w:val="00224210"/>
    <w:rsid w:val="00224368"/>
    <w:rsid w:val="00224563"/>
    <w:rsid w:val="00224718"/>
    <w:rsid w:val="00224932"/>
    <w:rsid w:val="002249B2"/>
    <w:rsid w:val="00224B6D"/>
    <w:rsid w:val="00224BE0"/>
    <w:rsid w:val="00224F06"/>
    <w:rsid w:val="00225365"/>
    <w:rsid w:val="002257B0"/>
    <w:rsid w:val="00225A55"/>
    <w:rsid w:val="00225BF9"/>
    <w:rsid w:val="00225C01"/>
    <w:rsid w:val="00225CCE"/>
    <w:rsid w:val="00225DC2"/>
    <w:rsid w:val="00226712"/>
    <w:rsid w:val="00226892"/>
    <w:rsid w:val="002269E2"/>
    <w:rsid w:val="00226BF5"/>
    <w:rsid w:val="00226E7D"/>
    <w:rsid w:val="00226E8F"/>
    <w:rsid w:val="00227052"/>
    <w:rsid w:val="002271D5"/>
    <w:rsid w:val="00227397"/>
    <w:rsid w:val="002273CB"/>
    <w:rsid w:val="00227414"/>
    <w:rsid w:val="00227438"/>
    <w:rsid w:val="00227660"/>
    <w:rsid w:val="0022766E"/>
    <w:rsid w:val="00227AA6"/>
    <w:rsid w:val="00227BF3"/>
    <w:rsid w:val="00227FC7"/>
    <w:rsid w:val="002300A1"/>
    <w:rsid w:val="00230248"/>
    <w:rsid w:val="00230725"/>
    <w:rsid w:val="00230A9F"/>
    <w:rsid w:val="00230AEE"/>
    <w:rsid w:val="00230C6B"/>
    <w:rsid w:val="00230C8D"/>
    <w:rsid w:val="00231462"/>
    <w:rsid w:val="002314D4"/>
    <w:rsid w:val="002316FB"/>
    <w:rsid w:val="002316FF"/>
    <w:rsid w:val="00231732"/>
    <w:rsid w:val="00231837"/>
    <w:rsid w:val="00231A48"/>
    <w:rsid w:val="00231BD1"/>
    <w:rsid w:val="00231BD6"/>
    <w:rsid w:val="00231F3D"/>
    <w:rsid w:val="002320C9"/>
    <w:rsid w:val="002323F1"/>
    <w:rsid w:val="00232497"/>
    <w:rsid w:val="00232719"/>
    <w:rsid w:val="00232942"/>
    <w:rsid w:val="00232AFA"/>
    <w:rsid w:val="00232B48"/>
    <w:rsid w:val="00232B5C"/>
    <w:rsid w:val="00232B80"/>
    <w:rsid w:val="00232F94"/>
    <w:rsid w:val="002331E1"/>
    <w:rsid w:val="002332F2"/>
    <w:rsid w:val="002339CB"/>
    <w:rsid w:val="00233B0E"/>
    <w:rsid w:val="00233D2D"/>
    <w:rsid w:val="00234181"/>
    <w:rsid w:val="00234516"/>
    <w:rsid w:val="00234535"/>
    <w:rsid w:val="00234609"/>
    <w:rsid w:val="00234AAC"/>
    <w:rsid w:val="00234BC2"/>
    <w:rsid w:val="00234D50"/>
    <w:rsid w:val="00234E3D"/>
    <w:rsid w:val="00234F39"/>
    <w:rsid w:val="00234FAA"/>
    <w:rsid w:val="00234FB7"/>
    <w:rsid w:val="0023515D"/>
    <w:rsid w:val="002351F5"/>
    <w:rsid w:val="00235214"/>
    <w:rsid w:val="0023541D"/>
    <w:rsid w:val="002354B4"/>
    <w:rsid w:val="0023559C"/>
    <w:rsid w:val="0023584B"/>
    <w:rsid w:val="0023593D"/>
    <w:rsid w:val="00235970"/>
    <w:rsid w:val="00235AAD"/>
    <w:rsid w:val="00236281"/>
    <w:rsid w:val="002364CA"/>
    <w:rsid w:val="00236969"/>
    <w:rsid w:val="00237235"/>
    <w:rsid w:val="0023723C"/>
    <w:rsid w:val="002372BF"/>
    <w:rsid w:val="0023757A"/>
    <w:rsid w:val="0023772E"/>
    <w:rsid w:val="002400B2"/>
    <w:rsid w:val="00240169"/>
    <w:rsid w:val="00240310"/>
    <w:rsid w:val="00240346"/>
    <w:rsid w:val="00240372"/>
    <w:rsid w:val="00240570"/>
    <w:rsid w:val="002406C4"/>
    <w:rsid w:val="00240980"/>
    <w:rsid w:val="00240EA2"/>
    <w:rsid w:val="00241436"/>
    <w:rsid w:val="002416B1"/>
    <w:rsid w:val="00241D51"/>
    <w:rsid w:val="00241F51"/>
    <w:rsid w:val="002421FD"/>
    <w:rsid w:val="0024235A"/>
    <w:rsid w:val="002425A2"/>
    <w:rsid w:val="002426CD"/>
    <w:rsid w:val="00242881"/>
    <w:rsid w:val="002429DE"/>
    <w:rsid w:val="00242A90"/>
    <w:rsid w:val="00242B2C"/>
    <w:rsid w:val="00242F64"/>
    <w:rsid w:val="002436C0"/>
    <w:rsid w:val="002439DB"/>
    <w:rsid w:val="00243B7B"/>
    <w:rsid w:val="00243B7F"/>
    <w:rsid w:val="00243D25"/>
    <w:rsid w:val="00243DAD"/>
    <w:rsid w:val="00243DCC"/>
    <w:rsid w:val="00243F9A"/>
    <w:rsid w:val="00244125"/>
    <w:rsid w:val="002442EA"/>
    <w:rsid w:val="00244C1E"/>
    <w:rsid w:val="00244F93"/>
    <w:rsid w:val="00245230"/>
    <w:rsid w:val="002453AC"/>
    <w:rsid w:val="00245400"/>
    <w:rsid w:val="002455FE"/>
    <w:rsid w:val="00245707"/>
    <w:rsid w:val="00245DAF"/>
    <w:rsid w:val="00245EB7"/>
    <w:rsid w:val="00245F09"/>
    <w:rsid w:val="002465D4"/>
    <w:rsid w:val="00246ADA"/>
    <w:rsid w:val="00246D39"/>
    <w:rsid w:val="00246DFC"/>
    <w:rsid w:val="00246FCB"/>
    <w:rsid w:val="002472D7"/>
    <w:rsid w:val="00247339"/>
    <w:rsid w:val="002474F4"/>
    <w:rsid w:val="002474FF"/>
    <w:rsid w:val="00247C89"/>
    <w:rsid w:val="00247DD8"/>
    <w:rsid w:val="002506EE"/>
    <w:rsid w:val="002509AB"/>
    <w:rsid w:val="00250A6C"/>
    <w:rsid w:val="00250B63"/>
    <w:rsid w:val="00250B8A"/>
    <w:rsid w:val="002515C5"/>
    <w:rsid w:val="00251796"/>
    <w:rsid w:val="00251869"/>
    <w:rsid w:val="0025196A"/>
    <w:rsid w:val="00251FCC"/>
    <w:rsid w:val="002521F8"/>
    <w:rsid w:val="002521FF"/>
    <w:rsid w:val="002522A9"/>
    <w:rsid w:val="00252369"/>
    <w:rsid w:val="0025297B"/>
    <w:rsid w:val="00252D02"/>
    <w:rsid w:val="00252D4E"/>
    <w:rsid w:val="00252FDD"/>
    <w:rsid w:val="00253186"/>
    <w:rsid w:val="00253559"/>
    <w:rsid w:val="00253815"/>
    <w:rsid w:val="00253C86"/>
    <w:rsid w:val="00253E93"/>
    <w:rsid w:val="00254081"/>
    <w:rsid w:val="00254333"/>
    <w:rsid w:val="0025434C"/>
    <w:rsid w:val="002545A2"/>
    <w:rsid w:val="002546DF"/>
    <w:rsid w:val="0025485F"/>
    <w:rsid w:val="00254EC6"/>
    <w:rsid w:val="00254EFC"/>
    <w:rsid w:val="002554F1"/>
    <w:rsid w:val="00255511"/>
    <w:rsid w:val="00255770"/>
    <w:rsid w:val="00255972"/>
    <w:rsid w:val="00255B2A"/>
    <w:rsid w:val="00255BDB"/>
    <w:rsid w:val="00255D73"/>
    <w:rsid w:val="00256140"/>
    <w:rsid w:val="0025620F"/>
    <w:rsid w:val="00256593"/>
    <w:rsid w:val="00256698"/>
    <w:rsid w:val="00256E47"/>
    <w:rsid w:val="00256F15"/>
    <w:rsid w:val="00257227"/>
    <w:rsid w:val="002579CE"/>
    <w:rsid w:val="00257C70"/>
    <w:rsid w:val="00257D9E"/>
    <w:rsid w:val="00260300"/>
    <w:rsid w:val="0026045B"/>
    <w:rsid w:val="00260A36"/>
    <w:rsid w:val="00261062"/>
    <w:rsid w:val="00261133"/>
    <w:rsid w:val="00261178"/>
    <w:rsid w:val="002611B8"/>
    <w:rsid w:val="00261309"/>
    <w:rsid w:val="00261565"/>
    <w:rsid w:val="002615CE"/>
    <w:rsid w:val="00261929"/>
    <w:rsid w:val="0026193C"/>
    <w:rsid w:val="00262151"/>
    <w:rsid w:val="00262167"/>
    <w:rsid w:val="002621FD"/>
    <w:rsid w:val="00262411"/>
    <w:rsid w:val="0026241A"/>
    <w:rsid w:val="002626D4"/>
    <w:rsid w:val="002626E3"/>
    <w:rsid w:val="00262DA6"/>
    <w:rsid w:val="0026305B"/>
    <w:rsid w:val="002630B9"/>
    <w:rsid w:val="00263133"/>
    <w:rsid w:val="0026331A"/>
    <w:rsid w:val="002635E6"/>
    <w:rsid w:val="00263693"/>
    <w:rsid w:val="00263A3F"/>
    <w:rsid w:val="00263A5D"/>
    <w:rsid w:val="00263D03"/>
    <w:rsid w:val="00263D6E"/>
    <w:rsid w:val="00263E29"/>
    <w:rsid w:val="00263EB3"/>
    <w:rsid w:val="00263EDA"/>
    <w:rsid w:val="00263F9A"/>
    <w:rsid w:val="00264106"/>
    <w:rsid w:val="002642CD"/>
    <w:rsid w:val="002643F2"/>
    <w:rsid w:val="002645BF"/>
    <w:rsid w:val="00264696"/>
    <w:rsid w:val="00264889"/>
    <w:rsid w:val="002648D6"/>
    <w:rsid w:val="00264AB6"/>
    <w:rsid w:val="00264D10"/>
    <w:rsid w:val="002651A9"/>
    <w:rsid w:val="00265767"/>
    <w:rsid w:val="00265976"/>
    <w:rsid w:val="00265A43"/>
    <w:rsid w:val="00265C15"/>
    <w:rsid w:val="00266017"/>
    <w:rsid w:val="00266310"/>
    <w:rsid w:val="00266628"/>
    <w:rsid w:val="00266719"/>
    <w:rsid w:val="002668F8"/>
    <w:rsid w:val="00266A17"/>
    <w:rsid w:val="00266C2B"/>
    <w:rsid w:val="00266C6B"/>
    <w:rsid w:val="00266E25"/>
    <w:rsid w:val="00266F7A"/>
    <w:rsid w:val="00267484"/>
    <w:rsid w:val="0026769D"/>
    <w:rsid w:val="0026776C"/>
    <w:rsid w:val="00267865"/>
    <w:rsid w:val="00267CE4"/>
    <w:rsid w:val="002708A5"/>
    <w:rsid w:val="00270A15"/>
    <w:rsid w:val="00270B6B"/>
    <w:rsid w:val="002710B0"/>
    <w:rsid w:val="002711D1"/>
    <w:rsid w:val="0027123E"/>
    <w:rsid w:val="002715D4"/>
    <w:rsid w:val="00271702"/>
    <w:rsid w:val="00271AD5"/>
    <w:rsid w:val="00271EBA"/>
    <w:rsid w:val="0027252D"/>
    <w:rsid w:val="002725D5"/>
    <w:rsid w:val="002727C4"/>
    <w:rsid w:val="002728F8"/>
    <w:rsid w:val="00272A0D"/>
    <w:rsid w:val="00272F83"/>
    <w:rsid w:val="0027315B"/>
    <w:rsid w:val="00273443"/>
    <w:rsid w:val="00273520"/>
    <w:rsid w:val="0027364C"/>
    <w:rsid w:val="00273746"/>
    <w:rsid w:val="00273A18"/>
    <w:rsid w:val="00273B7D"/>
    <w:rsid w:val="0027453B"/>
    <w:rsid w:val="002745C4"/>
    <w:rsid w:val="002747E9"/>
    <w:rsid w:val="00274857"/>
    <w:rsid w:val="00274A0F"/>
    <w:rsid w:val="00274A8A"/>
    <w:rsid w:val="00274ADF"/>
    <w:rsid w:val="00274BD4"/>
    <w:rsid w:val="0027527D"/>
    <w:rsid w:val="002752AA"/>
    <w:rsid w:val="00275383"/>
    <w:rsid w:val="002758F4"/>
    <w:rsid w:val="00275991"/>
    <w:rsid w:val="00275999"/>
    <w:rsid w:val="00275BDD"/>
    <w:rsid w:val="00275E2E"/>
    <w:rsid w:val="00275ED8"/>
    <w:rsid w:val="00276065"/>
    <w:rsid w:val="002760D0"/>
    <w:rsid w:val="002763D7"/>
    <w:rsid w:val="00276801"/>
    <w:rsid w:val="002768C8"/>
    <w:rsid w:val="00276A3F"/>
    <w:rsid w:val="00276A7D"/>
    <w:rsid w:val="00276B6C"/>
    <w:rsid w:val="00277113"/>
    <w:rsid w:val="002772CF"/>
    <w:rsid w:val="0027772A"/>
    <w:rsid w:val="00277B2D"/>
    <w:rsid w:val="00277DC3"/>
    <w:rsid w:val="00277E10"/>
    <w:rsid w:val="00277E79"/>
    <w:rsid w:val="00280014"/>
    <w:rsid w:val="0028013A"/>
    <w:rsid w:val="002807A5"/>
    <w:rsid w:val="002808E3"/>
    <w:rsid w:val="00280F27"/>
    <w:rsid w:val="00280FF4"/>
    <w:rsid w:val="0028102D"/>
    <w:rsid w:val="0028106F"/>
    <w:rsid w:val="002812FF"/>
    <w:rsid w:val="002815F5"/>
    <w:rsid w:val="002816AB"/>
    <w:rsid w:val="00281968"/>
    <w:rsid w:val="00281AF4"/>
    <w:rsid w:val="00281B04"/>
    <w:rsid w:val="00281D73"/>
    <w:rsid w:val="00281F74"/>
    <w:rsid w:val="002822D8"/>
    <w:rsid w:val="00282442"/>
    <w:rsid w:val="00282735"/>
    <w:rsid w:val="00282DAB"/>
    <w:rsid w:val="00283106"/>
    <w:rsid w:val="00283322"/>
    <w:rsid w:val="002834CB"/>
    <w:rsid w:val="002835D7"/>
    <w:rsid w:val="00283677"/>
    <w:rsid w:val="00283909"/>
    <w:rsid w:val="00283AA4"/>
    <w:rsid w:val="00283C9C"/>
    <w:rsid w:val="00283FC5"/>
    <w:rsid w:val="00283FF4"/>
    <w:rsid w:val="0028406D"/>
    <w:rsid w:val="00284113"/>
    <w:rsid w:val="00284434"/>
    <w:rsid w:val="002848BD"/>
    <w:rsid w:val="002850E1"/>
    <w:rsid w:val="00285165"/>
    <w:rsid w:val="00285259"/>
    <w:rsid w:val="002852FD"/>
    <w:rsid w:val="002853E8"/>
    <w:rsid w:val="0028580A"/>
    <w:rsid w:val="00285815"/>
    <w:rsid w:val="0028587E"/>
    <w:rsid w:val="00285E7A"/>
    <w:rsid w:val="00285EB5"/>
    <w:rsid w:val="002860BF"/>
    <w:rsid w:val="0028660A"/>
    <w:rsid w:val="0028683E"/>
    <w:rsid w:val="00286BE7"/>
    <w:rsid w:val="00286CF8"/>
    <w:rsid w:val="00286F46"/>
    <w:rsid w:val="00286FC0"/>
    <w:rsid w:val="00286FCB"/>
    <w:rsid w:val="002870F2"/>
    <w:rsid w:val="002876C1"/>
    <w:rsid w:val="002877E5"/>
    <w:rsid w:val="00287A1B"/>
    <w:rsid w:val="00287D2C"/>
    <w:rsid w:val="00287F23"/>
    <w:rsid w:val="0029007B"/>
    <w:rsid w:val="00290238"/>
    <w:rsid w:val="00290585"/>
    <w:rsid w:val="002907C3"/>
    <w:rsid w:val="00290AEA"/>
    <w:rsid w:val="00290D80"/>
    <w:rsid w:val="00290EA5"/>
    <w:rsid w:val="00290F67"/>
    <w:rsid w:val="0029161C"/>
    <w:rsid w:val="002919F4"/>
    <w:rsid w:val="00291A08"/>
    <w:rsid w:val="00291E7F"/>
    <w:rsid w:val="0029208C"/>
    <w:rsid w:val="002920CC"/>
    <w:rsid w:val="0029239D"/>
    <w:rsid w:val="002925DE"/>
    <w:rsid w:val="00292D08"/>
    <w:rsid w:val="00292D0A"/>
    <w:rsid w:val="00292F24"/>
    <w:rsid w:val="0029317E"/>
    <w:rsid w:val="0029399B"/>
    <w:rsid w:val="00293BAF"/>
    <w:rsid w:val="00293D2C"/>
    <w:rsid w:val="00293D54"/>
    <w:rsid w:val="00293E7C"/>
    <w:rsid w:val="00294387"/>
    <w:rsid w:val="002944C4"/>
    <w:rsid w:val="00294896"/>
    <w:rsid w:val="002948FD"/>
    <w:rsid w:val="0029497F"/>
    <w:rsid w:val="00294AA0"/>
    <w:rsid w:val="00294BCA"/>
    <w:rsid w:val="00294CA9"/>
    <w:rsid w:val="00294CE8"/>
    <w:rsid w:val="00294DA7"/>
    <w:rsid w:val="00294FE9"/>
    <w:rsid w:val="002950DF"/>
    <w:rsid w:val="002951B2"/>
    <w:rsid w:val="0029547F"/>
    <w:rsid w:val="002954F8"/>
    <w:rsid w:val="002956AC"/>
    <w:rsid w:val="002959B1"/>
    <w:rsid w:val="002959BA"/>
    <w:rsid w:val="00295AF4"/>
    <w:rsid w:val="00295B4D"/>
    <w:rsid w:val="00295C04"/>
    <w:rsid w:val="00295FD3"/>
    <w:rsid w:val="00296847"/>
    <w:rsid w:val="002969C3"/>
    <w:rsid w:val="00296A5A"/>
    <w:rsid w:val="00296AFD"/>
    <w:rsid w:val="00296C21"/>
    <w:rsid w:val="00296CAD"/>
    <w:rsid w:val="00296E5E"/>
    <w:rsid w:val="00297035"/>
    <w:rsid w:val="0029708E"/>
    <w:rsid w:val="0029722A"/>
    <w:rsid w:val="002972A2"/>
    <w:rsid w:val="00297351"/>
    <w:rsid w:val="0029747C"/>
    <w:rsid w:val="00297FD5"/>
    <w:rsid w:val="002A017C"/>
    <w:rsid w:val="002A0270"/>
    <w:rsid w:val="002A04C4"/>
    <w:rsid w:val="002A0626"/>
    <w:rsid w:val="002A062F"/>
    <w:rsid w:val="002A06A4"/>
    <w:rsid w:val="002A0A1C"/>
    <w:rsid w:val="002A0F2E"/>
    <w:rsid w:val="002A110B"/>
    <w:rsid w:val="002A124E"/>
    <w:rsid w:val="002A1399"/>
    <w:rsid w:val="002A1571"/>
    <w:rsid w:val="002A1593"/>
    <w:rsid w:val="002A1699"/>
    <w:rsid w:val="002A17AA"/>
    <w:rsid w:val="002A18A8"/>
    <w:rsid w:val="002A1A79"/>
    <w:rsid w:val="002A1B62"/>
    <w:rsid w:val="002A1BC6"/>
    <w:rsid w:val="002A1D9E"/>
    <w:rsid w:val="002A1F0E"/>
    <w:rsid w:val="002A1FD2"/>
    <w:rsid w:val="002A1FF2"/>
    <w:rsid w:val="002A2063"/>
    <w:rsid w:val="002A258C"/>
    <w:rsid w:val="002A26E4"/>
    <w:rsid w:val="002A27E3"/>
    <w:rsid w:val="002A27F6"/>
    <w:rsid w:val="002A2DE1"/>
    <w:rsid w:val="002A2EAD"/>
    <w:rsid w:val="002A2ED0"/>
    <w:rsid w:val="002A3019"/>
    <w:rsid w:val="002A3306"/>
    <w:rsid w:val="002A3376"/>
    <w:rsid w:val="002A33D7"/>
    <w:rsid w:val="002A35D1"/>
    <w:rsid w:val="002A3604"/>
    <w:rsid w:val="002A3678"/>
    <w:rsid w:val="002A36D6"/>
    <w:rsid w:val="002A374D"/>
    <w:rsid w:val="002A3B21"/>
    <w:rsid w:val="002A3BCC"/>
    <w:rsid w:val="002A3C19"/>
    <w:rsid w:val="002A3C5C"/>
    <w:rsid w:val="002A3C7B"/>
    <w:rsid w:val="002A3C98"/>
    <w:rsid w:val="002A3F3A"/>
    <w:rsid w:val="002A3FD1"/>
    <w:rsid w:val="002A4059"/>
    <w:rsid w:val="002A40D3"/>
    <w:rsid w:val="002A4611"/>
    <w:rsid w:val="002A473C"/>
    <w:rsid w:val="002A47EE"/>
    <w:rsid w:val="002A4829"/>
    <w:rsid w:val="002A4994"/>
    <w:rsid w:val="002A4C06"/>
    <w:rsid w:val="002A4D51"/>
    <w:rsid w:val="002A4F17"/>
    <w:rsid w:val="002A4F73"/>
    <w:rsid w:val="002A527F"/>
    <w:rsid w:val="002A5366"/>
    <w:rsid w:val="002A56C5"/>
    <w:rsid w:val="002A5744"/>
    <w:rsid w:val="002A5BAB"/>
    <w:rsid w:val="002A5F95"/>
    <w:rsid w:val="002A5FCC"/>
    <w:rsid w:val="002A6066"/>
    <w:rsid w:val="002A6261"/>
    <w:rsid w:val="002A64E2"/>
    <w:rsid w:val="002A69B6"/>
    <w:rsid w:val="002A6A98"/>
    <w:rsid w:val="002A6BB2"/>
    <w:rsid w:val="002A6BD7"/>
    <w:rsid w:val="002A6C90"/>
    <w:rsid w:val="002A6D4D"/>
    <w:rsid w:val="002A719D"/>
    <w:rsid w:val="002A7326"/>
    <w:rsid w:val="002A733C"/>
    <w:rsid w:val="002A7540"/>
    <w:rsid w:val="002A77F5"/>
    <w:rsid w:val="002A790B"/>
    <w:rsid w:val="002A79D2"/>
    <w:rsid w:val="002A7F86"/>
    <w:rsid w:val="002B0041"/>
    <w:rsid w:val="002B02C3"/>
    <w:rsid w:val="002B0315"/>
    <w:rsid w:val="002B0346"/>
    <w:rsid w:val="002B04A2"/>
    <w:rsid w:val="002B0BBE"/>
    <w:rsid w:val="002B0CBB"/>
    <w:rsid w:val="002B0F5B"/>
    <w:rsid w:val="002B1172"/>
    <w:rsid w:val="002B1192"/>
    <w:rsid w:val="002B1973"/>
    <w:rsid w:val="002B1B96"/>
    <w:rsid w:val="002B1BEC"/>
    <w:rsid w:val="002B1D40"/>
    <w:rsid w:val="002B20E4"/>
    <w:rsid w:val="002B231D"/>
    <w:rsid w:val="002B2383"/>
    <w:rsid w:val="002B2496"/>
    <w:rsid w:val="002B263F"/>
    <w:rsid w:val="002B2827"/>
    <w:rsid w:val="002B2855"/>
    <w:rsid w:val="002B2872"/>
    <w:rsid w:val="002B28EF"/>
    <w:rsid w:val="002B29BD"/>
    <w:rsid w:val="002B2A13"/>
    <w:rsid w:val="002B2B34"/>
    <w:rsid w:val="002B2C7B"/>
    <w:rsid w:val="002B2ED1"/>
    <w:rsid w:val="002B2F12"/>
    <w:rsid w:val="002B2FB5"/>
    <w:rsid w:val="002B304B"/>
    <w:rsid w:val="002B3D4B"/>
    <w:rsid w:val="002B3F47"/>
    <w:rsid w:val="002B3F68"/>
    <w:rsid w:val="002B3F6C"/>
    <w:rsid w:val="002B4068"/>
    <w:rsid w:val="002B40F6"/>
    <w:rsid w:val="002B41AF"/>
    <w:rsid w:val="002B41B5"/>
    <w:rsid w:val="002B4202"/>
    <w:rsid w:val="002B44C0"/>
    <w:rsid w:val="002B49F5"/>
    <w:rsid w:val="002B4AE0"/>
    <w:rsid w:val="002B4B2E"/>
    <w:rsid w:val="002B4D19"/>
    <w:rsid w:val="002B4F12"/>
    <w:rsid w:val="002B4F45"/>
    <w:rsid w:val="002B4F85"/>
    <w:rsid w:val="002B532B"/>
    <w:rsid w:val="002B5736"/>
    <w:rsid w:val="002B5A06"/>
    <w:rsid w:val="002B5D91"/>
    <w:rsid w:val="002B6149"/>
    <w:rsid w:val="002B62BA"/>
    <w:rsid w:val="002B6303"/>
    <w:rsid w:val="002B6435"/>
    <w:rsid w:val="002B65C4"/>
    <w:rsid w:val="002B68E2"/>
    <w:rsid w:val="002B6952"/>
    <w:rsid w:val="002B6A60"/>
    <w:rsid w:val="002B6A85"/>
    <w:rsid w:val="002B6B74"/>
    <w:rsid w:val="002B6E5B"/>
    <w:rsid w:val="002B70CF"/>
    <w:rsid w:val="002B71A5"/>
    <w:rsid w:val="002B750C"/>
    <w:rsid w:val="002B7575"/>
    <w:rsid w:val="002B76A1"/>
    <w:rsid w:val="002B784F"/>
    <w:rsid w:val="002B7869"/>
    <w:rsid w:val="002B7C8C"/>
    <w:rsid w:val="002B7CA5"/>
    <w:rsid w:val="002B7CF0"/>
    <w:rsid w:val="002C0191"/>
    <w:rsid w:val="002C059D"/>
    <w:rsid w:val="002C06CD"/>
    <w:rsid w:val="002C07CC"/>
    <w:rsid w:val="002C0927"/>
    <w:rsid w:val="002C0972"/>
    <w:rsid w:val="002C0BEB"/>
    <w:rsid w:val="002C0D9E"/>
    <w:rsid w:val="002C0E46"/>
    <w:rsid w:val="002C0ED8"/>
    <w:rsid w:val="002C137A"/>
    <w:rsid w:val="002C1589"/>
    <w:rsid w:val="002C18EE"/>
    <w:rsid w:val="002C1BFA"/>
    <w:rsid w:val="002C1EDC"/>
    <w:rsid w:val="002C1FC3"/>
    <w:rsid w:val="002C209C"/>
    <w:rsid w:val="002C2199"/>
    <w:rsid w:val="002C21F5"/>
    <w:rsid w:val="002C24F1"/>
    <w:rsid w:val="002C2A03"/>
    <w:rsid w:val="002C2F24"/>
    <w:rsid w:val="002C38B5"/>
    <w:rsid w:val="002C38EB"/>
    <w:rsid w:val="002C3984"/>
    <w:rsid w:val="002C3C0E"/>
    <w:rsid w:val="002C3C9A"/>
    <w:rsid w:val="002C3DEC"/>
    <w:rsid w:val="002C40BE"/>
    <w:rsid w:val="002C40CD"/>
    <w:rsid w:val="002C4271"/>
    <w:rsid w:val="002C4649"/>
    <w:rsid w:val="002C4691"/>
    <w:rsid w:val="002C4713"/>
    <w:rsid w:val="002C4769"/>
    <w:rsid w:val="002C4910"/>
    <w:rsid w:val="002C4D98"/>
    <w:rsid w:val="002C4EBA"/>
    <w:rsid w:val="002C5071"/>
    <w:rsid w:val="002C518F"/>
    <w:rsid w:val="002C5241"/>
    <w:rsid w:val="002C5A12"/>
    <w:rsid w:val="002C5A56"/>
    <w:rsid w:val="002C5C52"/>
    <w:rsid w:val="002C5C89"/>
    <w:rsid w:val="002C5F05"/>
    <w:rsid w:val="002C5F5F"/>
    <w:rsid w:val="002C613D"/>
    <w:rsid w:val="002C61BF"/>
    <w:rsid w:val="002C6372"/>
    <w:rsid w:val="002C6423"/>
    <w:rsid w:val="002C66C1"/>
    <w:rsid w:val="002C684F"/>
    <w:rsid w:val="002C69E1"/>
    <w:rsid w:val="002C6A26"/>
    <w:rsid w:val="002C6D96"/>
    <w:rsid w:val="002C6DAB"/>
    <w:rsid w:val="002C6E09"/>
    <w:rsid w:val="002C700C"/>
    <w:rsid w:val="002C7371"/>
    <w:rsid w:val="002C75A5"/>
    <w:rsid w:val="002C76EB"/>
    <w:rsid w:val="002C7780"/>
    <w:rsid w:val="002C77DC"/>
    <w:rsid w:val="002C786E"/>
    <w:rsid w:val="002C789D"/>
    <w:rsid w:val="002C7AED"/>
    <w:rsid w:val="002C7D82"/>
    <w:rsid w:val="002C7D94"/>
    <w:rsid w:val="002D00DF"/>
    <w:rsid w:val="002D014F"/>
    <w:rsid w:val="002D04E3"/>
    <w:rsid w:val="002D07BB"/>
    <w:rsid w:val="002D08B7"/>
    <w:rsid w:val="002D09FA"/>
    <w:rsid w:val="002D0C97"/>
    <w:rsid w:val="002D0EF4"/>
    <w:rsid w:val="002D1141"/>
    <w:rsid w:val="002D1307"/>
    <w:rsid w:val="002D1545"/>
    <w:rsid w:val="002D172B"/>
    <w:rsid w:val="002D1769"/>
    <w:rsid w:val="002D1775"/>
    <w:rsid w:val="002D1941"/>
    <w:rsid w:val="002D1E1A"/>
    <w:rsid w:val="002D1F70"/>
    <w:rsid w:val="002D208F"/>
    <w:rsid w:val="002D21FF"/>
    <w:rsid w:val="002D230F"/>
    <w:rsid w:val="002D2318"/>
    <w:rsid w:val="002D2341"/>
    <w:rsid w:val="002D237A"/>
    <w:rsid w:val="002D2480"/>
    <w:rsid w:val="002D260D"/>
    <w:rsid w:val="002D277F"/>
    <w:rsid w:val="002D28D6"/>
    <w:rsid w:val="002D2CB0"/>
    <w:rsid w:val="002D2CB8"/>
    <w:rsid w:val="002D30F1"/>
    <w:rsid w:val="002D3549"/>
    <w:rsid w:val="002D35F0"/>
    <w:rsid w:val="002D3654"/>
    <w:rsid w:val="002D3740"/>
    <w:rsid w:val="002D3867"/>
    <w:rsid w:val="002D3ABB"/>
    <w:rsid w:val="002D4047"/>
    <w:rsid w:val="002D4674"/>
    <w:rsid w:val="002D4A62"/>
    <w:rsid w:val="002D4AC3"/>
    <w:rsid w:val="002D4C3A"/>
    <w:rsid w:val="002D4D27"/>
    <w:rsid w:val="002D5095"/>
    <w:rsid w:val="002D5204"/>
    <w:rsid w:val="002D54FD"/>
    <w:rsid w:val="002D56DB"/>
    <w:rsid w:val="002D57F8"/>
    <w:rsid w:val="002D58FE"/>
    <w:rsid w:val="002D5C26"/>
    <w:rsid w:val="002D612A"/>
    <w:rsid w:val="002D6434"/>
    <w:rsid w:val="002D64B0"/>
    <w:rsid w:val="002D68AF"/>
    <w:rsid w:val="002D6B83"/>
    <w:rsid w:val="002D6FDA"/>
    <w:rsid w:val="002D71C0"/>
    <w:rsid w:val="002D7564"/>
    <w:rsid w:val="002D7D74"/>
    <w:rsid w:val="002D7E00"/>
    <w:rsid w:val="002D7F1F"/>
    <w:rsid w:val="002D7F97"/>
    <w:rsid w:val="002D7FA9"/>
    <w:rsid w:val="002E00FF"/>
    <w:rsid w:val="002E04E8"/>
    <w:rsid w:val="002E04EA"/>
    <w:rsid w:val="002E056C"/>
    <w:rsid w:val="002E0615"/>
    <w:rsid w:val="002E079D"/>
    <w:rsid w:val="002E0807"/>
    <w:rsid w:val="002E08EB"/>
    <w:rsid w:val="002E0EEA"/>
    <w:rsid w:val="002E1868"/>
    <w:rsid w:val="002E1BEC"/>
    <w:rsid w:val="002E1E58"/>
    <w:rsid w:val="002E1EA7"/>
    <w:rsid w:val="002E1FD4"/>
    <w:rsid w:val="002E2044"/>
    <w:rsid w:val="002E211B"/>
    <w:rsid w:val="002E2180"/>
    <w:rsid w:val="002E2278"/>
    <w:rsid w:val="002E23BE"/>
    <w:rsid w:val="002E273F"/>
    <w:rsid w:val="002E2904"/>
    <w:rsid w:val="002E29FB"/>
    <w:rsid w:val="002E2B02"/>
    <w:rsid w:val="002E2C9D"/>
    <w:rsid w:val="002E2F4F"/>
    <w:rsid w:val="002E320B"/>
    <w:rsid w:val="002E32E0"/>
    <w:rsid w:val="002E3430"/>
    <w:rsid w:val="002E37F5"/>
    <w:rsid w:val="002E3811"/>
    <w:rsid w:val="002E38B2"/>
    <w:rsid w:val="002E415C"/>
    <w:rsid w:val="002E449A"/>
    <w:rsid w:val="002E47A5"/>
    <w:rsid w:val="002E4A33"/>
    <w:rsid w:val="002E4BAD"/>
    <w:rsid w:val="002E4FE8"/>
    <w:rsid w:val="002E509A"/>
    <w:rsid w:val="002E5298"/>
    <w:rsid w:val="002E594E"/>
    <w:rsid w:val="002E5A64"/>
    <w:rsid w:val="002E60E0"/>
    <w:rsid w:val="002E6596"/>
    <w:rsid w:val="002E6769"/>
    <w:rsid w:val="002E6781"/>
    <w:rsid w:val="002E68F1"/>
    <w:rsid w:val="002E6AD5"/>
    <w:rsid w:val="002E6C5E"/>
    <w:rsid w:val="002E6EEA"/>
    <w:rsid w:val="002E75F6"/>
    <w:rsid w:val="002E7667"/>
    <w:rsid w:val="002E7846"/>
    <w:rsid w:val="002E7B33"/>
    <w:rsid w:val="002E7CA0"/>
    <w:rsid w:val="002F03CE"/>
    <w:rsid w:val="002F0461"/>
    <w:rsid w:val="002F04BD"/>
    <w:rsid w:val="002F0563"/>
    <w:rsid w:val="002F0621"/>
    <w:rsid w:val="002F06FC"/>
    <w:rsid w:val="002F078F"/>
    <w:rsid w:val="002F0B67"/>
    <w:rsid w:val="002F0CA6"/>
    <w:rsid w:val="002F0CCF"/>
    <w:rsid w:val="002F0EA0"/>
    <w:rsid w:val="002F0ED4"/>
    <w:rsid w:val="002F0F7C"/>
    <w:rsid w:val="002F0FB1"/>
    <w:rsid w:val="002F1273"/>
    <w:rsid w:val="002F163A"/>
    <w:rsid w:val="002F1674"/>
    <w:rsid w:val="002F1678"/>
    <w:rsid w:val="002F17A6"/>
    <w:rsid w:val="002F17D4"/>
    <w:rsid w:val="002F18D6"/>
    <w:rsid w:val="002F1CF6"/>
    <w:rsid w:val="002F20A2"/>
    <w:rsid w:val="002F226A"/>
    <w:rsid w:val="002F230E"/>
    <w:rsid w:val="002F2322"/>
    <w:rsid w:val="002F2394"/>
    <w:rsid w:val="002F25B0"/>
    <w:rsid w:val="002F25C8"/>
    <w:rsid w:val="002F27DF"/>
    <w:rsid w:val="002F28A5"/>
    <w:rsid w:val="002F28EC"/>
    <w:rsid w:val="002F28F8"/>
    <w:rsid w:val="002F2AE5"/>
    <w:rsid w:val="002F2BDE"/>
    <w:rsid w:val="002F2C71"/>
    <w:rsid w:val="002F2CE4"/>
    <w:rsid w:val="002F2DB1"/>
    <w:rsid w:val="002F2DF6"/>
    <w:rsid w:val="002F2EE2"/>
    <w:rsid w:val="002F2F82"/>
    <w:rsid w:val="002F3181"/>
    <w:rsid w:val="002F33BA"/>
    <w:rsid w:val="002F34AB"/>
    <w:rsid w:val="002F34D3"/>
    <w:rsid w:val="002F36DD"/>
    <w:rsid w:val="002F37CF"/>
    <w:rsid w:val="002F3828"/>
    <w:rsid w:val="002F39F6"/>
    <w:rsid w:val="002F3CD1"/>
    <w:rsid w:val="002F3E7F"/>
    <w:rsid w:val="002F3EA0"/>
    <w:rsid w:val="002F403B"/>
    <w:rsid w:val="002F47D6"/>
    <w:rsid w:val="002F48BC"/>
    <w:rsid w:val="002F4CA4"/>
    <w:rsid w:val="002F5059"/>
    <w:rsid w:val="002F50A6"/>
    <w:rsid w:val="002F5491"/>
    <w:rsid w:val="002F5596"/>
    <w:rsid w:val="002F55B3"/>
    <w:rsid w:val="002F56A5"/>
    <w:rsid w:val="002F5BEB"/>
    <w:rsid w:val="002F5C7D"/>
    <w:rsid w:val="002F66B5"/>
    <w:rsid w:val="002F68E4"/>
    <w:rsid w:val="002F696B"/>
    <w:rsid w:val="002F6A41"/>
    <w:rsid w:val="002F6B7F"/>
    <w:rsid w:val="002F6D93"/>
    <w:rsid w:val="002F6EA2"/>
    <w:rsid w:val="002F729B"/>
    <w:rsid w:val="002F7480"/>
    <w:rsid w:val="002F777D"/>
    <w:rsid w:val="002F78F1"/>
    <w:rsid w:val="002F7A0A"/>
    <w:rsid w:val="002F7E4B"/>
    <w:rsid w:val="002F7F55"/>
    <w:rsid w:val="003000C5"/>
    <w:rsid w:val="00300431"/>
    <w:rsid w:val="00300516"/>
    <w:rsid w:val="0030056F"/>
    <w:rsid w:val="00300618"/>
    <w:rsid w:val="00300CBB"/>
    <w:rsid w:val="00300D3F"/>
    <w:rsid w:val="00300E62"/>
    <w:rsid w:val="00300EE5"/>
    <w:rsid w:val="00301162"/>
    <w:rsid w:val="00301311"/>
    <w:rsid w:val="0030150D"/>
    <w:rsid w:val="003017C2"/>
    <w:rsid w:val="003019A5"/>
    <w:rsid w:val="00302191"/>
    <w:rsid w:val="00302525"/>
    <w:rsid w:val="0030282B"/>
    <w:rsid w:val="003028E0"/>
    <w:rsid w:val="0030296C"/>
    <w:rsid w:val="00302EFF"/>
    <w:rsid w:val="00302F8E"/>
    <w:rsid w:val="00303399"/>
    <w:rsid w:val="00303778"/>
    <w:rsid w:val="00303891"/>
    <w:rsid w:val="0030391A"/>
    <w:rsid w:val="00303A92"/>
    <w:rsid w:val="00303AF0"/>
    <w:rsid w:val="00303FD4"/>
    <w:rsid w:val="0030400F"/>
    <w:rsid w:val="00304033"/>
    <w:rsid w:val="003040B4"/>
    <w:rsid w:val="0030421D"/>
    <w:rsid w:val="00304233"/>
    <w:rsid w:val="003046CE"/>
    <w:rsid w:val="003046F3"/>
    <w:rsid w:val="00304710"/>
    <w:rsid w:val="00304A7C"/>
    <w:rsid w:val="00304BEF"/>
    <w:rsid w:val="00304C5C"/>
    <w:rsid w:val="00304C8E"/>
    <w:rsid w:val="00304E0B"/>
    <w:rsid w:val="0030504D"/>
    <w:rsid w:val="00305157"/>
    <w:rsid w:val="003053EF"/>
    <w:rsid w:val="003054FC"/>
    <w:rsid w:val="003057A4"/>
    <w:rsid w:val="0030585C"/>
    <w:rsid w:val="00305AD4"/>
    <w:rsid w:val="00305B06"/>
    <w:rsid w:val="00305E6A"/>
    <w:rsid w:val="0030624C"/>
    <w:rsid w:val="0030660E"/>
    <w:rsid w:val="003066C6"/>
    <w:rsid w:val="00306812"/>
    <w:rsid w:val="003069FD"/>
    <w:rsid w:val="00306AC5"/>
    <w:rsid w:val="00306B25"/>
    <w:rsid w:val="00307474"/>
    <w:rsid w:val="00307837"/>
    <w:rsid w:val="00307D32"/>
    <w:rsid w:val="00310169"/>
    <w:rsid w:val="0031070C"/>
    <w:rsid w:val="00310A7E"/>
    <w:rsid w:val="00310F1E"/>
    <w:rsid w:val="00310FD8"/>
    <w:rsid w:val="003112D1"/>
    <w:rsid w:val="003112EB"/>
    <w:rsid w:val="003116D1"/>
    <w:rsid w:val="0031195F"/>
    <w:rsid w:val="00311A65"/>
    <w:rsid w:val="00311CEE"/>
    <w:rsid w:val="00311ED9"/>
    <w:rsid w:val="00312037"/>
    <w:rsid w:val="003120BB"/>
    <w:rsid w:val="00312179"/>
    <w:rsid w:val="003125F3"/>
    <w:rsid w:val="00312742"/>
    <w:rsid w:val="00312761"/>
    <w:rsid w:val="00312C16"/>
    <w:rsid w:val="00312CFA"/>
    <w:rsid w:val="00313274"/>
    <w:rsid w:val="00313476"/>
    <w:rsid w:val="003134F3"/>
    <w:rsid w:val="0031382A"/>
    <w:rsid w:val="00313886"/>
    <w:rsid w:val="00313A84"/>
    <w:rsid w:val="00313C62"/>
    <w:rsid w:val="00313D1E"/>
    <w:rsid w:val="00313EDD"/>
    <w:rsid w:val="00314018"/>
    <w:rsid w:val="00314202"/>
    <w:rsid w:val="003142B8"/>
    <w:rsid w:val="003144AF"/>
    <w:rsid w:val="0031457B"/>
    <w:rsid w:val="003148D3"/>
    <w:rsid w:val="00314E18"/>
    <w:rsid w:val="00314E78"/>
    <w:rsid w:val="00315048"/>
    <w:rsid w:val="0031576B"/>
    <w:rsid w:val="00315830"/>
    <w:rsid w:val="00315C75"/>
    <w:rsid w:val="00315D85"/>
    <w:rsid w:val="00315F5F"/>
    <w:rsid w:val="00315FB4"/>
    <w:rsid w:val="00316452"/>
    <w:rsid w:val="00316503"/>
    <w:rsid w:val="00316542"/>
    <w:rsid w:val="0031659A"/>
    <w:rsid w:val="0031662F"/>
    <w:rsid w:val="00316B8E"/>
    <w:rsid w:val="00316D96"/>
    <w:rsid w:val="00316E3B"/>
    <w:rsid w:val="00316E90"/>
    <w:rsid w:val="003171E2"/>
    <w:rsid w:val="003171E9"/>
    <w:rsid w:val="00317375"/>
    <w:rsid w:val="0031748F"/>
    <w:rsid w:val="00317655"/>
    <w:rsid w:val="0031767F"/>
    <w:rsid w:val="00317918"/>
    <w:rsid w:val="00317B14"/>
    <w:rsid w:val="00317B41"/>
    <w:rsid w:val="00317C87"/>
    <w:rsid w:val="00317F7B"/>
    <w:rsid w:val="00320218"/>
    <w:rsid w:val="0032039E"/>
    <w:rsid w:val="0032059D"/>
    <w:rsid w:val="003205A5"/>
    <w:rsid w:val="0032066F"/>
    <w:rsid w:val="003207C3"/>
    <w:rsid w:val="003207CE"/>
    <w:rsid w:val="00320929"/>
    <w:rsid w:val="00320CAB"/>
    <w:rsid w:val="00320D23"/>
    <w:rsid w:val="003215D9"/>
    <w:rsid w:val="003215F2"/>
    <w:rsid w:val="003216A8"/>
    <w:rsid w:val="0032194D"/>
    <w:rsid w:val="00321E3F"/>
    <w:rsid w:val="003220A9"/>
    <w:rsid w:val="00322104"/>
    <w:rsid w:val="003221E0"/>
    <w:rsid w:val="0032255F"/>
    <w:rsid w:val="0032291F"/>
    <w:rsid w:val="00322BBC"/>
    <w:rsid w:val="00322C7B"/>
    <w:rsid w:val="0032326C"/>
    <w:rsid w:val="003232C9"/>
    <w:rsid w:val="0032342B"/>
    <w:rsid w:val="0032385B"/>
    <w:rsid w:val="00323A5F"/>
    <w:rsid w:val="00323BE5"/>
    <w:rsid w:val="00323C46"/>
    <w:rsid w:val="00323D01"/>
    <w:rsid w:val="0032414A"/>
    <w:rsid w:val="003241E2"/>
    <w:rsid w:val="003241EC"/>
    <w:rsid w:val="0032446B"/>
    <w:rsid w:val="003244A6"/>
    <w:rsid w:val="003247D2"/>
    <w:rsid w:val="00324812"/>
    <w:rsid w:val="00324963"/>
    <w:rsid w:val="00324E0F"/>
    <w:rsid w:val="00325254"/>
    <w:rsid w:val="003253F2"/>
    <w:rsid w:val="00325531"/>
    <w:rsid w:val="003255EB"/>
    <w:rsid w:val="003257EB"/>
    <w:rsid w:val="003258A5"/>
    <w:rsid w:val="003259E5"/>
    <w:rsid w:val="00325B30"/>
    <w:rsid w:val="00325B3B"/>
    <w:rsid w:val="00325CEE"/>
    <w:rsid w:val="00325DC0"/>
    <w:rsid w:val="00325E80"/>
    <w:rsid w:val="00325ED2"/>
    <w:rsid w:val="00325EF6"/>
    <w:rsid w:val="0032608A"/>
    <w:rsid w:val="003262D5"/>
    <w:rsid w:val="0032633E"/>
    <w:rsid w:val="003265D7"/>
    <w:rsid w:val="00326716"/>
    <w:rsid w:val="00326760"/>
    <w:rsid w:val="0032698D"/>
    <w:rsid w:val="00326A00"/>
    <w:rsid w:val="00326E54"/>
    <w:rsid w:val="0032722B"/>
    <w:rsid w:val="003272BF"/>
    <w:rsid w:val="003274B7"/>
    <w:rsid w:val="0032785E"/>
    <w:rsid w:val="003279A1"/>
    <w:rsid w:val="00327C4F"/>
    <w:rsid w:val="00327C9C"/>
    <w:rsid w:val="00327CDF"/>
    <w:rsid w:val="00327D9A"/>
    <w:rsid w:val="00327FD6"/>
    <w:rsid w:val="00330095"/>
    <w:rsid w:val="003300D8"/>
    <w:rsid w:val="00330292"/>
    <w:rsid w:val="0033074C"/>
    <w:rsid w:val="00330A44"/>
    <w:rsid w:val="00330FBB"/>
    <w:rsid w:val="00331037"/>
    <w:rsid w:val="003310FB"/>
    <w:rsid w:val="00331321"/>
    <w:rsid w:val="00331531"/>
    <w:rsid w:val="00331621"/>
    <w:rsid w:val="003318BA"/>
    <w:rsid w:val="00331EBF"/>
    <w:rsid w:val="0033200E"/>
    <w:rsid w:val="00332267"/>
    <w:rsid w:val="0033228D"/>
    <w:rsid w:val="0033232C"/>
    <w:rsid w:val="0033267B"/>
    <w:rsid w:val="00332703"/>
    <w:rsid w:val="00332AE8"/>
    <w:rsid w:val="00332CBD"/>
    <w:rsid w:val="00332D0F"/>
    <w:rsid w:val="003332AE"/>
    <w:rsid w:val="003332EF"/>
    <w:rsid w:val="00333314"/>
    <w:rsid w:val="00333421"/>
    <w:rsid w:val="00333451"/>
    <w:rsid w:val="0033370B"/>
    <w:rsid w:val="00333907"/>
    <w:rsid w:val="00333A9E"/>
    <w:rsid w:val="00333AA6"/>
    <w:rsid w:val="00333CAF"/>
    <w:rsid w:val="00333DBC"/>
    <w:rsid w:val="00333F55"/>
    <w:rsid w:val="00334080"/>
    <w:rsid w:val="003341FA"/>
    <w:rsid w:val="00334212"/>
    <w:rsid w:val="00334337"/>
    <w:rsid w:val="00334469"/>
    <w:rsid w:val="0033482D"/>
    <w:rsid w:val="00334B24"/>
    <w:rsid w:val="00334B32"/>
    <w:rsid w:val="00334FB8"/>
    <w:rsid w:val="003351D2"/>
    <w:rsid w:val="003352D2"/>
    <w:rsid w:val="003353BE"/>
    <w:rsid w:val="003354EF"/>
    <w:rsid w:val="00335711"/>
    <w:rsid w:val="00335756"/>
    <w:rsid w:val="00335896"/>
    <w:rsid w:val="00335BB0"/>
    <w:rsid w:val="00335CF0"/>
    <w:rsid w:val="00335D5A"/>
    <w:rsid w:val="00335D6E"/>
    <w:rsid w:val="00335D87"/>
    <w:rsid w:val="00335F55"/>
    <w:rsid w:val="00336168"/>
    <w:rsid w:val="00336373"/>
    <w:rsid w:val="00336525"/>
    <w:rsid w:val="003366BC"/>
    <w:rsid w:val="0033671F"/>
    <w:rsid w:val="00336826"/>
    <w:rsid w:val="00336BC1"/>
    <w:rsid w:val="003371E4"/>
    <w:rsid w:val="003374B3"/>
    <w:rsid w:val="003374F7"/>
    <w:rsid w:val="00337590"/>
    <w:rsid w:val="00337635"/>
    <w:rsid w:val="0033764B"/>
    <w:rsid w:val="0033765B"/>
    <w:rsid w:val="00337C2F"/>
    <w:rsid w:val="00337E60"/>
    <w:rsid w:val="003400A3"/>
    <w:rsid w:val="003400AE"/>
    <w:rsid w:val="0034018B"/>
    <w:rsid w:val="00340797"/>
    <w:rsid w:val="00340841"/>
    <w:rsid w:val="00340E16"/>
    <w:rsid w:val="00340F2D"/>
    <w:rsid w:val="003411D6"/>
    <w:rsid w:val="00341208"/>
    <w:rsid w:val="0034133D"/>
    <w:rsid w:val="0034168D"/>
    <w:rsid w:val="00341784"/>
    <w:rsid w:val="003418A0"/>
    <w:rsid w:val="00341AFD"/>
    <w:rsid w:val="00341E28"/>
    <w:rsid w:val="00341FB0"/>
    <w:rsid w:val="003420F3"/>
    <w:rsid w:val="003421B0"/>
    <w:rsid w:val="003421FF"/>
    <w:rsid w:val="003422A5"/>
    <w:rsid w:val="0034273B"/>
    <w:rsid w:val="003428F2"/>
    <w:rsid w:val="00342F99"/>
    <w:rsid w:val="003433F1"/>
    <w:rsid w:val="003434F9"/>
    <w:rsid w:val="00343717"/>
    <w:rsid w:val="003439E7"/>
    <w:rsid w:val="00344164"/>
    <w:rsid w:val="00344194"/>
    <w:rsid w:val="003443B0"/>
    <w:rsid w:val="00344AB3"/>
    <w:rsid w:val="00344C19"/>
    <w:rsid w:val="00344D9D"/>
    <w:rsid w:val="003450B8"/>
    <w:rsid w:val="00345369"/>
    <w:rsid w:val="0034536D"/>
    <w:rsid w:val="003455BF"/>
    <w:rsid w:val="003459F3"/>
    <w:rsid w:val="00345BBF"/>
    <w:rsid w:val="00345CA2"/>
    <w:rsid w:val="00345EBB"/>
    <w:rsid w:val="0034609F"/>
    <w:rsid w:val="00346199"/>
    <w:rsid w:val="003462E7"/>
    <w:rsid w:val="0034647F"/>
    <w:rsid w:val="00346766"/>
    <w:rsid w:val="003467D3"/>
    <w:rsid w:val="00346C72"/>
    <w:rsid w:val="00346FFE"/>
    <w:rsid w:val="00347663"/>
    <w:rsid w:val="00347667"/>
    <w:rsid w:val="00347A45"/>
    <w:rsid w:val="00347B40"/>
    <w:rsid w:val="00347F61"/>
    <w:rsid w:val="003500C4"/>
    <w:rsid w:val="003502BA"/>
    <w:rsid w:val="003503E1"/>
    <w:rsid w:val="003504D3"/>
    <w:rsid w:val="003507ED"/>
    <w:rsid w:val="003508AE"/>
    <w:rsid w:val="00350A56"/>
    <w:rsid w:val="00350ABD"/>
    <w:rsid w:val="0035101A"/>
    <w:rsid w:val="0035133A"/>
    <w:rsid w:val="00351969"/>
    <w:rsid w:val="00351A49"/>
    <w:rsid w:val="00351BDA"/>
    <w:rsid w:val="00351BFE"/>
    <w:rsid w:val="00351EE0"/>
    <w:rsid w:val="00352148"/>
    <w:rsid w:val="003529EB"/>
    <w:rsid w:val="00352E9C"/>
    <w:rsid w:val="00352ED9"/>
    <w:rsid w:val="00352FEE"/>
    <w:rsid w:val="00353BD9"/>
    <w:rsid w:val="00353EA7"/>
    <w:rsid w:val="003540FB"/>
    <w:rsid w:val="00354122"/>
    <w:rsid w:val="0035424B"/>
    <w:rsid w:val="00354624"/>
    <w:rsid w:val="00354882"/>
    <w:rsid w:val="0035497B"/>
    <w:rsid w:val="00354A00"/>
    <w:rsid w:val="00354B30"/>
    <w:rsid w:val="00354C2E"/>
    <w:rsid w:val="003550F2"/>
    <w:rsid w:val="00355209"/>
    <w:rsid w:val="00355374"/>
    <w:rsid w:val="003554A5"/>
    <w:rsid w:val="00355596"/>
    <w:rsid w:val="00355735"/>
    <w:rsid w:val="00355BB7"/>
    <w:rsid w:val="00355BFF"/>
    <w:rsid w:val="00355DA9"/>
    <w:rsid w:val="00355EFE"/>
    <w:rsid w:val="00356130"/>
    <w:rsid w:val="003565CA"/>
    <w:rsid w:val="00356D82"/>
    <w:rsid w:val="003571C7"/>
    <w:rsid w:val="00357B56"/>
    <w:rsid w:val="00357BA0"/>
    <w:rsid w:val="00357D7B"/>
    <w:rsid w:val="00357EE3"/>
    <w:rsid w:val="00357F6C"/>
    <w:rsid w:val="003600D8"/>
    <w:rsid w:val="003604F8"/>
    <w:rsid w:val="003605A1"/>
    <w:rsid w:val="003606F7"/>
    <w:rsid w:val="003607A6"/>
    <w:rsid w:val="00360832"/>
    <w:rsid w:val="00360875"/>
    <w:rsid w:val="00360946"/>
    <w:rsid w:val="00360C3C"/>
    <w:rsid w:val="00360F1A"/>
    <w:rsid w:val="00361082"/>
    <w:rsid w:val="00361162"/>
    <w:rsid w:val="00361415"/>
    <w:rsid w:val="00361440"/>
    <w:rsid w:val="003616A6"/>
    <w:rsid w:val="00361789"/>
    <w:rsid w:val="0036187E"/>
    <w:rsid w:val="003618A8"/>
    <w:rsid w:val="00361A88"/>
    <w:rsid w:val="00361F7E"/>
    <w:rsid w:val="00361FD4"/>
    <w:rsid w:val="00362484"/>
    <w:rsid w:val="003625E1"/>
    <w:rsid w:val="00362610"/>
    <w:rsid w:val="003626C3"/>
    <w:rsid w:val="00362783"/>
    <w:rsid w:val="00362836"/>
    <w:rsid w:val="00362B94"/>
    <w:rsid w:val="003630A3"/>
    <w:rsid w:val="00363433"/>
    <w:rsid w:val="00363472"/>
    <w:rsid w:val="003635DE"/>
    <w:rsid w:val="00363636"/>
    <w:rsid w:val="003636B8"/>
    <w:rsid w:val="00363CCB"/>
    <w:rsid w:val="00363CCC"/>
    <w:rsid w:val="00363D2C"/>
    <w:rsid w:val="00364125"/>
    <w:rsid w:val="0036425F"/>
    <w:rsid w:val="003642CC"/>
    <w:rsid w:val="003646F3"/>
    <w:rsid w:val="003648C0"/>
    <w:rsid w:val="00364AED"/>
    <w:rsid w:val="00364B67"/>
    <w:rsid w:val="00364DCA"/>
    <w:rsid w:val="00364F89"/>
    <w:rsid w:val="00364FB0"/>
    <w:rsid w:val="00365457"/>
    <w:rsid w:val="003656D5"/>
    <w:rsid w:val="0036570D"/>
    <w:rsid w:val="003657B5"/>
    <w:rsid w:val="00365839"/>
    <w:rsid w:val="00365BF0"/>
    <w:rsid w:val="00365EA3"/>
    <w:rsid w:val="0036631B"/>
    <w:rsid w:val="00366725"/>
    <w:rsid w:val="003669F1"/>
    <w:rsid w:val="00366EFA"/>
    <w:rsid w:val="0036721C"/>
    <w:rsid w:val="003672A6"/>
    <w:rsid w:val="003673DD"/>
    <w:rsid w:val="0036747A"/>
    <w:rsid w:val="00367B49"/>
    <w:rsid w:val="00367DC7"/>
    <w:rsid w:val="00367ED3"/>
    <w:rsid w:val="00370140"/>
    <w:rsid w:val="0037042F"/>
    <w:rsid w:val="00370A85"/>
    <w:rsid w:val="00370C52"/>
    <w:rsid w:val="00370DBF"/>
    <w:rsid w:val="00370E35"/>
    <w:rsid w:val="00371218"/>
    <w:rsid w:val="0037131C"/>
    <w:rsid w:val="003713AD"/>
    <w:rsid w:val="003713F1"/>
    <w:rsid w:val="00371556"/>
    <w:rsid w:val="00371708"/>
    <w:rsid w:val="00371774"/>
    <w:rsid w:val="003719B2"/>
    <w:rsid w:val="00371A2E"/>
    <w:rsid w:val="00371BF2"/>
    <w:rsid w:val="00371C6F"/>
    <w:rsid w:val="00371D0B"/>
    <w:rsid w:val="003720B1"/>
    <w:rsid w:val="003721E7"/>
    <w:rsid w:val="0037226B"/>
    <w:rsid w:val="00372667"/>
    <w:rsid w:val="003728F1"/>
    <w:rsid w:val="00372DD9"/>
    <w:rsid w:val="0037308E"/>
    <w:rsid w:val="0037309E"/>
    <w:rsid w:val="003730A0"/>
    <w:rsid w:val="0037320B"/>
    <w:rsid w:val="003733B6"/>
    <w:rsid w:val="00373BAF"/>
    <w:rsid w:val="00374034"/>
    <w:rsid w:val="003742EC"/>
    <w:rsid w:val="003744A6"/>
    <w:rsid w:val="003745B2"/>
    <w:rsid w:val="00375060"/>
    <w:rsid w:val="00375523"/>
    <w:rsid w:val="00375A84"/>
    <w:rsid w:val="00375BF2"/>
    <w:rsid w:val="003760CD"/>
    <w:rsid w:val="0037611F"/>
    <w:rsid w:val="003761AE"/>
    <w:rsid w:val="00376386"/>
    <w:rsid w:val="003768E9"/>
    <w:rsid w:val="00376E25"/>
    <w:rsid w:val="00377126"/>
    <w:rsid w:val="00377428"/>
    <w:rsid w:val="0037745B"/>
    <w:rsid w:val="00377627"/>
    <w:rsid w:val="00377642"/>
    <w:rsid w:val="003777B2"/>
    <w:rsid w:val="003777E5"/>
    <w:rsid w:val="00377894"/>
    <w:rsid w:val="003778E1"/>
    <w:rsid w:val="003779A7"/>
    <w:rsid w:val="00377B0B"/>
    <w:rsid w:val="00377C54"/>
    <w:rsid w:val="00377C79"/>
    <w:rsid w:val="00377E06"/>
    <w:rsid w:val="00377FDC"/>
    <w:rsid w:val="00380042"/>
    <w:rsid w:val="003802B3"/>
    <w:rsid w:val="0038045A"/>
    <w:rsid w:val="00380616"/>
    <w:rsid w:val="00380629"/>
    <w:rsid w:val="00380C10"/>
    <w:rsid w:val="00380C14"/>
    <w:rsid w:val="0038115D"/>
    <w:rsid w:val="003811CA"/>
    <w:rsid w:val="003812E0"/>
    <w:rsid w:val="003817B8"/>
    <w:rsid w:val="00381894"/>
    <w:rsid w:val="00381899"/>
    <w:rsid w:val="003819EE"/>
    <w:rsid w:val="00381ADF"/>
    <w:rsid w:val="00381B28"/>
    <w:rsid w:val="00381B8E"/>
    <w:rsid w:val="00381DC4"/>
    <w:rsid w:val="00381F31"/>
    <w:rsid w:val="00381F94"/>
    <w:rsid w:val="00381FDC"/>
    <w:rsid w:val="003824A0"/>
    <w:rsid w:val="003825A6"/>
    <w:rsid w:val="00382626"/>
    <w:rsid w:val="00382926"/>
    <w:rsid w:val="003829BE"/>
    <w:rsid w:val="00382A72"/>
    <w:rsid w:val="00382C1B"/>
    <w:rsid w:val="00382D22"/>
    <w:rsid w:val="00382DF0"/>
    <w:rsid w:val="0038311A"/>
    <w:rsid w:val="003834C4"/>
    <w:rsid w:val="0038372E"/>
    <w:rsid w:val="0038388D"/>
    <w:rsid w:val="00383AAA"/>
    <w:rsid w:val="00384126"/>
    <w:rsid w:val="003842FD"/>
    <w:rsid w:val="003844B5"/>
    <w:rsid w:val="00384505"/>
    <w:rsid w:val="00384810"/>
    <w:rsid w:val="00384A6A"/>
    <w:rsid w:val="00384A9C"/>
    <w:rsid w:val="00384C27"/>
    <w:rsid w:val="00384D03"/>
    <w:rsid w:val="00384DDD"/>
    <w:rsid w:val="00384FDB"/>
    <w:rsid w:val="00385477"/>
    <w:rsid w:val="0038552C"/>
    <w:rsid w:val="0038594E"/>
    <w:rsid w:val="00385BC8"/>
    <w:rsid w:val="00385DFA"/>
    <w:rsid w:val="00385E20"/>
    <w:rsid w:val="00385F2C"/>
    <w:rsid w:val="003869D2"/>
    <w:rsid w:val="00386A9B"/>
    <w:rsid w:val="00386E3A"/>
    <w:rsid w:val="00387016"/>
    <w:rsid w:val="00387031"/>
    <w:rsid w:val="00387317"/>
    <w:rsid w:val="003876AB"/>
    <w:rsid w:val="003877E9"/>
    <w:rsid w:val="00387B06"/>
    <w:rsid w:val="00387DDF"/>
    <w:rsid w:val="00387FAC"/>
    <w:rsid w:val="003900BC"/>
    <w:rsid w:val="003900DB"/>
    <w:rsid w:val="003902CC"/>
    <w:rsid w:val="003905BD"/>
    <w:rsid w:val="00390AB9"/>
    <w:rsid w:val="00390B1F"/>
    <w:rsid w:val="00390B9C"/>
    <w:rsid w:val="00390CD2"/>
    <w:rsid w:val="00390E49"/>
    <w:rsid w:val="00391078"/>
    <w:rsid w:val="00391152"/>
    <w:rsid w:val="003913D4"/>
    <w:rsid w:val="003917ED"/>
    <w:rsid w:val="00391833"/>
    <w:rsid w:val="00391A00"/>
    <w:rsid w:val="00391C93"/>
    <w:rsid w:val="00391CEF"/>
    <w:rsid w:val="00391D70"/>
    <w:rsid w:val="00391EB7"/>
    <w:rsid w:val="00392046"/>
    <w:rsid w:val="00392053"/>
    <w:rsid w:val="00392126"/>
    <w:rsid w:val="00392144"/>
    <w:rsid w:val="0039219B"/>
    <w:rsid w:val="003922E6"/>
    <w:rsid w:val="00392835"/>
    <w:rsid w:val="00392BC8"/>
    <w:rsid w:val="00392E2A"/>
    <w:rsid w:val="0039311E"/>
    <w:rsid w:val="003931F1"/>
    <w:rsid w:val="003932A9"/>
    <w:rsid w:val="00393321"/>
    <w:rsid w:val="00393728"/>
    <w:rsid w:val="00393AE7"/>
    <w:rsid w:val="00393ED1"/>
    <w:rsid w:val="003940D6"/>
    <w:rsid w:val="00394168"/>
    <w:rsid w:val="0039429C"/>
    <w:rsid w:val="00394304"/>
    <w:rsid w:val="00394457"/>
    <w:rsid w:val="003944B0"/>
    <w:rsid w:val="00394584"/>
    <w:rsid w:val="003949FB"/>
    <w:rsid w:val="00394A11"/>
    <w:rsid w:val="00394C71"/>
    <w:rsid w:val="0039529A"/>
    <w:rsid w:val="00395463"/>
    <w:rsid w:val="00395869"/>
    <w:rsid w:val="00395B25"/>
    <w:rsid w:val="00396189"/>
    <w:rsid w:val="003969D5"/>
    <w:rsid w:val="003969F6"/>
    <w:rsid w:val="00396FB8"/>
    <w:rsid w:val="00397594"/>
    <w:rsid w:val="003975BE"/>
    <w:rsid w:val="0039761A"/>
    <w:rsid w:val="003976C8"/>
    <w:rsid w:val="003976E7"/>
    <w:rsid w:val="00397744"/>
    <w:rsid w:val="003977DF"/>
    <w:rsid w:val="003978C0"/>
    <w:rsid w:val="00397965"/>
    <w:rsid w:val="003979FC"/>
    <w:rsid w:val="00397AAE"/>
    <w:rsid w:val="00397C8C"/>
    <w:rsid w:val="00397E34"/>
    <w:rsid w:val="00397E94"/>
    <w:rsid w:val="00397F4F"/>
    <w:rsid w:val="00397F7B"/>
    <w:rsid w:val="003A018A"/>
    <w:rsid w:val="003A027E"/>
    <w:rsid w:val="003A0401"/>
    <w:rsid w:val="003A0787"/>
    <w:rsid w:val="003A0886"/>
    <w:rsid w:val="003A0CAA"/>
    <w:rsid w:val="003A0D62"/>
    <w:rsid w:val="003A0E16"/>
    <w:rsid w:val="003A0FA0"/>
    <w:rsid w:val="003A10F9"/>
    <w:rsid w:val="003A1185"/>
    <w:rsid w:val="003A11AE"/>
    <w:rsid w:val="003A11F8"/>
    <w:rsid w:val="003A12B3"/>
    <w:rsid w:val="003A142A"/>
    <w:rsid w:val="003A16E7"/>
    <w:rsid w:val="003A179F"/>
    <w:rsid w:val="003A1892"/>
    <w:rsid w:val="003A1A5C"/>
    <w:rsid w:val="003A1A66"/>
    <w:rsid w:val="003A1A77"/>
    <w:rsid w:val="003A1D0C"/>
    <w:rsid w:val="003A1E0A"/>
    <w:rsid w:val="003A21AD"/>
    <w:rsid w:val="003A24FB"/>
    <w:rsid w:val="003A270F"/>
    <w:rsid w:val="003A27E2"/>
    <w:rsid w:val="003A2AB5"/>
    <w:rsid w:val="003A2BCE"/>
    <w:rsid w:val="003A2D9B"/>
    <w:rsid w:val="003A2F8C"/>
    <w:rsid w:val="003A3245"/>
    <w:rsid w:val="003A3538"/>
    <w:rsid w:val="003A3578"/>
    <w:rsid w:val="003A35D3"/>
    <w:rsid w:val="003A366B"/>
    <w:rsid w:val="003A3B59"/>
    <w:rsid w:val="003A3D1F"/>
    <w:rsid w:val="003A3EC4"/>
    <w:rsid w:val="003A4009"/>
    <w:rsid w:val="003A47DC"/>
    <w:rsid w:val="003A4854"/>
    <w:rsid w:val="003A4A09"/>
    <w:rsid w:val="003A4D10"/>
    <w:rsid w:val="003A4E9F"/>
    <w:rsid w:val="003A4EF0"/>
    <w:rsid w:val="003A4F1C"/>
    <w:rsid w:val="003A4FAD"/>
    <w:rsid w:val="003A5151"/>
    <w:rsid w:val="003A537C"/>
    <w:rsid w:val="003A58B8"/>
    <w:rsid w:val="003A5B72"/>
    <w:rsid w:val="003A62B1"/>
    <w:rsid w:val="003A646B"/>
    <w:rsid w:val="003A65BA"/>
    <w:rsid w:val="003A66A7"/>
    <w:rsid w:val="003A680F"/>
    <w:rsid w:val="003A6914"/>
    <w:rsid w:val="003A6C63"/>
    <w:rsid w:val="003A6CDC"/>
    <w:rsid w:val="003A6CEE"/>
    <w:rsid w:val="003A6D78"/>
    <w:rsid w:val="003A6DA1"/>
    <w:rsid w:val="003A6E1F"/>
    <w:rsid w:val="003A7133"/>
    <w:rsid w:val="003A71E4"/>
    <w:rsid w:val="003A760C"/>
    <w:rsid w:val="003A7611"/>
    <w:rsid w:val="003A76E5"/>
    <w:rsid w:val="003A79B0"/>
    <w:rsid w:val="003A79E3"/>
    <w:rsid w:val="003A79F7"/>
    <w:rsid w:val="003A7CDC"/>
    <w:rsid w:val="003A7FC0"/>
    <w:rsid w:val="003B01C6"/>
    <w:rsid w:val="003B040C"/>
    <w:rsid w:val="003B043C"/>
    <w:rsid w:val="003B12B5"/>
    <w:rsid w:val="003B158E"/>
    <w:rsid w:val="003B1968"/>
    <w:rsid w:val="003B1AED"/>
    <w:rsid w:val="003B1D45"/>
    <w:rsid w:val="003B1F56"/>
    <w:rsid w:val="003B2060"/>
    <w:rsid w:val="003B23CC"/>
    <w:rsid w:val="003B27C6"/>
    <w:rsid w:val="003B285B"/>
    <w:rsid w:val="003B2CD6"/>
    <w:rsid w:val="003B3648"/>
    <w:rsid w:val="003B3F56"/>
    <w:rsid w:val="003B41A5"/>
    <w:rsid w:val="003B42AC"/>
    <w:rsid w:val="003B4531"/>
    <w:rsid w:val="003B4E0D"/>
    <w:rsid w:val="003B4FAD"/>
    <w:rsid w:val="003B5015"/>
    <w:rsid w:val="003B51F4"/>
    <w:rsid w:val="003B53AE"/>
    <w:rsid w:val="003B53B2"/>
    <w:rsid w:val="003B5766"/>
    <w:rsid w:val="003B5832"/>
    <w:rsid w:val="003B5AEA"/>
    <w:rsid w:val="003B5C0A"/>
    <w:rsid w:val="003B5FBC"/>
    <w:rsid w:val="003B602E"/>
    <w:rsid w:val="003B6471"/>
    <w:rsid w:val="003B667F"/>
    <w:rsid w:val="003B6829"/>
    <w:rsid w:val="003B6BAD"/>
    <w:rsid w:val="003B6C91"/>
    <w:rsid w:val="003B6DA6"/>
    <w:rsid w:val="003B6F1E"/>
    <w:rsid w:val="003B6FE2"/>
    <w:rsid w:val="003B72A9"/>
    <w:rsid w:val="003B72C7"/>
    <w:rsid w:val="003B751F"/>
    <w:rsid w:val="003B75F5"/>
    <w:rsid w:val="003B773A"/>
    <w:rsid w:val="003B788A"/>
    <w:rsid w:val="003B7CCC"/>
    <w:rsid w:val="003B7FC0"/>
    <w:rsid w:val="003C0A34"/>
    <w:rsid w:val="003C0DEE"/>
    <w:rsid w:val="003C0E00"/>
    <w:rsid w:val="003C0F34"/>
    <w:rsid w:val="003C0F36"/>
    <w:rsid w:val="003C1059"/>
    <w:rsid w:val="003C123A"/>
    <w:rsid w:val="003C15E1"/>
    <w:rsid w:val="003C1915"/>
    <w:rsid w:val="003C1ABF"/>
    <w:rsid w:val="003C1AF8"/>
    <w:rsid w:val="003C1B4C"/>
    <w:rsid w:val="003C1D74"/>
    <w:rsid w:val="003C1E13"/>
    <w:rsid w:val="003C215A"/>
    <w:rsid w:val="003C26BC"/>
    <w:rsid w:val="003C2D15"/>
    <w:rsid w:val="003C2D3E"/>
    <w:rsid w:val="003C2DBE"/>
    <w:rsid w:val="003C332F"/>
    <w:rsid w:val="003C3393"/>
    <w:rsid w:val="003C382C"/>
    <w:rsid w:val="003C3A06"/>
    <w:rsid w:val="003C3CF6"/>
    <w:rsid w:val="003C3E67"/>
    <w:rsid w:val="003C4140"/>
    <w:rsid w:val="003C42E4"/>
    <w:rsid w:val="003C43F0"/>
    <w:rsid w:val="003C4502"/>
    <w:rsid w:val="003C4B1C"/>
    <w:rsid w:val="003C4B80"/>
    <w:rsid w:val="003C4DE2"/>
    <w:rsid w:val="003C4F35"/>
    <w:rsid w:val="003C543A"/>
    <w:rsid w:val="003C557A"/>
    <w:rsid w:val="003C5652"/>
    <w:rsid w:val="003C56DF"/>
    <w:rsid w:val="003C572B"/>
    <w:rsid w:val="003C580A"/>
    <w:rsid w:val="003C5BA5"/>
    <w:rsid w:val="003C6117"/>
    <w:rsid w:val="003C62C1"/>
    <w:rsid w:val="003C66CA"/>
    <w:rsid w:val="003C688F"/>
    <w:rsid w:val="003C689A"/>
    <w:rsid w:val="003C6944"/>
    <w:rsid w:val="003C69CA"/>
    <w:rsid w:val="003C6E33"/>
    <w:rsid w:val="003C7310"/>
    <w:rsid w:val="003C746B"/>
    <w:rsid w:val="003C752F"/>
    <w:rsid w:val="003C76FA"/>
    <w:rsid w:val="003C77C3"/>
    <w:rsid w:val="003C7958"/>
    <w:rsid w:val="003C79B4"/>
    <w:rsid w:val="003C7AB3"/>
    <w:rsid w:val="003C7ADB"/>
    <w:rsid w:val="003C7B5E"/>
    <w:rsid w:val="003C7E6D"/>
    <w:rsid w:val="003D0287"/>
    <w:rsid w:val="003D038E"/>
    <w:rsid w:val="003D0396"/>
    <w:rsid w:val="003D0403"/>
    <w:rsid w:val="003D0AF0"/>
    <w:rsid w:val="003D0AF8"/>
    <w:rsid w:val="003D0C04"/>
    <w:rsid w:val="003D0EBC"/>
    <w:rsid w:val="003D0ED1"/>
    <w:rsid w:val="003D10C7"/>
    <w:rsid w:val="003D1144"/>
    <w:rsid w:val="003D1328"/>
    <w:rsid w:val="003D14AA"/>
    <w:rsid w:val="003D1525"/>
    <w:rsid w:val="003D177B"/>
    <w:rsid w:val="003D1972"/>
    <w:rsid w:val="003D1DBE"/>
    <w:rsid w:val="003D1F31"/>
    <w:rsid w:val="003D2116"/>
    <w:rsid w:val="003D238A"/>
    <w:rsid w:val="003D2743"/>
    <w:rsid w:val="003D2BCF"/>
    <w:rsid w:val="003D2C8E"/>
    <w:rsid w:val="003D2CBB"/>
    <w:rsid w:val="003D31E3"/>
    <w:rsid w:val="003D34CC"/>
    <w:rsid w:val="003D373E"/>
    <w:rsid w:val="003D3876"/>
    <w:rsid w:val="003D3A08"/>
    <w:rsid w:val="003D3AED"/>
    <w:rsid w:val="003D3DBB"/>
    <w:rsid w:val="003D3E8A"/>
    <w:rsid w:val="003D3F56"/>
    <w:rsid w:val="003D4081"/>
    <w:rsid w:val="003D411F"/>
    <w:rsid w:val="003D415E"/>
    <w:rsid w:val="003D4278"/>
    <w:rsid w:val="003D446E"/>
    <w:rsid w:val="003D451F"/>
    <w:rsid w:val="003D4BE3"/>
    <w:rsid w:val="003D4C82"/>
    <w:rsid w:val="003D4FB8"/>
    <w:rsid w:val="003D4FE8"/>
    <w:rsid w:val="003D5391"/>
    <w:rsid w:val="003D55E0"/>
    <w:rsid w:val="003D577B"/>
    <w:rsid w:val="003D58DE"/>
    <w:rsid w:val="003D5C55"/>
    <w:rsid w:val="003D5E7F"/>
    <w:rsid w:val="003D5E92"/>
    <w:rsid w:val="003D6574"/>
    <w:rsid w:val="003D66E7"/>
    <w:rsid w:val="003D67D4"/>
    <w:rsid w:val="003D6849"/>
    <w:rsid w:val="003D6A60"/>
    <w:rsid w:val="003D6E9C"/>
    <w:rsid w:val="003D6FDE"/>
    <w:rsid w:val="003D75AC"/>
    <w:rsid w:val="003D7714"/>
    <w:rsid w:val="003D7C01"/>
    <w:rsid w:val="003D7C9F"/>
    <w:rsid w:val="003D7DC4"/>
    <w:rsid w:val="003D7E34"/>
    <w:rsid w:val="003D7EE8"/>
    <w:rsid w:val="003D7F4E"/>
    <w:rsid w:val="003E027F"/>
    <w:rsid w:val="003E02EB"/>
    <w:rsid w:val="003E06BB"/>
    <w:rsid w:val="003E0760"/>
    <w:rsid w:val="003E096C"/>
    <w:rsid w:val="003E0A09"/>
    <w:rsid w:val="003E0A4D"/>
    <w:rsid w:val="003E0AC9"/>
    <w:rsid w:val="003E1120"/>
    <w:rsid w:val="003E1462"/>
    <w:rsid w:val="003E148E"/>
    <w:rsid w:val="003E1494"/>
    <w:rsid w:val="003E16DC"/>
    <w:rsid w:val="003E1A97"/>
    <w:rsid w:val="003E1DD2"/>
    <w:rsid w:val="003E1E81"/>
    <w:rsid w:val="003E22DD"/>
    <w:rsid w:val="003E2540"/>
    <w:rsid w:val="003E264C"/>
    <w:rsid w:val="003E2745"/>
    <w:rsid w:val="003E290B"/>
    <w:rsid w:val="003E2BCA"/>
    <w:rsid w:val="003E2E98"/>
    <w:rsid w:val="003E2FDA"/>
    <w:rsid w:val="003E34A4"/>
    <w:rsid w:val="003E371D"/>
    <w:rsid w:val="003E3A3D"/>
    <w:rsid w:val="003E3ACA"/>
    <w:rsid w:val="003E3BD0"/>
    <w:rsid w:val="003E3C78"/>
    <w:rsid w:val="003E3CD5"/>
    <w:rsid w:val="003E3ECA"/>
    <w:rsid w:val="003E3FD6"/>
    <w:rsid w:val="003E40E7"/>
    <w:rsid w:val="003E40EF"/>
    <w:rsid w:val="003E4406"/>
    <w:rsid w:val="003E44DE"/>
    <w:rsid w:val="003E4764"/>
    <w:rsid w:val="003E47A3"/>
    <w:rsid w:val="003E48B2"/>
    <w:rsid w:val="003E4C35"/>
    <w:rsid w:val="003E4CA2"/>
    <w:rsid w:val="003E4DA3"/>
    <w:rsid w:val="003E4E42"/>
    <w:rsid w:val="003E51AB"/>
    <w:rsid w:val="003E5216"/>
    <w:rsid w:val="003E53A4"/>
    <w:rsid w:val="003E58FF"/>
    <w:rsid w:val="003E5BA1"/>
    <w:rsid w:val="003E5C2B"/>
    <w:rsid w:val="003E5CBD"/>
    <w:rsid w:val="003E5DA4"/>
    <w:rsid w:val="003E5F4B"/>
    <w:rsid w:val="003E6065"/>
    <w:rsid w:val="003E643F"/>
    <w:rsid w:val="003E6555"/>
    <w:rsid w:val="003E67D6"/>
    <w:rsid w:val="003E6BB9"/>
    <w:rsid w:val="003E6D4F"/>
    <w:rsid w:val="003E6FFD"/>
    <w:rsid w:val="003E7119"/>
    <w:rsid w:val="003E72AD"/>
    <w:rsid w:val="003E72B0"/>
    <w:rsid w:val="003E765A"/>
    <w:rsid w:val="003E76D9"/>
    <w:rsid w:val="003E7900"/>
    <w:rsid w:val="003F0223"/>
    <w:rsid w:val="003F06AF"/>
    <w:rsid w:val="003F08B1"/>
    <w:rsid w:val="003F0952"/>
    <w:rsid w:val="003F0AB7"/>
    <w:rsid w:val="003F0E51"/>
    <w:rsid w:val="003F102D"/>
    <w:rsid w:val="003F14BE"/>
    <w:rsid w:val="003F1ADB"/>
    <w:rsid w:val="003F1F20"/>
    <w:rsid w:val="003F2011"/>
    <w:rsid w:val="003F2284"/>
    <w:rsid w:val="003F238F"/>
    <w:rsid w:val="003F2769"/>
    <w:rsid w:val="003F286B"/>
    <w:rsid w:val="003F2974"/>
    <w:rsid w:val="003F2B1D"/>
    <w:rsid w:val="003F2B7A"/>
    <w:rsid w:val="003F30BC"/>
    <w:rsid w:val="003F3347"/>
    <w:rsid w:val="003F3777"/>
    <w:rsid w:val="003F37AB"/>
    <w:rsid w:val="003F3C12"/>
    <w:rsid w:val="003F3EA3"/>
    <w:rsid w:val="003F3EC7"/>
    <w:rsid w:val="003F3F4A"/>
    <w:rsid w:val="003F4054"/>
    <w:rsid w:val="003F41DC"/>
    <w:rsid w:val="003F4258"/>
    <w:rsid w:val="003F44FE"/>
    <w:rsid w:val="003F465E"/>
    <w:rsid w:val="003F46DC"/>
    <w:rsid w:val="003F4AB1"/>
    <w:rsid w:val="003F4D12"/>
    <w:rsid w:val="003F4F84"/>
    <w:rsid w:val="003F500C"/>
    <w:rsid w:val="003F5590"/>
    <w:rsid w:val="003F563F"/>
    <w:rsid w:val="003F5727"/>
    <w:rsid w:val="003F5AB9"/>
    <w:rsid w:val="003F5B76"/>
    <w:rsid w:val="003F5EE2"/>
    <w:rsid w:val="003F604B"/>
    <w:rsid w:val="003F60FB"/>
    <w:rsid w:val="003F64B7"/>
    <w:rsid w:val="003F65AB"/>
    <w:rsid w:val="003F6D73"/>
    <w:rsid w:val="003F6DF0"/>
    <w:rsid w:val="003F6E26"/>
    <w:rsid w:val="003F6F99"/>
    <w:rsid w:val="003F7000"/>
    <w:rsid w:val="003F702E"/>
    <w:rsid w:val="003F788B"/>
    <w:rsid w:val="003F789A"/>
    <w:rsid w:val="003F7AF0"/>
    <w:rsid w:val="003F7DF7"/>
    <w:rsid w:val="004001DE"/>
    <w:rsid w:val="004002B3"/>
    <w:rsid w:val="0040034F"/>
    <w:rsid w:val="00400367"/>
    <w:rsid w:val="0040058C"/>
    <w:rsid w:val="0040064A"/>
    <w:rsid w:val="0040092E"/>
    <w:rsid w:val="004009D0"/>
    <w:rsid w:val="004009E1"/>
    <w:rsid w:val="004009F0"/>
    <w:rsid w:val="00400B0F"/>
    <w:rsid w:val="00400D73"/>
    <w:rsid w:val="00400FA9"/>
    <w:rsid w:val="00401066"/>
    <w:rsid w:val="004010E6"/>
    <w:rsid w:val="004012EB"/>
    <w:rsid w:val="004016DB"/>
    <w:rsid w:val="00401952"/>
    <w:rsid w:val="004019C2"/>
    <w:rsid w:val="00401F1D"/>
    <w:rsid w:val="0040203A"/>
    <w:rsid w:val="004027F9"/>
    <w:rsid w:val="00402853"/>
    <w:rsid w:val="00402A58"/>
    <w:rsid w:val="00402B9E"/>
    <w:rsid w:val="00402D8D"/>
    <w:rsid w:val="00402EE8"/>
    <w:rsid w:val="004030B0"/>
    <w:rsid w:val="004030BB"/>
    <w:rsid w:val="004031F2"/>
    <w:rsid w:val="00403383"/>
    <w:rsid w:val="00403515"/>
    <w:rsid w:val="00403648"/>
    <w:rsid w:val="004036E8"/>
    <w:rsid w:val="00403985"/>
    <w:rsid w:val="00403ADC"/>
    <w:rsid w:val="00403BAF"/>
    <w:rsid w:val="00403BD3"/>
    <w:rsid w:val="00403CC8"/>
    <w:rsid w:val="00403EA7"/>
    <w:rsid w:val="00404231"/>
    <w:rsid w:val="0040446F"/>
    <w:rsid w:val="00404575"/>
    <w:rsid w:val="0040463F"/>
    <w:rsid w:val="00404EC5"/>
    <w:rsid w:val="00404F04"/>
    <w:rsid w:val="004053DC"/>
    <w:rsid w:val="00405557"/>
    <w:rsid w:val="00405712"/>
    <w:rsid w:val="0040575E"/>
    <w:rsid w:val="00405833"/>
    <w:rsid w:val="00405902"/>
    <w:rsid w:val="00405B57"/>
    <w:rsid w:val="00405C6D"/>
    <w:rsid w:val="00405D13"/>
    <w:rsid w:val="00405D48"/>
    <w:rsid w:val="00405EA7"/>
    <w:rsid w:val="004063EC"/>
    <w:rsid w:val="00406745"/>
    <w:rsid w:val="004068C6"/>
    <w:rsid w:val="00406BBD"/>
    <w:rsid w:val="00406D89"/>
    <w:rsid w:val="00406E6C"/>
    <w:rsid w:val="00406FE9"/>
    <w:rsid w:val="0040701B"/>
    <w:rsid w:val="0040741E"/>
    <w:rsid w:val="00407445"/>
    <w:rsid w:val="00407BE8"/>
    <w:rsid w:val="00410116"/>
    <w:rsid w:val="00410451"/>
    <w:rsid w:val="004105E3"/>
    <w:rsid w:val="0041072C"/>
    <w:rsid w:val="0041099E"/>
    <w:rsid w:val="00410C0A"/>
    <w:rsid w:val="00410E3B"/>
    <w:rsid w:val="00411263"/>
    <w:rsid w:val="004117AF"/>
    <w:rsid w:val="004117FD"/>
    <w:rsid w:val="00411802"/>
    <w:rsid w:val="0041196C"/>
    <w:rsid w:val="00411A72"/>
    <w:rsid w:val="00411D7A"/>
    <w:rsid w:val="00412380"/>
    <w:rsid w:val="00412534"/>
    <w:rsid w:val="00412545"/>
    <w:rsid w:val="00412834"/>
    <w:rsid w:val="00412843"/>
    <w:rsid w:val="00412DEC"/>
    <w:rsid w:val="00412EB4"/>
    <w:rsid w:val="00412F14"/>
    <w:rsid w:val="00412F42"/>
    <w:rsid w:val="00412F5F"/>
    <w:rsid w:val="004130BB"/>
    <w:rsid w:val="004131B5"/>
    <w:rsid w:val="004132B0"/>
    <w:rsid w:val="00413364"/>
    <w:rsid w:val="004134F9"/>
    <w:rsid w:val="0041388F"/>
    <w:rsid w:val="0041399C"/>
    <w:rsid w:val="00413C8D"/>
    <w:rsid w:val="00413DD7"/>
    <w:rsid w:val="00413E47"/>
    <w:rsid w:val="00413E90"/>
    <w:rsid w:val="00413F90"/>
    <w:rsid w:val="00413FC5"/>
    <w:rsid w:val="004146B9"/>
    <w:rsid w:val="004148F9"/>
    <w:rsid w:val="00415467"/>
    <w:rsid w:val="0041548D"/>
    <w:rsid w:val="004155BA"/>
    <w:rsid w:val="004155D7"/>
    <w:rsid w:val="004158BC"/>
    <w:rsid w:val="004159BD"/>
    <w:rsid w:val="00415ADB"/>
    <w:rsid w:val="00415D87"/>
    <w:rsid w:val="00415DC7"/>
    <w:rsid w:val="00416091"/>
    <w:rsid w:val="004164B0"/>
    <w:rsid w:val="004165C2"/>
    <w:rsid w:val="004169F0"/>
    <w:rsid w:val="00416C3B"/>
    <w:rsid w:val="00416DCC"/>
    <w:rsid w:val="00416EF2"/>
    <w:rsid w:val="0041706D"/>
    <w:rsid w:val="0041746F"/>
    <w:rsid w:val="00417708"/>
    <w:rsid w:val="004178D1"/>
    <w:rsid w:val="00417AA5"/>
    <w:rsid w:val="00417B3A"/>
    <w:rsid w:val="00420646"/>
    <w:rsid w:val="0042072C"/>
    <w:rsid w:val="00420ACE"/>
    <w:rsid w:val="00420BEA"/>
    <w:rsid w:val="00420C9B"/>
    <w:rsid w:val="00420D3C"/>
    <w:rsid w:val="0042176D"/>
    <w:rsid w:val="00421B09"/>
    <w:rsid w:val="00421BCC"/>
    <w:rsid w:val="00421EAC"/>
    <w:rsid w:val="00422408"/>
    <w:rsid w:val="0042241A"/>
    <w:rsid w:val="00422442"/>
    <w:rsid w:val="0042253F"/>
    <w:rsid w:val="0042279F"/>
    <w:rsid w:val="00422893"/>
    <w:rsid w:val="0042293C"/>
    <w:rsid w:val="00422C2E"/>
    <w:rsid w:val="00422C90"/>
    <w:rsid w:val="00422D25"/>
    <w:rsid w:val="00422E6B"/>
    <w:rsid w:val="00422FB7"/>
    <w:rsid w:val="004232BE"/>
    <w:rsid w:val="00423459"/>
    <w:rsid w:val="0042355E"/>
    <w:rsid w:val="00423584"/>
    <w:rsid w:val="0042361F"/>
    <w:rsid w:val="00423875"/>
    <w:rsid w:val="00423C7F"/>
    <w:rsid w:val="00423CD0"/>
    <w:rsid w:val="00423F9E"/>
    <w:rsid w:val="00424088"/>
    <w:rsid w:val="004249AF"/>
    <w:rsid w:val="00424A6D"/>
    <w:rsid w:val="00424E9C"/>
    <w:rsid w:val="0042540C"/>
    <w:rsid w:val="0042544A"/>
    <w:rsid w:val="00425456"/>
    <w:rsid w:val="004255AA"/>
    <w:rsid w:val="00425BB5"/>
    <w:rsid w:val="00425DB1"/>
    <w:rsid w:val="00425FB7"/>
    <w:rsid w:val="00426031"/>
    <w:rsid w:val="00426083"/>
    <w:rsid w:val="004266AA"/>
    <w:rsid w:val="00426714"/>
    <w:rsid w:val="004269C0"/>
    <w:rsid w:val="00426AD6"/>
    <w:rsid w:val="00426C8D"/>
    <w:rsid w:val="0042708F"/>
    <w:rsid w:val="00427203"/>
    <w:rsid w:val="00427214"/>
    <w:rsid w:val="00427344"/>
    <w:rsid w:val="0042761B"/>
    <w:rsid w:val="0042773C"/>
    <w:rsid w:val="00427E86"/>
    <w:rsid w:val="00430155"/>
    <w:rsid w:val="004307C2"/>
    <w:rsid w:val="00430B09"/>
    <w:rsid w:val="00430C5D"/>
    <w:rsid w:val="00430D92"/>
    <w:rsid w:val="00430E14"/>
    <w:rsid w:val="00431225"/>
    <w:rsid w:val="0043144F"/>
    <w:rsid w:val="00431BF1"/>
    <w:rsid w:val="00431E15"/>
    <w:rsid w:val="00431ED7"/>
    <w:rsid w:val="004321F8"/>
    <w:rsid w:val="0043237E"/>
    <w:rsid w:val="004323DB"/>
    <w:rsid w:val="00432783"/>
    <w:rsid w:val="00432854"/>
    <w:rsid w:val="00432C02"/>
    <w:rsid w:val="00432C68"/>
    <w:rsid w:val="00432E96"/>
    <w:rsid w:val="00433186"/>
    <w:rsid w:val="00433557"/>
    <w:rsid w:val="0043362B"/>
    <w:rsid w:val="004336F5"/>
    <w:rsid w:val="00433830"/>
    <w:rsid w:val="00433866"/>
    <w:rsid w:val="00433DA4"/>
    <w:rsid w:val="00434117"/>
    <w:rsid w:val="0043425C"/>
    <w:rsid w:val="004342AD"/>
    <w:rsid w:val="004344C6"/>
    <w:rsid w:val="0043451C"/>
    <w:rsid w:val="004348A3"/>
    <w:rsid w:val="00434AA3"/>
    <w:rsid w:val="00434E46"/>
    <w:rsid w:val="00434F2B"/>
    <w:rsid w:val="00435478"/>
    <w:rsid w:val="004354EB"/>
    <w:rsid w:val="00435513"/>
    <w:rsid w:val="00435997"/>
    <w:rsid w:val="004359FB"/>
    <w:rsid w:val="00435B22"/>
    <w:rsid w:val="00435B8B"/>
    <w:rsid w:val="00435CEA"/>
    <w:rsid w:val="00435D14"/>
    <w:rsid w:val="00435DF8"/>
    <w:rsid w:val="0043632C"/>
    <w:rsid w:val="00436673"/>
    <w:rsid w:val="0043679D"/>
    <w:rsid w:val="004369A1"/>
    <w:rsid w:val="00436B74"/>
    <w:rsid w:val="00436CBD"/>
    <w:rsid w:val="00436CE4"/>
    <w:rsid w:val="00436E2B"/>
    <w:rsid w:val="00436E85"/>
    <w:rsid w:val="00437141"/>
    <w:rsid w:val="004372F6"/>
    <w:rsid w:val="00437495"/>
    <w:rsid w:val="0043773F"/>
    <w:rsid w:val="004379F2"/>
    <w:rsid w:val="00437B8F"/>
    <w:rsid w:val="00437CBB"/>
    <w:rsid w:val="00437D32"/>
    <w:rsid w:val="00437E25"/>
    <w:rsid w:val="00437EF8"/>
    <w:rsid w:val="00440176"/>
    <w:rsid w:val="004401B1"/>
    <w:rsid w:val="00440219"/>
    <w:rsid w:val="0044090E"/>
    <w:rsid w:val="00440B67"/>
    <w:rsid w:val="00440BA9"/>
    <w:rsid w:val="00440E20"/>
    <w:rsid w:val="00440EBA"/>
    <w:rsid w:val="0044112E"/>
    <w:rsid w:val="0044125D"/>
    <w:rsid w:val="0044135C"/>
    <w:rsid w:val="00441366"/>
    <w:rsid w:val="00441553"/>
    <w:rsid w:val="00441952"/>
    <w:rsid w:val="00441973"/>
    <w:rsid w:val="004419AF"/>
    <w:rsid w:val="004419EE"/>
    <w:rsid w:val="00441BAA"/>
    <w:rsid w:val="00441BFC"/>
    <w:rsid w:val="00441DD4"/>
    <w:rsid w:val="00441E4D"/>
    <w:rsid w:val="0044210C"/>
    <w:rsid w:val="004422DF"/>
    <w:rsid w:val="004424A2"/>
    <w:rsid w:val="00442B7A"/>
    <w:rsid w:val="00442DE8"/>
    <w:rsid w:val="00442E1E"/>
    <w:rsid w:val="00442E5C"/>
    <w:rsid w:val="00442FE4"/>
    <w:rsid w:val="00443215"/>
    <w:rsid w:val="00443459"/>
    <w:rsid w:val="00443993"/>
    <w:rsid w:val="00443A19"/>
    <w:rsid w:val="00443A90"/>
    <w:rsid w:val="00443A9C"/>
    <w:rsid w:val="00443B6C"/>
    <w:rsid w:val="004440DA"/>
    <w:rsid w:val="004443A2"/>
    <w:rsid w:val="0044454D"/>
    <w:rsid w:val="004446E7"/>
    <w:rsid w:val="00444815"/>
    <w:rsid w:val="00444B27"/>
    <w:rsid w:val="004451E3"/>
    <w:rsid w:val="004451E8"/>
    <w:rsid w:val="0044521E"/>
    <w:rsid w:val="00445290"/>
    <w:rsid w:val="004453D6"/>
    <w:rsid w:val="00445730"/>
    <w:rsid w:val="00445791"/>
    <w:rsid w:val="00445B90"/>
    <w:rsid w:val="00445D0A"/>
    <w:rsid w:val="00445E46"/>
    <w:rsid w:val="00445F74"/>
    <w:rsid w:val="00445F8D"/>
    <w:rsid w:val="00446329"/>
    <w:rsid w:val="00446476"/>
    <w:rsid w:val="004464F9"/>
    <w:rsid w:val="00446792"/>
    <w:rsid w:val="004467D2"/>
    <w:rsid w:val="004469D6"/>
    <w:rsid w:val="00446C9A"/>
    <w:rsid w:val="00446D04"/>
    <w:rsid w:val="00446F8F"/>
    <w:rsid w:val="004470B1"/>
    <w:rsid w:val="004476DD"/>
    <w:rsid w:val="00447F5F"/>
    <w:rsid w:val="004504E1"/>
    <w:rsid w:val="0045077E"/>
    <w:rsid w:val="004508E5"/>
    <w:rsid w:val="00450947"/>
    <w:rsid w:val="004509AA"/>
    <w:rsid w:val="00450C2F"/>
    <w:rsid w:val="00450FE1"/>
    <w:rsid w:val="004510AE"/>
    <w:rsid w:val="00451186"/>
    <w:rsid w:val="00451312"/>
    <w:rsid w:val="00451790"/>
    <w:rsid w:val="0045186A"/>
    <w:rsid w:val="00451DD5"/>
    <w:rsid w:val="004521D0"/>
    <w:rsid w:val="004524C8"/>
    <w:rsid w:val="0045270C"/>
    <w:rsid w:val="00452B07"/>
    <w:rsid w:val="00452BED"/>
    <w:rsid w:val="00453151"/>
    <w:rsid w:val="004534E3"/>
    <w:rsid w:val="004539CB"/>
    <w:rsid w:val="00453B20"/>
    <w:rsid w:val="00453C4F"/>
    <w:rsid w:val="00453FDF"/>
    <w:rsid w:val="004541C9"/>
    <w:rsid w:val="004543D9"/>
    <w:rsid w:val="00454454"/>
    <w:rsid w:val="00454517"/>
    <w:rsid w:val="00454536"/>
    <w:rsid w:val="00454A51"/>
    <w:rsid w:val="00454A99"/>
    <w:rsid w:val="00454B21"/>
    <w:rsid w:val="00454DE6"/>
    <w:rsid w:val="00455021"/>
    <w:rsid w:val="0045518E"/>
    <w:rsid w:val="004552B7"/>
    <w:rsid w:val="0045530E"/>
    <w:rsid w:val="0045543F"/>
    <w:rsid w:val="0045546A"/>
    <w:rsid w:val="00455763"/>
    <w:rsid w:val="00455772"/>
    <w:rsid w:val="00455821"/>
    <w:rsid w:val="00455A64"/>
    <w:rsid w:val="00455C75"/>
    <w:rsid w:val="00455DBF"/>
    <w:rsid w:val="00455F47"/>
    <w:rsid w:val="00456139"/>
    <w:rsid w:val="00456486"/>
    <w:rsid w:val="004564F7"/>
    <w:rsid w:val="00456518"/>
    <w:rsid w:val="004567EA"/>
    <w:rsid w:val="00456D0F"/>
    <w:rsid w:val="00457093"/>
    <w:rsid w:val="0045722E"/>
    <w:rsid w:val="00457236"/>
    <w:rsid w:val="00457294"/>
    <w:rsid w:val="00457322"/>
    <w:rsid w:val="00457339"/>
    <w:rsid w:val="004574B0"/>
    <w:rsid w:val="00457673"/>
    <w:rsid w:val="00457906"/>
    <w:rsid w:val="00457946"/>
    <w:rsid w:val="00457AC6"/>
    <w:rsid w:val="00457F01"/>
    <w:rsid w:val="004600C1"/>
    <w:rsid w:val="004604EF"/>
    <w:rsid w:val="0046063E"/>
    <w:rsid w:val="00460725"/>
    <w:rsid w:val="004608BD"/>
    <w:rsid w:val="00460A34"/>
    <w:rsid w:val="00460AC3"/>
    <w:rsid w:val="00460C95"/>
    <w:rsid w:val="00460D0C"/>
    <w:rsid w:val="00460FE9"/>
    <w:rsid w:val="0046101E"/>
    <w:rsid w:val="004615C5"/>
    <w:rsid w:val="00461699"/>
    <w:rsid w:val="004616ED"/>
    <w:rsid w:val="0046186C"/>
    <w:rsid w:val="0046189A"/>
    <w:rsid w:val="00461A97"/>
    <w:rsid w:val="00461C22"/>
    <w:rsid w:val="00461D33"/>
    <w:rsid w:val="00461E8B"/>
    <w:rsid w:val="004622D8"/>
    <w:rsid w:val="00462316"/>
    <w:rsid w:val="0046244A"/>
    <w:rsid w:val="004627A7"/>
    <w:rsid w:val="004627D8"/>
    <w:rsid w:val="00462984"/>
    <w:rsid w:val="00462ADF"/>
    <w:rsid w:val="00462C3E"/>
    <w:rsid w:val="00462C91"/>
    <w:rsid w:val="00462CEA"/>
    <w:rsid w:val="00462D6F"/>
    <w:rsid w:val="004631D5"/>
    <w:rsid w:val="0046332A"/>
    <w:rsid w:val="0046349F"/>
    <w:rsid w:val="00463C5B"/>
    <w:rsid w:val="00463D34"/>
    <w:rsid w:val="00463FCC"/>
    <w:rsid w:val="004640D9"/>
    <w:rsid w:val="004643D6"/>
    <w:rsid w:val="004645B9"/>
    <w:rsid w:val="00464AF7"/>
    <w:rsid w:val="00464B3C"/>
    <w:rsid w:val="00464B5C"/>
    <w:rsid w:val="00464BCB"/>
    <w:rsid w:val="00464E62"/>
    <w:rsid w:val="00464E89"/>
    <w:rsid w:val="004651D3"/>
    <w:rsid w:val="0046520C"/>
    <w:rsid w:val="00465416"/>
    <w:rsid w:val="004660E3"/>
    <w:rsid w:val="00466423"/>
    <w:rsid w:val="00466B89"/>
    <w:rsid w:val="00466BD8"/>
    <w:rsid w:val="00466E32"/>
    <w:rsid w:val="00466FFB"/>
    <w:rsid w:val="0046723C"/>
    <w:rsid w:val="0046735A"/>
    <w:rsid w:val="00467504"/>
    <w:rsid w:val="00467797"/>
    <w:rsid w:val="004678D8"/>
    <w:rsid w:val="00467B77"/>
    <w:rsid w:val="00467C52"/>
    <w:rsid w:val="00467C7B"/>
    <w:rsid w:val="004700E4"/>
    <w:rsid w:val="004702C8"/>
    <w:rsid w:val="004703B2"/>
    <w:rsid w:val="004704A4"/>
    <w:rsid w:val="004709C2"/>
    <w:rsid w:val="00470BF5"/>
    <w:rsid w:val="00470BFE"/>
    <w:rsid w:val="00470CDA"/>
    <w:rsid w:val="00470D11"/>
    <w:rsid w:val="0047102D"/>
    <w:rsid w:val="00471326"/>
    <w:rsid w:val="00471620"/>
    <w:rsid w:val="004718CA"/>
    <w:rsid w:val="00471996"/>
    <w:rsid w:val="00471E46"/>
    <w:rsid w:val="004720E1"/>
    <w:rsid w:val="00472345"/>
    <w:rsid w:val="00472565"/>
    <w:rsid w:val="00472A82"/>
    <w:rsid w:val="00472BB4"/>
    <w:rsid w:val="00472E05"/>
    <w:rsid w:val="00472EB3"/>
    <w:rsid w:val="00473173"/>
    <w:rsid w:val="0047325E"/>
    <w:rsid w:val="004732CE"/>
    <w:rsid w:val="00473B95"/>
    <w:rsid w:val="00473C83"/>
    <w:rsid w:val="00473D52"/>
    <w:rsid w:val="00473EA8"/>
    <w:rsid w:val="00473EF9"/>
    <w:rsid w:val="004742EC"/>
    <w:rsid w:val="00474386"/>
    <w:rsid w:val="004747E0"/>
    <w:rsid w:val="0047499B"/>
    <w:rsid w:val="00474AB1"/>
    <w:rsid w:val="004750A1"/>
    <w:rsid w:val="00475236"/>
    <w:rsid w:val="004753C7"/>
    <w:rsid w:val="0047545F"/>
    <w:rsid w:val="00475B7B"/>
    <w:rsid w:val="0047622B"/>
    <w:rsid w:val="0047624E"/>
    <w:rsid w:val="004762A4"/>
    <w:rsid w:val="00476404"/>
    <w:rsid w:val="004764DF"/>
    <w:rsid w:val="0047666D"/>
    <w:rsid w:val="0047692D"/>
    <w:rsid w:val="00476A91"/>
    <w:rsid w:val="00476C10"/>
    <w:rsid w:val="00476D5B"/>
    <w:rsid w:val="004774FF"/>
    <w:rsid w:val="00477B87"/>
    <w:rsid w:val="00477CB4"/>
    <w:rsid w:val="00477D22"/>
    <w:rsid w:val="00477DEE"/>
    <w:rsid w:val="0048019A"/>
    <w:rsid w:val="00480266"/>
    <w:rsid w:val="00480346"/>
    <w:rsid w:val="004803AE"/>
    <w:rsid w:val="00480855"/>
    <w:rsid w:val="0048098F"/>
    <w:rsid w:val="00480D3F"/>
    <w:rsid w:val="00480E76"/>
    <w:rsid w:val="00480EE7"/>
    <w:rsid w:val="00481422"/>
    <w:rsid w:val="00481539"/>
    <w:rsid w:val="0048166D"/>
    <w:rsid w:val="0048182B"/>
    <w:rsid w:val="00481ED4"/>
    <w:rsid w:val="0048224C"/>
    <w:rsid w:val="00482460"/>
    <w:rsid w:val="00482557"/>
    <w:rsid w:val="00482821"/>
    <w:rsid w:val="004829CC"/>
    <w:rsid w:val="004829D7"/>
    <w:rsid w:val="00482B77"/>
    <w:rsid w:val="00482FA0"/>
    <w:rsid w:val="0048312D"/>
    <w:rsid w:val="004833E0"/>
    <w:rsid w:val="00483521"/>
    <w:rsid w:val="00483711"/>
    <w:rsid w:val="0048386D"/>
    <w:rsid w:val="00483897"/>
    <w:rsid w:val="004838CC"/>
    <w:rsid w:val="00483ACA"/>
    <w:rsid w:val="00483E98"/>
    <w:rsid w:val="00483E9E"/>
    <w:rsid w:val="00483EAB"/>
    <w:rsid w:val="0048403F"/>
    <w:rsid w:val="00484314"/>
    <w:rsid w:val="0048457B"/>
    <w:rsid w:val="004845A6"/>
    <w:rsid w:val="004845BA"/>
    <w:rsid w:val="00484889"/>
    <w:rsid w:val="00484CC0"/>
    <w:rsid w:val="00484F56"/>
    <w:rsid w:val="00485275"/>
    <w:rsid w:val="00485347"/>
    <w:rsid w:val="004859B4"/>
    <w:rsid w:val="00485C99"/>
    <w:rsid w:val="00485CCF"/>
    <w:rsid w:val="00485D5A"/>
    <w:rsid w:val="00485E77"/>
    <w:rsid w:val="00485F75"/>
    <w:rsid w:val="004860C3"/>
    <w:rsid w:val="0048615F"/>
    <w:rsid w:val="004863A0"/>
    <w:rsid w:val="00486659"/>
    <w:rsid w:val="0048676F"/>
    <w:rsid w:val="00486987"/>
    <w:rsid w:val="00486BC4"/>
    <w:rsid w:val="00486F07"/>
    <w:rsid w:val="00486F9E"/>
    <w:rsid w:val="00487531"/>
    <w:rsid w:val="004876FA"/>
    <w:rsid w:val="0048782A"/>
    <w:rsid w:val="00487850"/>
    <w:rsid w:val="00487A08"/>
    <w:rsid w:val="00487CAE"/>
    <w:rsid w:val="00487E47"/>
    <w:rsid w:val="0049068A"/>
    <w:rsid w:val="00490874"/>
    <w:rsid w:val="0049088D"/>
    <w:rsid w:val="004908DA"/>
    <w:rsid w:val="00490A58"/>
    <w:rsid w:val="00490AF1"/>
    <w:rsid w:val="00490D4B"/>
    <w:rsid w:val="00490DAE"/>
    <w:rsid w:val="00491264"/>
    <w:rsid w:val="00491413"/>
    <w:rsid w:val="00491421"/>
    <w:rsid w:val="004918F6"/>
    <w:rsid w:val="00491BA4"/>
    <w:rsid w:val="00491CBE"/>
    <w:rsid w:val="00491DC8"/>
    <w:rsid w:val="00491E3D"/>
    <w:rsid w:val="00491E88"/>
    <w:rsid w:val="00492156"/>
    <w:rsid w:val="00492160"/>
    <w:rsid w:val="0049224D"/>
    <w:rsid w:val="004924AD"/>
    <w:rsid w:val="004925F1"/>
    <w:rsid w:val="0049268E"/>
    <w:rsid w:val="004928C5"/>
    <w:rsid w:val="00492915"/>
    <w:rsid w:val="00492A35"/>
    <w:rsid w:val="00492BB3"/>
    <w:rsid w:val="00492BDD"/>
    <w:rsid w:val="00492BFB"/>
    <w:rsid w:val="00492E72"/>
    <w:rsid w:val="00492EAE"/>
    <w:rsid w:val="0049310D"/>
    <w:rsid w:val="0049311A"/>
    <w:rsid w:val="0049323B"/>
    <w:rsid w:val="004933F5"/>
    <w:rsid w:val="00493502"/>
    <w:rsid w:val="0049352E"/>
    <w:rsid w:val="00493A64"/>
    <w:rsid w:val="00493B9E"/>
    <w:rsid w:val="00493CA9"/>
    <w:rsid w:val="00494432"/>
    <w:rsid w:val="004946CC"/>
    <w:rsid w:val="00494998"/>
    <w:rsid w:val="00494999"/>
    <w:rsid w:val="00494DFE"/>
    <w:rsid w:val="00495060"/>
    <w:rsid w:val="004955AB"/>
    <w:rsid w:val="00495C0D"/>
    <w:rsid w:val="00495D18"/>
    <w:rsid w:val="0049614B"/>
    <w:rsid w:val="0049630F"/>
    <w:rsid w:val="00496533"/>
    <w:rsid w:val="004969B0"/>
    <w:rsid w:val="004969C7"/>
    <w:rsid w:val="00496B65"/>
    <w:rsid w:val="00496BB1"/>
    <w:rsid w:val="00496FF8"/>
    <w:rsid w:val="00497371"/>
    <w:rsid w:val="004973B0"/>
    <w:rsid w:val="0049745A"/>
    <w:rsid w:val="00497501"/>
    <w:rsid w:val="004977E0"/>
    <w:rsid w:val="00497846"/>
    <w:rsid w:val="00497A53"/>
    <w:rsid w:val="00497BEB"/>
    <w:rsid w:val="00497C67"/>
    <w:rsid w:val="00497D94"/>
    <w:rsid w:val="00497F38"/>
    <w:rsid w:val="004A011E"/>
    <w:rsid w:val="004A01BC"/>
    <w:rsid w:val="004A0205"/>
    <w:rsid w:val="004A0394"/>
    <w:rsid w:val="004A1246"/>
    <w:rsid w:val="004A12ED"/>
    <w:rsid w:val="004A143F"/>
    <w:rsid w:val="004A15B2"/>
    <w:rsid w:val="004A1834"/>
    <w:rsid w:val="004A1A43"/>
    <w:rsid w:val="004A1AA5"/>
    <w:rsid w:val="004A1DB1"/>
    <w:rsid w:val="004A2011"/>
    <w:rsid w:val="004A23CC"/>
    <w:rsid w:val="004A279B"/>
    <w:rsid w:val="004A2880"/>
    <w:rsid w:val="004A2B58"/>
    <w:rsid w:val="004A2D25"/>
    <w:rsid w:val="004A34A0"/>
    <w:rsid w:val="004A36F7"/>
    <w:rsid w:val="004A3990"/>
    <w:rsid w:val="004A3C7E"/>
    <w:rsid w:val="004A3CF2"/>
    <w:rsid w:val="004A3D96"/>
    <w:rsid w:val="004A3D9B"/>
    <w:rsid w:val="004A3E4C"/>
    <w:rsid w:val="004A4013"/>
    <w:rsid w:val="004A4060"/>
    <w:rsid w:val="004A4300"/>
    <w:rsid w:val="004A4698"/>
    <w:rsid w:val="004A4E50"/>
    <w:rsid w:val="004A4FF6"/>
    <w:rsid w:val="004A5291"/>
    <w:rsid w:val="004A531F"/>
    <w:rsid w:val="004A5367"/>
    <w:rsid w:val="004A547B"/>
    <w:rsid w:val="004A553B"/>
    <w:rsid w:val="004A5742"/>
    <w:rsid w:val="004A58A4"/>
    <w:rsid w:val="004A5B2F"/>
    <w:rsid w:val="004A5D94"/>
    <w:rsid w:val="004A6237"/>
    <w:rsid w:val="004A62E9"/>
    <w:rsid w:val="004A649B"/>
    <w:rsid w:val="004A6502"/>
    <w:rsid w:val="004A655A"/>
    <w:rsid w:val="004A6728"/>
    <w:rsid w:val="004A683A"/>
    <w:rsid w:val="004A6901"/>
    <w:rsid w:val="004A69A0"/>
    <w:rsid w:val="004A6D3A"/>
    <w:rsid w:val="004A7157"/>
    <w:rsid w:val="004A717E"/>
    <w:rsid w:val="004A7188"/>
    <w:rsid w:val="004A71B2"/>
    <w:rsid w:val="004A7632"/>
    <w:rsid w:val="004A7757"/>
    <w:rsid w:val="004A7A49"/>
    <w:rsid w:val="004A7B92"/>
    <w:rsid w:val="004A7C5D"/>
    <w:rsid w:val="004A7D22"/>
    <w:rsid w:val="004A7D8E"/>
    <w:rsid w:val="004A7EB6"/>
    <w:rsid w:val="004A7F61"/>
    <w:rsid w:val="004A7F90"/>
    <w:rsid w:val="004B009A"/>
    <w:rsid w:val="004B0346"/>
    <w:rsid w:val="004B0E9F"/>
    <w:rsid w:val="004B0F91"/>
    <w:rsid w:val="004B1041"/>
    <w:rsid w:val="004B10C1"/>
    <w:rsid w:val="004B1387"/>
    <w:rsid w:val="004B14AD"/>
    <w:rsid w:val="004B14F1"/>
    <w:rsid w:val="004B16DC"/>
    <w:rsid w:val="004B1798"/>
    <w:rsid w:val="004B1857"/>
    <w:rsid w:val="004B1902"/>
    <w:rsid w:val="004B19C3"/>
    <w:rsid w:val="004B1BB3"/>
    <w:rsid w:val="004B2424"/>
    <w:rsid w:val="004B2456"/>
    <w:rsid w:val="004B24F7"/>
    <w:rsid w:val="004B25AC"/>
    <w:rsid w:val="004B273D"/>
    <w:rsid w:val="004B2960"/>
    <w:rsid w:val="004B2B01"/>
    <w:rsid w:val="004B2E5B"/>
    <w:rsid w:val="004B2FD1"/>
    <w:rsid w:val="004B3037"/>
    <w:rsid w:val="004B32F9"/>
    <w:rsid w:val="004B3448"/>
    <w:rsid w:val="004B3A33"/>
    <w:rsid w:val="004B3A64"/>
    <w:rsid w:val="004B3BF5"/>
    <w:rsid w:val="004B405B"/>
    <w:rsid w:val="004B4498"/>
    <w:rsid w:val="004B4AA6"/>
    <w:rsid w:val="004B4C6A"/>
    <w:rsid w:val="004B4F9A"/>
    <w:rsid w:val="004B51E0"/>
    <w:rsid w:val="004B5369"/>
    <w:rsid w:val="004B5462"/>
    <w:rsid w:val="004B566E"/>
    <w:rsid w:val="004B56BB"/>
    <w:rsid w:val="004B5BB1"/>
    <w:rsid w:val="004B5D62"/>
    <w:rsid w:val="004B60B9"/>
    <w:rsid w:val="004B66E3"/>
    <w:rsid w:val="004B6895"/>
    <w:rsid w:val="004B69AA"/>
    <w:rsid w:val="004B6CF3"/>
    <w:rsid w:val="004B6F42"/>
    <w:rsid w:val="004B70C6"/>
    <w:rsid w:val="004B7271"/>
    <w:rsid w:val="004B7549"/>
    <w:rsid w:val="004B7649"/>
    <w:rsid w:val="004B7690"/>
    <w:rsid w:val="004B78F0"/>
    <w:rsid w:val="004B7A11"/>
    <w:rsid w:val="004B7E3B"/>
    <w:rsid w:val="004B7F9E"/>
    <w:rsid w:val="004C00BB"/>
    <w:rsid w:val="004C010B"/>
    <w:rsid w:val="004C01E2"/>
    <w:rsid w:val="004C03F2"/>
    <w:rsid w:val="004C042A"/>
    <w:rsid w:val="004C04F8"/>
    <w:rsid w:val="004C0521"/>
    <w:rsid w:val="004C0678"/>
    <w:rsid w:val="004C0861"/>
    <w:rsid w:val="004C089B"/>
    <w:rsid w:val="004C09CF"/>
    <w:rsid w:val="004C0F35"/>
    <w:rsid w:val="004C0F85"/>
    <w:rsid w:val="004C1115"/>
    <w:rsid w:val="004C12FE"/>
    <w:rsid w:val="004C1301"/>
    <w:rsid w:val="004C13D9"/>
    <w:rsid w:val="004C14C4"/>
    <w:rsid w:val="004C14DA"/>
    <w:rsid w:val="004C162A"/>
    <w:rsid w:val="004C1926"/>
    <w:rsid w:val="004C19D5"/>
    <w:rsid w:val="004C1A0B"/>
    <w:rsid w:val="004C1B2E"/>
    <w:rsid w:val="004C242F"/>
    <w:rsid w:val="004C25ED"/>
    <w:rsid w:val="004C2988"/>
    <w:rsid w:val="004C2A06"/>
    <w:rsid w:val="004C2D0B"/>
    <w:rsid w:val="004C2D71"/>
    <w:rsid w:val="004C3016"/>
    <w:rsid w:val="004C3067"/>
    <w:rsid w:val="004C318C"/>
    <w:rsid w:val="004C324F"/>
    <w:rsid w:val="004C3741"/>
    <w:rsid w:val="004C399D"/>
    <w:rsid w:val="004C3C75"/>
    <w:rsid w:val="004C3F42"/>
    <w:rsid w:val="004C47AC"/>
    <w:rsid w:val="004C49ED"/>
    <w:rsid w:val="004C4C34"/>
    <w:rsid w:val="004C4C44"/>
    <w:rsid w:val="004C4C87"/>
    <w:rsid w:val="004C4FD0"/>
    <w:rsid w:val="004C5373"/>
    <w:rsid w:val="004C55A4"/>
    <w:rsid w:val="004C58CF"/>
    <w:rsid w:val="004C592B"/>
    <w:rsid w:val="004C5C19"/>
    <w:rsid w:val="004C5F7D"/>
    <w:rsid w:val="004C6342"/>
    <w:rsid w:val="004C63E7"/>
    <w:rsid w:val="004C6443"/>
    <w:rsid w:val="004C644C"/>
    <w:rsid w:val="004C6997"/>
    <w:rsid w:val="004C6D75"/>
    <w:rsid w:val="004C72E4"/>
    <w:rsid w:val="004C7391"/>
    <w:rsid w:val="004C78B2"/>
    <w:rsid w:val="004C78C8"/>
    <w:rsid w:val="004C7B2D"/>
    <w:rsid w:val="004C7D60"/>
    <w:rsid w:val="004D01AA"/>
    <w:rsid w:val="004D045D"/>
    <w:rsid w:val="004D0AB3"/>
    <w:rsid w:val="004D0D57"/>
    <w:rsid w:val="004D0DED"/>
    <w:rsid w:val="004D0F62"/>
    <w:rsid w:val="004D10B5"/>
    <w:rsid w:val="004D10E3"/>
    <w:rsid w:val="004D119B"/>
    <w:rsid w:val="004D1953"/>
    <w:rsid w:val="004D1D01"/>
    <w:rsid w:val="004D211E"/>
    <w:rsid w:val="004D231A"/>
    <w:rsid w:val="004D23EF"/>
    <w:rsid w:val="004D27DB"/>
    <w:rsid w:val="004D288B"/>
    <w:rsid w:val="004D2AA1"/>
    <w:rsid w:val="004D2AB7"/>
    <w:rsid w:val="004D2BED"/>
    <w:rsid w:val="004D2C73"/>
    <w:rsid w:val="004D2E3C"/>
    <w:rsid w:val="004D2E4C"/>
    <w:rsid w:val="004D2F48"/>
    <w:rsid w:val="004D3884"/>
    <w:rsid w:val="004D39FE"/>
    <w:rsid w:val="004D3D7B"/>
    <w:rsid w:val="004D3F18"/>
    <w:rsid w:val="004D4451"/>
    <w:rsid w:val="004D44A2"/>
    <w:rsid w:val="004D4537"/>
    <w:rsid w:val="004D4715"/>
    <w:rsid w:val="004D48EB"/>
    <w:rsid w:val="004D492C"/>
    <w:rsid w:val="004D4AFF"/>
    <w:rsid w:val="004D4C17"/>
    <w:rsid w:val="004D4F89"/>
    <w:rsid w:val="004D4F93"/>
    <w:rsid w:val="004D50A4"/>
    <w:rsid w:val="004D53B0"/>
    <w:rsid w:val="004D5472"/>
    <w:rsid w:val="004D593C"/>
    <w:rsid w:val="004D5A2E"/>
    <w:rsid w:val="004D5CCF"/>
    <w:rsid w:val="004D61A9"/>
    <w:rsid w:val="004D651E"/>
    <w:rsid w:val="004D6654"/>
    <w:rsid w:val="004D6736"/>
    <w:rsid w:val="004D685E"/>
    <w:rsid w:val="004D69AE"/>
    <w:rsid w:val="004D69DA"/>
    <w:rsid w:val="004D6DCB"/>
    <w:rsid w:val="004D6F79"/>
    <w:rsid w:val="004D6FE6"/>
    <w:rsid w:val="004D7601"/>
    <w:rsid w:val="004D7D63"/>
    <w:rsid w:val="004D7ED3"/>
    <w:rsid w:val="004D7EFE"/>
    <w:rsid w:val="004E01F9"/>
    <w:rsid w:val="004E0355"/>
    <w:rsid w:val="004E08A0"/>
    <w:rsid w:val="004E0C59"/>
    <w:rsid w:val="004E0E45"/>
    <w:rsid w:val="004E1C6E"/>
    <w:rsid w:val="004E1EC6"/>
    <w:rsid w:val="004E1F0D"/>
    <w:rsid w:val="004E2235"/>
    <w:rsid w:val="004E2265"/>
    <w:rsid w:val="004E2465"/>
    <w:rsid w:val="004E24D1"/>
    <w:rsid w:val="004E259C"/>
    <w:rsid w:val="004E26FD"/>
    <w:rsid w:val="004E2929"/>
    <w:rsid w:val="004E29CD"/>
    <w:rsid w:val="004E2C00"/>
    <w:rsid w:val="004E2E8D"/>
    <w:rsid w:val="004E305F"/>
    <w:rsid w:val="004E322B"/>
    <w:rsid w:val="004E34D7"/>
    <w:rsid w:val="004E3889"/>
    <w:rsid w:val="004E38A1"/>
    <w:rsid w:val="004E3921"/>
    <w:rsid w:val="004E3993"/>
    <w:rsid w:val="004E3D37"/>
    <w:rsid w:val="004E3DA6"/>
    <w:rsid w:val="004E3F71"/>
    <w:rsid w:val="004E404D"/>
    <w:rsid w:val="004E4275"/>
    <w:rsid w:val="004E42D9"/>
    <w:rsid w:val="004E42F0"/>
    <w:rsid w:val="004E437E"/>
    <w:rsid w:val="004E4488"/>
    <w:rsid w:val="004E471B"/>
    <w:rsid w:val="004E473C"/>
    <w:rsid w:val="004E4746"/>
    <w:rsid w:val="004E4861"/>
    <w:rsid w:val="004E4865"/>
    <w:rsid w:val="004E4CD1"/>
    <w:rsid w:val="004E4D90"/>
    <w:rsid w:val="004E5020"/>
    <w:rsid w:val="004E50FF"/>
    <w:rsid w:val="004E5226"/>
    <w:rsid w:val="004E5579"/>
    <w:rsid w:val="004E561E"/>
    <w:rsid w:val="004E5737"/>
    <w:rsid w:val="004E59CA"/>
    <w:rsid w:val="004E5FBE"/>
    <w:rsid w:val="004E6295"/>
    <w:rsid w:val="004E63B1"/>
    <w:rsid w:val="004E66B3"/>
    <w:rsid w:val="004E6ACF"/>
    <w:rsid w:val="004E7084"/>
    <w:rsid w:val="004E7132"/>
    <w:rsid w:val="004E7325"/>
    <w:rsid w:val="004E7452"/>
    <w:rsid w:val="004E76C0"/>
    <w:rsid w:val="004E779A"/>
    <w:rsid w:val="004E78EF"/>
    <w:rsid w:val="004E7D89"/>
    <w:rsid w:val="004F0617"/>
    <w:rsid w:val="004F06D1"/>
    <w:rsid w:val="004F06EA"/>
    <w:rsid w:val="004F0768"/>
    <w:rsid w:val="004F0909"/>
    <w:rsid w:val="004F0926"/>
    <w:rsid w:val="004F0B03"/>
    <w:rsid w:val="004F0C77"/>
    <w:rsid w:val="004F0D59"/>
    <w:rsid w:val="004F0D81"/>
    <w:rsid w:val="004F0E7C"/>
    <w:rsid w:val="004F1420"/>
    <w:rsid w:val="004F1503"/>
    <w:rsid w:val="004F17C9"/>
    <w:rsid w:val="004F199C"/>
    <w:rsid w:val="004F1E11"/>
    <w:rsid w:val="004F1F6B"/>
    <w:rsid w:val="004F2094"/>
    <w:rsid w:val="004F22D7"/>
    <w:rsid w:val="004F24CC"/>
    <w:rsid w:val="004F26EF"/>
    <w:rsid w:val="004F28B0"/>
    <w:rsid w:val="004F2A6B"/>
    <w:rsid w:val="004F2E97"/>
    <w:rsid w:val="004F2FE5"/>
    <w:rsid w:val="004F330E"/>
    <w:rsid w:val="004F36BE"/>
    <w:rsid w:val="004F378E"/>
    <w:rsid w:val="004F3A1F"/>
    <w:rsid w:val="004F3A4F"/>
    <w:rsid w:val="004F3C90"/>
    <w:rsid w:val="004F3CFC"/>
    <w:rsid w:val="004F3E6A"/>
    <w:rsid w:val="004F40D3"/>
    <w:rsid w:val="004F4314"/>
    <w:rsid w:val="004F4602"/>
    <w:rsid w:val="004F4B9B"/>
    <w:rsid w:val="004F4E35"/>
    <w:rsid w:val="004F4E71"/>
    <w:rsid w:val="004F50DE"/>
    <w:rsid w:val="004F5165"/>
    <w:rsid w:val="004F54B0"/>
    <w:rsid w:val="004F5635"/>
    <w:rsid w:val="004F5770"/>
    <w:rsid w:val="004F57C4"/>
    <w:rsid w:val="004F5E76"/>
    <w:rsid w:val="004F6436"/>
    <w:rsid w:val="004F6440"/>
    <w:rsid w:val="004F6539"/>
    <w:rsid w:val="004F67BD"/>
    <w:rsid w:val="004F6850"/>
    <w:rsid w:val="004F69F0"/>
    <w:rsid w:val="004F6A2D"/>
    <w:rsid w:val="004F6CCC"/>
    <w:rsid w:val="004F6DFB"/>
    <w:rsid w:val="004F6ED3"/>
    <w:rsid w:val="004F708F"/>
    <w:rsid w:val="004F72E8"/>
    <w:rsid w:val="004F7317"/>
    <w:rsid w:val="004F731C"/>
    <w:rsid w:val="004F74C4"/>
    <w:rsid w:val="004F7696"/>
    <w:rsid w:val="004F7746"/>
    <w:rsid w:val="004F7E3E"/>
    <w:rsid w:val="00500222"/>
    <w:rsid w:val="0050026A"/>
    <w:rsid w:val="005002FB"/>
    <w:rsid w:val="0050047E"/>
    <w:rsid w:val="005004C9"/>
    <w:rsid w:val="005006C4"/>
    <w:rsid w:val="00500982"/>
    <w:rsid w:val="00500BC7"/>
    <w:rsid w:val="00500CAF"/>
    <w:rsid w:val="00500FC1"/>
    <w:rsid w:val="0050110F"/>
    <w:rsid w:val="00501350"/>
    <w:rsid w:val="00501816"/>
    <w:rsid w:val="00501B44"/>
    <w:rsid w:val="00501FA4"/>
    <w:rsid w:val="00502270"/>
    <w:rsid w:val="00502392"/>
    <w:rsid w:val="00502489"/>
    <w:rsid w:val="005027FC"/>
    <w:rsid w:val="005028F3"/>
    <w:rsid w:val="00502B2A"/>
    <w:rsid w:val="00502CAA"/>
    <w:rsid w:val="00502EDB"/>
    <w:rsid w:val="00502F43"/>
    <w:rsid w:val="0050300D"/>
    <w:rsid w:val="0050303E"/>
    <w:rsid w:val="00503065"/>
    <w:rsid w:val="00503211"/>
    <w:rsid w:val="00503743"/>
    <w:rsid w:val="00503872"/>
    <w:rsid w:val="005038A3"/>
    <w:rsid w:val="00503B58"/>
    <w:rsid w:val="00503BBE"/>
    <w:rsid w:val="00503D7C"/>
    <w:rsid w:val="00503E5C"/>
    <w:rsid w:val="00503F7D"/>
    <w:rsid w:val="00503FB2"/>
    <w:rsid w:val="00504A57"/>
    <w:rsid w:val="00504EEC"/>
    <w:rsid w:val="0050518D"/>
    <w:rsid w:val="0050518E"/>
    <w:rsid w:val="0050522D"/>
    <w:rsid w:val="005055CC"/>
    <w:rsid w:val="00505834"/>
    <w:rsid w:val="00505C94"/>
    <w:rsid w:val="00505D66"/>
    <w:rsid w:val="00505E4F"/>
    <w:rsid w:val="00505E81"/>
    <w:rsid w:val="00505FFC"/>
    <w:rsid w:val="0050610E"/>
    <w:rsid w:val="00506393"/>
    <w:rsid w:val="005064F5"/>
    <w:rsid w:val="0050672F"/>
    <w:rsid w:val="00506B13"/>
    <w:rsid w:val="00506B46"/>
    <w:rsid w:val="00506BED"/>
    <w:rsid w:val="00506C43"/>
    <w:rsid w:val="00506E19"/>
    <w:rsid w:val="00507292"/>
    <w:rsid w:val="0050757A"/>
    <w:rsid w:val="00507663"/>
    <w:rsid w:val="0050786F"/>
    <w:rsid w:val="005079E1"/>
    <w:rsid w:val="00507B43"/>
    <w:rsid w:val="00507F74"/>
    <w:rsid w:val="005102FB"/>
    <w:rsid w:val="005104E1"/>
    <w:rsid w:val="005105EB"/>
    <w:rsid w:val="0051084B"/>
    <w:rsid w:val="00510913"/>
    <w:rsid w:val="0051097C"/>
    <w:rsid w:val="00510984"/>
    <w:rsid w:val="00510CFB"/>
    <w:rsid w:val="005111C4"/>
    <w:rsid w:val="00511277"/>
    <w:rsid w:val="005116A8"/>
    <w:rsid w:val="00511C4B"/>
    <w:rsid w:val="00511E18"/>
    <w:rsid w:val="00511F2A"/>
    <w:rsid w:val="00512017"/>
    <w:rsid w:val="0051247D"/>
    <w:rsid w:val="005125A5"/>
    <w:rsid w:val="005128AE"/>
    <w:rsid w:val="00512969"/>
    <w:rsid w:val="0051298A"/>
    <w:rsid w:val="00512A96"/>
    <w:rsid w:val="00512B21"/>
    <w:rsid w:val="00512D66"/>
    <w:rsid w:val="00513091"/>
    <w:rsid w:val="005131AB"/>
    <w:rsid w:val="005131C8"/>
    <w:rsid w:val="00513372"/>
    <w:rsid w:val="00513453"/>
    <w:rsid w:val="0051351B"/>
    <w:rsid w:val="00513580"/>
    <w:rsid w:val="005135AC"/>
    <w:rsid w:val="005138B3"/>
    <w:rsid w:val="005138EF"/>
    <w:rsid w:val="00513BC1"/>
    <w:rsid w:val="005140D1"/>
    <w:rsid w:val="005142DD"/>
    <w:rsid w:val="005142F5"/>
    <w:rsid w:val="005145F6"/>
    <w:rsid w:val="005147A3"/>
    <w:rsid w:val="00514885"/>
    <w:rsid w:val="005156A2"/>
    <w:rsid w:val="005156E2"/>
    <w:rsid w:val="00515775"/>
    <w:rsid w:val="005159EE"/>
    <w:rsid w:val="00515B77"/>
    <w:rsid w:val="00515B99"/>
    <w:rsid w:val="00515D76"/>
    <w:rsid w:val="0051607D"/>
    <w:rsid w:val="00516118"/>
    <w:rsid w:val="005163C6"/>
    <w:rsid w:val="0051643C"/>
    <w:rsid w:val="00516578"/>
    <w:rsid w:val="0051660B"/>
    <w:rsid w:val="00516B98"/>
    <w:rsid w:val="00516CE0"/>
    <w:rsid w:val="00516FC9"/>
    <w:rsid w:val="00516FCC"/>
    <w:rsid w:val="00516FD0"/>
    <w:rsid w:val="00517420"/>
    <w:rsid w:val="005175C3"/>
    <w:rsid w:val="0051787E"/>
    <w:rsid w:val="005179A8"/>
    <w:rsid w:val="00517FBA"/>
    <w:rsid w:val="00520222"/>
    <w:rsid w:val="00520331"/>
    <w:rsid w:val="005203E5"/>
    <w:rsid w:val="0052041A"/>
    <w:rsid w:val="00520483"/>
    <w:rsid w:val="005205FF"/>
    <w:rsid w:val="005206D8"/>
    <w:rsid w:val="00520DA1"/>
    <w:rsid w:val="00520DD7"/>
    <w:rsid w:val="00520E7A"/>
    <w:rsid w:val="00520FF3"/>
    <w:rsid w:val="00521050"/>
    <w:rsid w:val="005213A2"/>
    <w:rsid w:val="00521423"/>
    <w:rsid w:val="00521466"/>
    <w:rsid w:val="0052164A"/>
    <w:rsid w:val="00521772"/>
    <w:rsid w:val="00521A1B"/>
    <w:rsid w:val="00521C49"/>
    <w:rsid w:val="005220A3"/>
    <w:rsid w:val="0052231C"/>
    <w:rsid w:val="0052249D"/>
    <w:rsid w:val="005225EA"/>
    <w:rsid w:val="005226B1"/>
    <w:rsid w:val="00522860"/>
    <w:rsid w:val="00522A51"/>
    <w:rsid w:val="00522AC1"/>
    <w:rsid w:val="00522ADE"/>
    <w:rsid w:val="00522BB5"/>
    <w:rsid w:val="00522C27"/>
    <w:rsid w:val="00522CBC"/>
    <w:rsid w:val="00522CBD"/>
    <w:rsid w:val="00523035"/>
    <w:rsid w:val="0052329A"/>
    <w:rsid w:val="0052346B"/>
    <w:rsid w:val="00523471"/>
    <w:rsid w:val="005234A2"/>
    <w:rsid w:val="00523599"/>
    <w:rsid w:val="005238DB"/>
    <w:rsid w:val="005239D4"/>
    <w:rsid w:val="00523B18"/>
    <w:rsid w:val="00523B4C"/>
    <w:rsid w:val="00523D77"/>
    <w:rsid w:val="0052433F"/>
    <w:rsid w:val="00524381"/>
    <w:rsid w:val="005243F1"/>
    <w:rsid w:val="005246B1"/>
    <w:rsid w:val="00524C6A"/>
    <w:rsid w:val="00524CC4"/>
    <w:rsid w:val="005252A6"/>
    <w:rsid w:val="00525307"/>
    <w:rsid w:val="005253E4"/>
    <w:rsid w:val="00525574"/>
    <w:rsid w:val="00525DD9"/>
    <w:rsid w:val="005260FB"/>
    <w:rsid w:val="005261E9"/>
    <w:rsid w:val="0052627E"/>
    <w:rsid w:val="00526416"/>
    <w:rsid w:val="0052641E"/>
    <w:rsid w:val="00526960"/>
    <w:rsid w:val="00526B21"/>
    <w:rsid w:val="00526B67"/>
    <w:rsid w:val="00526C2E"/>
    <w:rsid w:val="00526D20"/>
    <w:rsid w:val="00526E91"/>
    <w:rsid w:val="005271EE"/>
    <w:rsid w:val="0052730F"/>
    <w:rsid w:val="0052742C"/>
    <w:rsid w:val="00527471"/>
    <w:rsid w:val="005274B0"/>
    <w:rsid w:val="005276F6"/>
    <w:rsid w:val="00527802"/>
    <w:rsid w:val="00530220"/>
    <w:rsid w:val="005304F9"/>
    <w:rsid w:val="0053060F"/>
    <w:rsid w:val="00530960"/>
    <w:rsid w:val="00530C93"/>
    <w:rsid w:val="00530CA1"/>
    <w:rsid w:val="00530EBE"/>
    <w:rsid w:val="00530F7B"/>
    <w:rsid w:val="0053127E"/>
    <w:rsid w:val="005312BA"/>
    <w:rsid w:val="0053143C"/>
    <w:rsid w:val="005315A8"/>
    <w:rsid w:val="0053177B"/>
    <w:rsid w:val="005318B8"/>
    <w:rsid w:val="00531BAC"/>
    <w:rsid w:val="00531CA8"/>
    <w:rsid w:val="00531D07"/>
    <w:rsid w:val="00531F1D"/>
    <w:rsid w:val="00531F32"/>
    <w:rsid w:val="005320D7"/>
    <w:rsid w:val="00532134"/>
    <w:rsid w:val="005323D8"/>
    <w:rsid w:val="005325DF"/>
    <w:rsid w:val="00532695"/>
    <w:rsid w:val="00532902"/>
    <w:rsid w:val="005329EE"/>
    <w:rsid w:val="00532B59"/>
    <w:rsid w:val="00532C81"/>
    <w:rsid w:val="00532D40"/>
    <w:rsid w:val="00532EAD"/>
    <w:rsid w:val="00533084"/>
    <w:rsid w:val="0053322B"/>
    <w:rsid w:val="00533395"/>
    <w:rsid w:val="005333B9"/>
    <w:rsid w:val="00533436"/>
    <w:rsid w:val="0053383C"/>
    <w:rsid w:val="00533EBB"/>
    <w:rsid w:val="0053411B"/>
    <w:rsid w:val="005342DD"/>
    <w:rsid w:val="005343D5"/>
    <w:rsid w:val="00534528"/>
    <w:rsid w:val="0053462D"/>
    <w:rsid w:val="00534A35"/>
    <w:rsid w:val="00534C39"/>
    <w:rsid w:val="00535748"/>
    <w:rsid w:val="00535CE8"/>
    <w:rsid w:val="00535D29"/>
    <w:rsid w:val="00535F71"/>
    <w:rsid w:val="0053604E"/>
    <w:rsid w:val="0053620A"/>
    <w:rsid w:val="0053626C"/>
    <w:rsid w:val="005362BA"/>
    <w:rsid w:val="005362E0"/>
    <w:rsid w:val="00536357"/>
    <w:rsid w:val="00536607"/>
    <w:rsid w:val="00536900"/>
    <w:rsid w:val="00536A18"/>
    <w:rsid w:val="00536C12"/>
    <w:rsid w:val="00537084"/>
    <w:rsid w:val="005371AB"/>
    <w:rsid w:val="0053729B"/>
    <w:rsid w:val="00537388"/>
    <w:rsid w:val="0053780E"/>
    <w:rsid w:val="00537848"/>
    <w:rsid w:val="00537A17"/>
    <w:rsid w:val="00537C20"/>
    <w:rsid w:val="00537CEF"/>
    <w:rsid w:val="00537FAD"/>
    <w:rsid w:val="00540191"/>
    <w:rsid w:val="005402B5"/>
    <w:rsid w:val="005402DA"/>
    <w:rsid w:val="00540568"/>
    <w:rsid w:val="0054066F"/>
    <w:rsid w:val="00540C37"/>
    <w:rsid w:val="00540D62"/>
    <w:rsid w:val="00541285"/>
    <w:rsid w:val="00541345"/>
    <w:rsid w:val="00541745"/>
    <w:rsid w:val="0054177D"/>
    <w:rsid w:val="00541B16"/>
    <w:rsid w:val="00541BE8"/>
    <w:rsid w:val="00541D1D"/>
    <w:rsid w:val="00541EE1"/>
    <w:rsid w:val="00541FA0"/>
    <w:rsid w:val="005423B3"/>
    <w:rsid w:val="0054258B"/>
    <w:rsid w:val="005425CD"/>
    <w:rsid w:val="00542869"/>
    <w:rsid w:val="005428CF"/>
    <w:rsid w:val="00542B6E"/>
    <w:rsid w:val="00542C4A"/>
    <w:rsid w:val="00542FB6"/>
    <w:rsid w:val="00542FF9"/>
    <w:rsid w:val="005437FD"/>
    <w:rsid w:val="00543820"/>
    <w:rsid w:val="00543B66"/>
    <w:rsid w:val="00543CD8"/>
    <w:rsid w:val="00543D3A"/>
    <w:rsid w:val="00543DD2"/>
    <w:rsid w:val="00543E11"/>
    <w:rsid w:val="00543FB4"/>
    <w:rsid w:val="0054402B"/>
    <w:rsid w:val="00544301"/>
    <w:rsid w:val="005446C1"/>
    <w:rsid w:val="00544A3E"/>
    <w:rsid w:val="00544FEC"/>
    <w:rsid w:val="005450CD"/>
    <w:rsid w:val="00545142"/>
    <w:rsid w:val="005452A6"/>
    <w:rsid w:val="005452B5"/>
    <w:rsid w:val="00545605"/>
    <w:rsid w:val="0054570B"/>
    <w:rsid w:val="005458EC"/>
    <w:rsid w:val="00545C8C"/>
    <w:rsid w:val="00545ED1"/>
    <w:rsid w:val="00545F53"/>
    <w:rsid w:val="00546CC8"/>
    <w:rsid w:val="00546D40"/>
    <w:rsid w:val="00546D57"/>
    <w:rsid w:val="00546F33"/>
    <w:rsid w:val="00546FE3"/>
    <w:rsid w:val="00547299"/>
    <w:rsid w:val="00547446"/>
    <w:rsid w:val="005479D6"/>
    <w:rsid w:val="00547B2C"/>
    <w:rsid w:val="00547CDB"/>
    <w:rsid w:val="00547DBA"/>
    <w:rsid w:val="00547F17"/>
    <w:rsid w:val="00547FF1"/>
    <w:rsid w:val="00550083"/>
    <w:rsid w:val="005504D5"/>
    <w:rsid w:val="00550776"/>
    <w:rsid w:val="005509E8"/>
    <w:rsid w:val="00550C37"/>
    <w:rsid w:val="00550D94"/>
    <w:rsid w:val="00550FFD"/>
    <w:rsid w:val="005511BC"/>
    <w:rsid w:val="0055123E"/>
    <w:rsid w:val="00551251"/>
    <w:rsid w:val="00551389"/>
    <w:rsid w:val="00551473"/>
    <w:rsid w:val="0055148C"/>
    <w:rsid w:val="00551601"/>
    <w:rsid w:val="00551700"/>
    <w:rsid w:val="005517BB"/>
    <w:rsid w:val="00551967"/>
    <w:rsid w:val="00551B89"/>
    <w:rsid w:val="00551C16"/>
    <w:rsid w:val="00551CB4"/>
    <w:rsid w:val="00551EDB"/>
    <w:rsid w:val="00551EE1"/>
    <w:rsid w:val="005520D5"/>
    <w:rsid w:val="00552195"/>
    <w:rsid w:val="005521B5"/>
    <w:rsid w:val="00552343"/>
    <w:rsid w:val="00552347"/>
    <w:rsid w:val="00552960"/>
    <w:rsid w:val="00552A7D"/>
    <w:rsid w:val="00552ADF"/>
    <w:rsid w:val="00552C4C"/>
    <w:rsid w:val="00552CF0"/>
    <w:rsid w:val="00552D92"/>
    <w:rsid w:val="0055303B"/>
    <w:rsid w:val="005530EE"/>
    <w:rsid w:val="0055320A"/>
    <w:rsid w:val="0055326F"/>
    <w:rsid w:val="00553392"/>
    <w:rsid w:val="00553662"/>
    <w:rsid w:val="00553F56"/>
    <w:rsid w:val="005541C7"/>
    <w:rsid w:val="00554374"/>
    <w:rsid w:val="005545D3"/>
    <w:rsid w:val="005546DD"/>
    <w:rsid w:val="005547E0"/>
    <w:rsid w:val="00554AB0"/>
    <w:rsid w:val="00554E6A"/>
    <w:rsid w:val="00555049"/>
    <w:rsid w:val="0055504F"/>
    <w:rsid w:val="005553C5"/>
    <w:rsid w:val="00555657"/>
    <w:rsid w:val="00555786"/>
    <w:rsid w:val="00556100"/>
    <w:rsid w:val="005561B3"/>
    <w:rsid w:val="005564A3"/>
    <w:rsid w:val="00556845"/>
    <w:rsid w:val="00556BEC"/>
    <w:rsid w:val="00556E50"/>
    <w:rsid w:val="00556F45"/>
    <w:rsid w:val="005570DE"/>
    <w:rsid w:val="00557123"/>
    <w:rsid w:val="005573BB"/>
    <w:rsid w:val="00557471"/>
    <w:rsid w:val="0055768B"/>
    <w:rsid w:val="005579DC"/>
    <w:rsid w:val="00557DD3"/>
    <w:rsid w:val="00557EFC"/>
    <w:rsid w:val="0056019B"/>
    <w:rsid w:val="00560231"/>
    <w:rsid w:val="00560243"/>
    <w:rsid w:val="0056039C"/>
    <w:rsid w:val="0056056F"/>
    <w:rsid w:val="005605A2"/>
    <w:rsid w:val="005605C0"/>
    <w:rsid w:val="00560EB7"/>
    <w:rsid w:val="00560F1C"/>
    <w:rsid w:val="00560F3F"/>
    <w:rsid w:val="00560FE4"/>
    <w:rsid w:val="00561198"/>
    <w:rsid w:val="00561301"/>
    <w:rsid w:val="005613CA"/>
    <w:rsid w:val="00561415"/>
    <w:rsid w:val="005615D9"/>
    <w:rsid w:val="005619A7"/>
    <w:rsid w:val="00561CAE"/>
    <w:rsid w:val="00561E64"/>
    <w:rsid w:val="00561F9C"/>
    <w:rsid w:val="00562196"/>
    <w:rsid w:val="00562387"/>
    <w:rsid w:val="005625A9"/>
    <w:rsid w:val="00562663"/>
    <w:rsid w:val="005626FA"/>
    <w:rsid w:val="00562758"/>
    <w:rsid w:val="0056275D"/>
    <w:rsid w:val="00562A94"/>
    <w:rsid w:val="00562B5C"/>
    <w:rsid w:val="00562CBA"/>
    <w:rsid w:val="00562E02"/>
    <w:rsid w:val="00562E53"/>
    <w:rsid w:val="00562F53"/>
    <w:rsid w:val="00563307"/>
    <w:rsid w:val="00563411"/>
    <w:rsid w:val="00563433"/>
    <w:rsid w:val="00563477"/>
    <w:rsid w:val="005638BE"/>
    <w:rsid w:val="00563EDD"/>
    <w:rsid w:val="0056400C"/>
    <w:rsid w:val="0056407F"/>
    <w:rsid w:val="005643EA"/>
    <w:rsid w:val="00564A15"/>
    <w:rsid w:val="00564D81"/>
    <w:rsid w:val="005652A1"/>
    <w:rsid w:val="005654BB"/>
    <w:rsid w:val="005655CB"/>
    <w:rsid w:val="0056588C"/>
    <w:rsid w:val="00565AA1"/>
    <w:rsid w:val="00565C87"/>
    <w:rsid w:val="00565FF0"/>
    <w:rsid w:val="0056608D"/>
    <w:rsid w:val="005662B5"/>
    <w:rsid w:val="0056635E"/>
    <w:rsid w:val="005663C2"/>
    <w:rsid w:val="00566562"/>
    <w:rsid w:val="0056661E"/>
    <w:rsid w:val="0056675B"/>
    <w:rsid w:val="00566A7A"/>
    <w:rsid w:val="00566B99"/>
    <w:rsid w:val="00566C13"/>
    <w:rsid w:val="00566CC2"/>
    <w:rsid w:val="00566CFC"/>
    <w:rsid w:val="005672AD"/>
    <w:rsid w:val="00567578"/>
    <w:rsid w:val="00567C0C"/>
    <w:rsid w:val="00567CEB"/>
    <w:rsid w:val="00567E82"/>
    <w:rsid w:val="00567EC7"/>
    <w:rsid w:val="00570519"/>
    <w:rsid w:val="0057062B"/>
    <w:rsid w:val="00570779"/>
    <w:rsid w:val="005709F6"/>
    <w:rsid w:val="00570B9D"/>
    <w:rsid w:val="00570FBD"/>
    <w:rsid w:val="0057170E"/>
    <w:rsid w:val="005717CB"/>
    <w:rsid w:val="00571A8C"/>
    <w:rsid w:val="00571A97"/>
    <w:rsid w:val="00571D5A"/>
    <w:rsid w:val="00571F06"/>
    <w:rsid w:val="005721F8"/>
    <w:rsid w:val="005723F8"/>
    <w:rsid w:val="00572414"/>
    <w:rsid w:val="0057257B"/>
    <w:rsid w:val="005726A5"/>
    <w:rsid w:val="005728E4"/>
    <w:rsid w:val="00572ABD"/>
    <w:rsid w:val="00572AE1"/>
    <w:rsid w:val="00572B06"/>
    <w:rsid w:val="00573364"/>
    <w:rsid w:val="00573900"/>
    <w:rsid w:val="00573A79"/>
    <w:rsid w:val="00573BFB"/>
    <w:rsid w:val="00573E88"/>
    <w:rsid w:val="00574546"/>
    <w:rsid w:val="005748E3"/>
    <w:rsid w:val="005748E4"/>
    <w:rsid w:val="00574C2F"/>
    <w:rsid w:val="005751CD"/>
    <w:rsid w:val="00575219"/>
    <w:rsid w:val="00575340"/>
    <w:rsid w:val="0057539D"/>
    <w:rsid w:val="00575576"/>
    <w:rsid w:val="0057558E"/>
    <w:rsid w:val="005757D7"/>
    <w:rsid w:val="005757EC"/>
    <w:rsid w:val="00575887"/>
    <w:rsid w:val="00575AEC"/>
    <w:rsid w:val="00575C1D"/>
    <w:rsid w:val="00576004"/>
    <w:rsid w:val="005762E9"/>
    <w:rsid w:val="005764F8"/>
    <w:rsid w:val="0057654F"/>
    <w:rsid w:val="00576658"/>
    <w:rsid w:val="005767E5"/>
    <w:rsid w:val="0057685D"/>
    <w:rsid w:val="00576BEA"/>
    <w:rsid w:val="00576C8F"/>
    <w:rsid w:val="00576E6D"/>
    <w:rsid w:val="00577125"/>
    <w:rsid w:val="0057726E"/>
    <w:rsid w:val="00577495"/>
    <w:rsid w:val="0057790D"/>
    <w:rsid w:val="005779B0"/>
    <w:rsid w:val="00577F52"/>
    <w:rsid w:val="0058006B"/>
    <w:rsid w:val="005805F3"/>
    <w:rsid w:val="005809CB"/>
    <w:rsid w:val="00580E2E"/>
    <w:rsid w:val="00580F85"/>
    <w:rsid w:val="00581177"/>
    <w:rsid w:val="00581349"/>
    <w:rsid w:val="00581560"/>
    <w:rsid w:val="005815EB"/>
    <w:rsid w:val="005817BC"/>
    <w:rsid w:val="00581B2A"/>
    <w:rsid w:val="00581BB8"/>
    <w:rsid w:val="00581D09"/>
    <w:rsid w:val="00581D37"/>
    <w:rsid w:val="00581F8E"/>
    <w:rsid w:val="00582333"/>
    <w:rsid w:val="00582570"/>
    <w:rsid w:val="00582957"/>
    <w:rsid w:val="00582BB9"/>
    <w:rsid w:val="00582C98"/>
    <w:rsid w:val="005833CD"/>
    <w:rsid w:val="005834B8"/>
    <w:rsid w:val="005837E8"/>
    <w:rsid w:val="00583D52"/>
    <w:rsid w:val="00583EF7"/>
    <w:rsid w:val="005840D9"/>
    <w:rsid w:val="00584344"/>
    <w:rsid w:val="00584582"/>
    <w:rsid w:val="00584730"/>
    <w:rsid w:val="005848A9"/>
    <w:rsid w:val="005849EE"/>
    <w:rsid w:val="00584B32"/>
    <w:rsid w:val="00584ECE"/>
    <w:rsid w:val="00585041"/>
    <w:rsid w:val="0058545B"/>
    <w:rsid w:val="0058565C"/>
    <w:rsid w:val="005856D7"/>
    <w:rsid w:val="00585832"/>
    <w:rsid w:val="005859C3"/>
    <w:rsid w:val="005861CC"/>
    <w:rsid w:val="005864B9"/>
    <w:rsid w:val="0058650D"/>
    <w:rsid w:val="005868CD"/>
    <w:rsid w:val="00586992"/>
    <w:rsid w:val="00586D6C"/>
    <w:rsid w:val="00586F41"/>
    <w:rsid w:val="00587028"/>
    <w:rsid w:val="0058730A"/>
    <w:rsid w:val="00587394"/>
    <w:rsid w:val="00587471"/>
    <w:rsid w:val="005874A2"/>
    <w:rsid w:val="0058763E"/>
    <w:rsid w:val="00587739"/>
    <w:rsid w:val="00587783"/>
    <w:rsid w:val="0058794D"/>
    <w:rsid w:val="00587AFA"/>
    <w:rsid w:val="00590045"/>
    <w:rsid w:val="0059030C"/>
    <w:rsid w:val="0059063A"/>
    <w:rsid w:val="005906DB"/>
    <w:rsid w:val="005907A0"/>
    <w:rsid w:val="00590A38"/>
    <w:rsid w:val="00590B29"/>
    <w:rsid w:val="00590FA7"/>
    <w:rsid w:val="00591095"/>
    <w:rsid w:val="005910AD"/>
    <w:rsid w:val="0059133E"/>
    <w:rsid w:val="00591429"/>
    <w:rsid w:val="005915A4"/>
    <w:rsid w:val="00591921"/>
    <w:rsid w:val="005919C6"/>
    <w:rsid w:val="00591AAB"/>
    <w:rsid w:val="00591ABC"/>
    <w:rsid w:val="00591B42"/>
    <w:rsid w:val="005920EF"/>
    <w:rsid w:val="00592340"/>
    <w:rsid w:val="0059269F"/>
    <w:rsid w:val="00592B8B"/>
    <w:rsid w:val="00592E21"/>
    <w:rsid w:val="00592E8C"/>
    <w:rsid w:val="00593488"/>
    <w:rsid w:val="00593B71"/>
    <w:rsid w:val="00593CF8"/>
    <w:rsid w:val="00593D71"/>
    <w:rsid w:val="00593E00"/>
    <w:rsid w:val="00593F02"/>
    <w:rsid w:val="005940BA"/>
    <w:rsid w:val="0059432C"/>
    <w:rsid w:val="00594487"/>
    <w:rsid w:val="0059488B"/>
    <w:rsid w:val="00594CD5"/>
    <w:rsid w:val="00594D97"/>
    <w:rsid w:val="00594E23"/>
    <w:rsid w:val="0059523A"/>
    <w:rsid w:val="0059543B"/>
    <w:rsid w:val="0059546A"/>
    <w:rsid w:val="00595590"/>
    <w:rsid w:val="0059597B"/>
    <w:rsid w:val="00595A31"/>
    <w:rsid w:val="00595BF1"/>
    <w:rsid w:val="00595F79"/>
    <w:rsid w:val="00595F84"/>
    <w:rsid w:val="005960CD"/>
    <w:rsid w:val="00596115"/>
    <w:rsid w:val="005961C3"/>
    <w:rsid w:val="00596574"/>
    <w:rsid w:val="00596728"/>
    <w:rsid w:val="00596AFC"/>
    <w:rsid w:val="00596C51"/>
    <w:rsid w:val="0059709C"/>
    <w:rsid w:val="00597192"/>
    <w:rsid w:val="005973F4"/>
    <w:rsid w:val="005974D5"/>
    <w:rsid w:val="00597551"/>
    <w:rsid w:val="005976FF"/>
    <w:rsid w:val="00597961"/>
    <w:rsid w:val="00597CC8"/>
    <w:rsid w:val="00597D6F"/>
    <w:rsid w:val="00597DFB"/>
    <w:rsid w:val="005A0169"/>
    <w:rsid w:val="005A01B0"/>
    <w:rsid w:val="005A0358"/>
    <w:rsid w:val="005A037C"/>
    <w:rsid w:val="005A03D6"/>
    <w:rsid w:val="005A0613"/>
    <w:rsid w:val="005A095C"/>
    <w:rsid w:val="005A0AC6"/>
    <w:rsid w:val="005A0AD5"/>
    <w:rsid w:val="005A10D2"/>
    <w:rsid w:val="005A124E"/>
    <w:rsid w:val="005A135C"/>
    <w:rsid w:val="005A1446"/>
    <w:rsid w:val="005A14EE"/>
    <w:rsid w:val="005A1EB1"/>
    <w:rsid w:val="005A1EC7"/>
    <w:rsid w:val="005A1F6C"/>
    <w:rsid w:val="005A25A4"/>
    <w:rsid w:val="005A25EF"/>
    <w:rsid w:val="005A2947"/>
    <w:rsid w:val="005A3975"/>
    <w:rsid w:val="005A3BD9"/>
    <w:rsid w:val="005A3C1B"/>
    <w:rsid w:val="005A3C4A"/>
    <w:rsid w:val="005A3C70"/>
    <w:rsid w:val="005A3F81"/>
    <w:rsid w:val="005A425B"/>
    <w:rsid w:val="005A436A"/>
    <w:rsid w:val="005A4CCC"/>
    <w:rsid w:val="005A4DBE"/>
    <w:rsid w:val="005A4ECF"/>
    <w:rsid w:val="005A503E"/>
    <w:rsid w:val="005A50B6"/>
    <w:rsid w:val="005A5104"/>
    <w:rsid w:val="005A5625"/>
    <w:rsid w:val="005A56A2"/>
    <w:rsid w:val="005A56C9"/>
    <w:rsid w:val="005A58D7"/>
    <w:rsid w:val="005A5D73"/>
    <w:rsid w:val="005A5FC3"/>
    <w:rsid w:val="005A60F8"/>
    <w:rsid w:val="005A61C9"/>
    <w:rsid w:val="005A622A"/>
    <w:rsid w:val="005A62F9"/>
    <w:rsid w:val="005A6497"/>
    <w:rsid w:val="005A6500"/>
    <w:rsid w:val="005A650E"/>
    <w:rsid w:val="005A6530"/>
    <w:rsid w:val="005A65B3"/>
    <w:rsid w:val="005A6CC5"/>
    <w:rsid w:val="005A7094"/>
    <w:rsid w:val="005A71AE"/>
    <w:rsid w:val="005A75D1"/>
    <w:rsid w:val="005A7833"/>
    <w:rsid w:val="005A78D1"/>
    <w:rsid w:val="005A7AAF"/>
    <w:rsid w:val="005A7AD2"/>
    <w:rsid w:val="005B0254"/>
    <w:rsid w:val="005B0690"/>
    <w:rsid w:val="005B08C3"/>
    <w:rsid w:val="005B099D"/>
    <w:rsid w:val="005B0CCD"/>
    <w:rsid w:val="005B0D4A"/>
    <w:rsid w:val="005B0D5E"/>
    <w:rsid w:val="005B0E4C"/>
    <w:rsid w:val="005B0F92"/>
    <w:rsid w:val="005B12D0"/>
    <w:rsid w:val="005B1BF4"/>
    <w:rsid w:val="005B1DDE"/>
    <w:rsid w:val="005B23D9"/>
    <w:rsid w:val="005B260B"/>
    <w:rsid w:val="005B2731"/>
    <w:rsid w:val="005B2779"/>
    <w:rsid w:val="005B27F6"/>
    <w:rsid w:val="005B2A89"/>
    <w:rsid w:val="005B2C6D"/>
    <w:rsid w:val="005B2CEB"/>
    <w:rsid w:val="005B3452"/>
    <w:rsid w:val="005B3806"/>
    <w:rsid w:val="005B3B69"/>
    <w:rsid w:val="005B3CB1"/>
    <w:rsid w:val="005B3CBE"/>
    <w:rsid w:val="005B3FA2"/>
    <w:rsid w:val="005B4007"/>
    <w:rsid w:val="005B4586"/>
    <w:rsid w:val="005B4C20"/>
    <w:rsid w:val="005B4C58"/>
    <w:rsid w:val="005B4C8C"/>
    <w:rsid w:val="005B4D41"/>
    <w:rsid w:val="005B5195"/>
    <w:rsid w:val="005B519B"/>
    <w:rsid w:val="005B52DE"/>
    <w:rsid w:val="005B5867"/>
    <w:rsid w:val="005B586E"/>
    <w:rsid w:val="005B5A08"/>
    <w:rsid w:val="005B5C0D"/>
    <w:rsid w:val="005B5CD7"/>
    <w:rsid w:val="005B5D32"/>
    <w:rsid w:val="005B60D6"/>
    <w:rsid w:val="005B6112"/>
    <w:rsid w:val="005B62BC"/>
    <w:rsid w:val="005B642D"/>
    <w:rsid w:val="005B64D8"/>
    <w:rsid w:val="005B6694"/>
    <w:rsid w:val="005B6705"/>
    <w:rsid w:val="005B6B5F"/>
    <w:rsid w:val="005B705A"/>
    <w:rsid w:val="005B7582"/>
    <w:rsid w:val="005B775C"/>
    <w:rsid w:val="005B7789"/>
    <w:rsid w:val="005B799A"/>
    <w:rsid w:val="005B7B4A"/>
    <w:rsid w:val="005B7B8F"/>
    <w:rsid w:val="005B7BFB"/>
    <w:rsid w:val="005B7D70"/>
    <w:rsid w:val="005B7E79"/>
    <w:rsid w:val="005C02DD"/>
    <w:rsid w:val="005C0389"/>
    <w:rsid w:val="005C0453"/>
    <w:rsid w:val="005C04BD"/>
    <w:rsid w:val="005C0589"/>
    <w:rsid w:val="005C0621"/>
    <w:rsid w:val="005C0CF5"/>
    <w:rsid w:val="005C0F21"/>
    <w:rsid w:val="005C0F98"/>
    <w:rsid w:val="005C1023"/>
    <w:rsid w:val="005C150E"/>
    <w:rsid w:val="005C1AC0"/>
    <w:rsid w:val="005C1BFD"/>
    <w:rsid w:val="005C1C06"/>
    <w:rsid w:val="005C1DFC"/>
    <w:rsid w:val="005C1F10"/>
    <w:rsid w:val="005C2207"/>
    <w:rsid w:val="005C22BB"/>
    <w:rsid w:val="005C242B"/>
    <w:rsid w:val="005C253E"/>
    <w:rsid w:val="005C27FF"/>
    <w:rsid w:val="005C291F"/>
    <w:rsid w:val="005C2B05"/>
    <w:rsid w:val="005C2CE1"/>
    <w:rsid w:val="005C2E3B"/>
    <w:rsid w:val="005C2EA1"/>
    <w:rsid w:val="005C2F60"/>
    <w:rsid w:val="005C2F9F"/>
    <w:rsid w:val="005C3136"/>
    <w:rsid w:val="005C3231"/>
    <w:rsid w:val="005C32B7"/>
    <w:rsid w:val="005C3512"/>
    <w:rsid w:val="005C3905"/>
    <w:rsid w:val="005C3C10"/>
    <w:rsid w:val="005C3DFE"/>
    <w:rsid w:val="005C4790"/>
    <w:rsid w:val="005C48EE"/>
    <w:rsid w:val="005C495F"/>
    <w:rsid w:val="005C4C9A"/>
    <w:rsid w:val="005C5002"/>
    <w:rsid w:val="005C573D"/>
    <w:rsid w:val="005C597B"/>
    <w:rsid w:val="005C5F6B"/>
    <w:rsid w:val="005C6137"/>
    <w:rsid w:val="005C6554"/>
    <w:rsid w:val="005C69E3"/>
    <w:rsid w:val="005C6CA4"/>
    <w:rsid w:val="005C6D75"/>
    <w:rsid w:val="005C709E"/>
    <w:rsid w:val="005C7362"/>
    <w:rsid w:val="005C744A"/>
    <w:rsid w:val="005C7898"/>
    <w:rsid w:val="005C7AB4"/>
    <w:rsid w:val="005C7D40"/>
    <w:rsid w:val="005D01B7"/>
    <w:rsid w:val="005D02C3"/>
    <w:rsid w:val="005D0468"/>
    <w:rsid w:val="005D0BAF"/>
    <w:rsid w:val="005D0F09"/>
    <w:rsid w:val="005D1141"/>
    <w:rsid w:val="005D1158"/>
    <w:rsid w:val="005D1382"/>
    <w:rsid w:val="005D142C"/>
    <w:rsid w:val="005D147A"/>
    <w:rsid w:val="005D15BF"/>
    <w:rsid w:val="005D168B"/>
    <w:rsid w:val="005D1803"/>
    <w:rsid w:val="005D1903"/>
    <w:rsid w:val="005D1ED4"/>
    <w:rsid w:val="005D2173"/>
    <w:rsid w:val="005D2174"/>
    <w:rsid w:val="005D22BB"/>
    <w:rsid w:val="005D22F0"/>
    <w:rsid w:val="005D2355"/>
    <w:rsid w:val="005D24B1"/>
    <w:rsid w:val="005D2520"/>
    <w:rsid w:val="005D27D3"/>
    <w:rsid w:val="005D299B"/>
    <w:rsid w:val="005D2D87"/>
    <w:rsid w:val="005D2DBD"/>
    <w:rsid w:val="005D319A"/>
    <w:rsid w:val="005D3531"/>
    <w:rsid w:val="005D3770"/>
    <w:rsid w:val="005D3774"/>
    <w:rsid w:val="005D38D9"/>
    <w:rsid w:val="005D39B1"/>
    <w:rsid w:val="005D3AD1"/>
    <w:rsid w:val="005D4276"/>
    <w:rsid w:val="005D4293"/>
    <w:rsid w:val="005D456A"/>
    <w:rsid w:val="005D458E"/>
    <w:rsid w:val="005D4672"/>
    <w:rsid w:val="005D4B34"/>
    <w:rsid w:val="005D4B4A"/>
    <w:rsid w:val="005D51E7"/>
    <w:rsid w:val="005D5373"/>
    <w:rsid w:val="005D5CC7"/>
    <w:rsid w:val="005D5CE4"/>
    <w:rsid w:val="005D5EAD"/>
    <w:rsid w:val="005D5EE8"/>
    <w:rsid w:val="005D623E"/>
    <w:rsid w:val="005D6333"/>
    <w:rsid w:val="005D63BF"/>
    <w:rsid w:val="005D661A"/>
    <w:rsid w:val="005D69D2"/>
    <w:rsid w:val="005D6C9C"/>
    <w:rsid w:val="005D6DB4"/>
    <w:rsid w:val="005D750E"/>
    <w:rsid w:val="005D75FC"/>
    <w:rsid w:val="005D79AA"/>
    <w:rsid w:val="005D7C23"/>
    <w:rsid w:val="005D7FCB"/>
    <w:rsid w:val="005E06F5"/>
    <w:rsid w:val="005E07A3"/>
    <w:rsid w:val="005E0EBE"/>
    <w:rsid w:val="005E0EF2"/>
    <w:rsid w:val="005E0F16"/>
    <w:rsid w:val="005E127B"/>
    <w:rsid w:val="005E13A1"/>
    <w:rsid w:val="005E14AB"/>
    <w:rsid w:val="005E14ED"/>
    <w:rsid w:val="005E1503"/>
    <w:rsid w:val="005E1684"/>
    <w:rsid w:val="005E1971"/>
    <w:rsid w:val="005E1B7B"/>
    <w:rsid w:val="005E1C27"/>
    <w:rsid w:val="005E1CED"/>
    <w:rsid w:val="005E1D68"/>
    <w:rsid w:val="005E1FA6"/>
    <w:rsid w:val="005E212E"/>
    <w:rsid w:val="005E2176"/>
    <w:rsid w:val="005E228A"/>
    <w:rsid w:val="005E2383"/>
    <w:rsid w:val="005E2527"/>
    <w:rsid w:val="005E29F9"/>
    <w:rsid w:val="005E2A38"/>
    <w:rsid w:val="005E2C37"/>
    <w:rsid w:val="005E2CDD"/>
    <w:rsid w:val="005E2DFD"/>
    <w:rsid w:val="005E368D"/>
    <w:rsid w:val="005E3714"/>
    <w:rsid w:val="005E3B37"/>
    <w:rsid w:val="005E3FFE"/>
    <w:rsid w:val="005E4040"/>
    <w:rsid w:val="005E480F"/>
    <w:rsid w:val="005E496F"/>
    <w:rsid w:val="005E4974"/>
    <w:rsid w:val="005E4998"/>
    <w:rsid w:val="005E4A16"/>
    <w:rsid w:val="005E4FC0"/>
    <w:rsid w:val="005E5392"/>
    <w:rsid w:val="005E566C"/>
    <w:rsid w:val="005E5745"/>
    <w:rsid w:val="005E57AF"/>
    <w:rsid w:val="005E57DD"/>
    <w:rsid w:val="005E5BFD"/>
    <w:rsid w:val="005E5D31"/>
    <w:rsid w:val="005E5FEC"/>
    <w:rsid w:val="005E62A2"/>
    <w:rsid w:val="005E633E"/>
    <w:rsid w:val="005E6547"/>
    <w:rsid w:val="005E6979"/>
    <w:rsid w:val="005E6D0C"/>
    <w:rsid w:val="005E6EA4"/>
    <w:rsid w:val="005E7338"/>
    <w:rsid w:val="005E7454"/>
    <w:rsid w:val="005E7696"/>
    <w:rsid w:val="005E78F6"/>
    <w:rsid w:val="005E79D0"/>
    <w:rsid w:val="005E7AA4"/>
    <w:rsid w:val="005E7CB9"/>
    <w:rsid w:val="005E7D1F"/>
    <w:rsid w:val="005E7E1E"/>
    <w:rsid w:val="005E7FF1"/>
    <w:rsid w:val="005F009F"/>
    <w:rsid w:val="005F01C5"/>
    <w:rsid w:val="005F0229"/>
    <w:rsid w:val="005F0349"/>
    <w:rsid w:val="005F089A"/>
    <w:rsid w:val="005F0AED"/>
    <w:rsid w:val="005F0B9D"/>
    <w:rsid w:val="005F0E85"/>
    <w:rsid w:val="005F10AA"/>
    <w:rsid w:val="005F1425"/>
    <w:rsid w:val="005F1527"/>
    <w:rsid w:val="005F15FE"/>
    <w:rsid w:val="005F17EB"/>
    <w:rsid w:val="005F18D6"/>
    <w:rsid w:val="005F18EF"/>
    <w:rsid w:val="005F1958"/>
    <w:rsid w:val="005F1CAC"/>
    <w:rsid w:val="005F1D46"/>
    <w:rsid w:val="005F20D3"/>
    <w:rsid w:val="005F20F1"/>
    <w:rsid w:val="005F2131"/>
    <w:rsid w:val="005F21C1"/>
    <w:rsid w:val="005F22B5"/>
    <w:rsid w:val="005F234B"/>
    <w:rsid w:val="005F26CC"/>
    <w:rsid w:val="005F2C96"/>
    <w:rsid w:val="005F2CB7"/>
    <w:rsid w:val="005F2EDA"/>
    <w:rsid w:val="005F3047"/>
    <w:rsid w:val="005F308C"/>
    <w:rsid w:val="005F3287"/>
    <w:rsid w:val="005F335C"/>
    <w:rsid w:val="005F36F1"/>
    <w:rsid w:val="005F3A6A"/>
    <w:rsid w:val="005F3A98"/>
    <w:rsid w:val="005F3C61"/>
    <w:rsid w:val="005F404E"/>
    <w:rsid w:val="005F415C"/>
    <w:rsid w:val="005F4873"/>
    <w:rsid w:val="005F49AE"/>
    <w:rsid w:val="005F49C1"/>
    <w:rsid w:val="005F4A14"/>
    <w:rsid w:val="005F4ABA"/>
    <w:rsid w:val="005F52A8"/>
    <w:rsid w:val="005F561C"/>
    <w:rsid w:val="005F56C1"/>
    <w:rsid w:val="005F57E3"/>
    <w:rsid w:val="005F5E96"/>
    <w:rsid w:val="005F661A"/>
    <w:rsid w:val="005F6684"/>
    <w:rsid w:val="005F6B64"/>
    <w:rsid w:val="005F6F12"/>
    <w:rsid w:val="005F6F9C"/>
    <w:rsid w:val="005F79D3"/>
    <w:rsid w:val="005F7B8C"/>
    <w:rsid w:val="005F7D21"/>
    <w:rsid w:val="006000D8"/>
    <w:rsid w:val="006002C5"/>
    <w:rsid w:val="00600326"/>
    <w:rsid w:val="0060055E"/>
    <w:rsid w:val="00600948"/>
    <w:rsid w:val="00600B59"/>
    <w:rsid w:val="00600BBB"/>
    <w:rsid w:val="00600D07"/>
    <w:rsid w:val="00600F6F"/>
    <w:rsid w:val="00601009"/>
    <w:rsid w:val="00601077"/>
    <w:rsid w:val="0060128D"/>
    <w:rsid w:val="00601815"/>
    <w:rsid w:val="00601B1C"/>
    <w:rsid w:val="00601C8E"/>
    <w:rsid w:val="00601E9E"/>
    <w:rsid w:val="00601F8E"/>
    <w:rsid w:val="00601FFC"/>
    <w:rsid w:val="0060289C"/>
    <w:rsid w:val="006028B9"/>
    <w:rsid w:val="006035E0"/>
    <w:rsid w:val="00603649"/>
    <w:rsid w:val="006041B4"/>
    <w:rsid w:val="006041EA"/>
    <w:rsid w:val="006042B4"/>
    <w:rsid w:val="0060447E"/>
    <w:rsid w:val="006046D7"/>
    <w:rsid w:val="00604CEC"/>
    <w:rsid w:val="00604EF5"/>
    <w:rsid w:val="00604FBF"/>
    <w:rsid w:val="0060555E"/>
    <w:rsid w:val="006057B8"/>
    <w:rsid w:val="0060586B"/>
    <w:rsid w:val="0060599D"/>
    <w:rsid w:val="0060602B"/>
    <w:rsid w:val="00606225"/>
    <w:rsid w:val="00606458"/>
    <w:rsid w:val="00606486"/>
    <w:rsid w:val="00606901"/>
    <w:rsid w:val="00606A43"/>
    <w:rsid w:val="00606BBC"/>
    <w:rsid w:val="00607248"/>
    <w:rsid w:val="00607255"/>
    <w:rsid w:val="00607357"/>
    <w:rsid w:val="0060738C"/>
    <w:rsid w:val="00607475"/>
    <w:rsid w:val="0060751F"/>
    <w:rsid w:val="00607F6B"/>
    <w:rsid w:val="00607F6F"/>
    <w:rsid w:val="006102F4"/>
    <w:rsid w:val="0061035D"/>
    <w:rsid w:val="006104D1"/>
    <w:rsid w:val="00610988"/>
    <w:rsid w:val="00610B3B"/>
    <w:rsid w:val="00610CD0"/>
    <w:rsid w:val="00610DCA"/>
    <w:rsid w:val="00610F38"/>
    <w:rsid w:val="00610FD7"/>
    <w:rsid w:val="00611087"/>
    <w:rsid w:val="006112AD"/>
    <w:rsid w:val="006116FE"/>
    <w:rsid w:val="006117DF"/>
    <w:rsid w:val="00611824"/>
    <w:rsid w:val="00611FEA"/>
    <w:rsid w:val="00612127"/>
    <w:rsid w:val="0061239F"/>
    <w:rsid w:val="006126D9"/>
    <w:rsid w:val="006127E6"/>
    <w:rsid w:val="00612922"/>
    <w:rsid w:val="00613136"/>
    <w:rsid w:val="00613484"/>
    <w:rsid w:val="0061398D"/>
    <w:rsid w:val="00613D76"/>
    <w:rsid w:val="00613E8A"/>
    <w:rsid w:val="00613E8F"/>
    <w:rsid w:val="00614165"/>
    <w:rsid w:val="006141BE"/>
    <w:rsid w:val="0061497A"/>
    <w:rsid w:val="00614A5D"/>
    <w:rsid w:val="00614ACF"/>
    <w:rsid w:val="00614CFE"/>
    <w:rsid w:val="00615216"/>
    <w:rsid w:val="00615598"/>
    <w:rsid w:val="00615603"/>
    <w:rsid w:val="006158F8"/>
    <w:rsid w:val="00615958"/>
    <w:rsid w:val="00615C6C"/>
    <w:rsid w:val="00615FEB"/>
    <w:rsid w:val="0061600A"/>
    <w:rsid w:val="0061600C"/>
    <w:rsid w:val="00616071"/>
    <w:rsid w:val="006166F6"/>
    <w:rsid w:val="0061697A"/>
    <w:rsid w:val="00616988"/>
    <w:rsid w:val="006169CC"/>
    <w:rsid w:val="006169FD"/>
    <w:rsid w:val="00616C0C"/>
    <w:rsid w:val="00616CAB"/>
    <w:rsid w:val="00616E8F"/>
    <w:rsid w:val="006171B6"/>
    <w:rsid w:val="00617467"/>
    <w:rsid w:val="0061747E"/>
    <w:rsid w:val="00617A45"/>
    <w:rsid w:val="00617B2D"/>
    <w:rsid w:val="00617B94"/>
    <w:rsid w:val="00617E6C"/>
    <w:rsid w:val="00617ECD"/>
    <w:rsid w:val="00617ED1"/>
    <w:rsid w:val="0062004A"/>
    <w:rsid w:val="00620339"/>
    <w:rsid w:val="00620498"/>
    <w:rsid w:val="0062071B"/>
    <w:rsid w:val="006208D2"/>
    <w:rsid w:val="00620C4F"/>
    <w:rsid w:val="00620E1B"/>
    <w:rsid w:val="00620E26"/>
    <w:rsid w:val="0062119C"/>
    <w:rsid w:val="006211F0"/>
    <w:rsid w:val="0062128C"/>
    <w:rsid w:val="0062137E"/>
    <w:rsid w:val="00621543"/>
    <w:rsid w:val="006216F3"/>
    <w:rsid w:val="00621857"/>
    <w:rsid w:val="0062185C"/>
    <w:rsid w:val="00621AE7"/>
    <w:rsid w:val="006221C6"/>
    <w:rsid w:val="006221DA"/>
    <w:rsid w:val="006224EF"/>
    <w:rsid w:val="00622AEC"/>
    <w:rsid w:val="00622C29"/>
    <w:rsid w:val="00623565"/>
    <w:rsid w:val="00623705"/>
    <w:rsid w:val="00623740"/>
    <w:rsid w:val="0062386B"/>
    <w:rsid w:val="00623A5B"/>
    <w:rsid w:val="00623DC5"/>
    <w:rsid w:val="0062426B"/>
    <w:rsid w:val="006242A4"/>
    <w:rsid w:val="006244BF"/>
    <w:rsid w:val="0062454F"/>
    <w:rsid w:val="00624579"/>
    <w:rsid w:val="00624706"/>
    <w:rsid w:val="0062499C"/>
    <w:rsid w:val="00624A39"/>
    <w:rsid w:val="00624C2C"/>
    <w:rsid w:val="00624CB7"/>
    <w:rsid w:val="00624E20"/>
    <w:rsid w:val="006252EA"/>
    <w:rsid w:val="006253D7"/>
    <w:rsid w:val="00625406"/>
    <w:rsid w:val="00625947"/>
    <w:rsid w:val="00625D79"/>
    <w:rsid w:val="00625FE2"/>
    <w:rsid w:val="00626178"/>
    <w:rsid w:val="006261F8"/>
    <w:rsid w:val="00626201"/>
    <w:rsid w:val="00626346"/>
    <w:rsid w:val="00626419"/>
    <w:rsid w:val="006268B3"/>
    <w:rsid w:val="00626CB1"/>
    <w:rsid w:val="00627519"/>
    <w:rsid w:val="00627796"/>
    <w:rsid w:val="00627813"/>
    <w:rsid w:val="00627875"/>
    <w:rsid w:val="006278AE"/>
    <w:rsid w:val="00627B00"/>
    <w:rsid w:val="00627B13"/>
    <w:rsid w:val="00627D87"/>
    <w:rsid w:val="0063020B"/>
    <w:rsid w:val="006303B7"/>
    <w:rsid w:val="006303DB"/>
    <w:rsid w:val="006305CD"/>
    <w:rsid w:val="0063103C"/>
    <w:rsid w:val="0063110B"/>
    <w:rsid w:val="00631795"/>
    <w:rsid w:val="00631C57"/>
    <w:rsid w:val="00631D18"/>
    <w:rsid w:val="0063215C"/>
    <w:rsid w:val="006321BC"/>
    <w:rsid w:val="00632F3C"/>
    <w:rsid w:val="006330EE"/>
    <w:rsid w:val="00633146"/>
    <w:rsid w:val="006334C3"/>
    <w:rsid w:val="0063369A"/>
    <w:rsid w:val="00633729"/>
    <w:rsid w:val="006338D0"/>
    <w:rsid w:val="006339A6"/>
    <w:rsid w:val="00633ABE"/>
    <w:rsid w:val="00634068"/>
    <w:rsid w:val="006342D9"/>
    <w:rsid w:val="00634418"/>
    <w:rsid w:val="0063444D"/>
    <w:rsid w:val="00634840"/>
    <w:rsid w:val="006348B8"/>
    <w:rsid w:val="00634BE0"/>
    <w:rsid w:val="00634C57"/>
    <w:rsid w:val="00634DFC"/>
    <w:rsid w:val="00634F90"/>
    <w:rsid w:val="00635186"/>
    <w:rsid w:val="006351A6"/>
    <w:rsid w:val="00635D5B"/>
    <w:rsid w:val="00635DB5"/>
    <w:rsid w:val="0063654F"/>
    <w:rsid w:val="00636739"/>
    <w:rsid w:val="00636766"/>
    <w:rsid w:val="006367A7"/>
    <w:rsid w:val="006367B4"/>
    <w:rsid w:val="006374B0"/>
    <w:rsid w:val="00637502"/>
    <w:rsid w:val="00637932"/>
    <w:rsid w:val="00637968"/>
    <w:rsid w:val="00637BE1"/>
    <w:rsid w:val="00637C4D"/>
    <w:rsid w:val="00637D3D"/>
    <w:rsid w:val="00637EF4"/>
    <w:rsid w:val="0064019C"/>
    <w:rsid w:val="006403BE"/>
    <w:rsid w:val="0064045E"/>
    <w:rsid w:val="0064062F"/>
    <w:rsid w:val="00640901"/>
    <w:rsid w:val="00640AF3"/>
    <w:rsid w:val="00640D6A"/>
    <w:rsid w:val="00640F8D"/>
    <w:rsid w:val="006410AD"/>
    <w:rsid w:val="006410BB"/>
    <w:rsid w:val="006410EA"/>
    <w:rsid w:val="006415B3"/>
    <w:rsid w:val="00641801"/>
    <w:rsid w:val="00641CA2"/>
    <w:rsid w:val="0064206A"/>
    <w:rsid w:val="006425C9"/>
    <w:rsid w:val="006429E0"/>
    <w:rsid w:val="00642F35"/>
    <w:rsid w:val="00643042"/>
    <w:rsid w:val="00643296"/>
    <w:rsid w:val="00643339"/>
    <w:rsid w:val="0064346D"/>
    <w:rsid w:val="006434BA"/>
    <w:rsid w:val="006436EB"/>
    <w:rsid w:val="006437E2"/>
    <w:rsid w:val="00643B37"/>
    <w:rsid w:val="00643DB1"/>
    <w:rsid w:val="00643DD3"/>
    <w:rsid w:val="00643E23"/>
    <w:rsid w:val="00643E36"/>
    <w:rsid w:val="00643E40"/>
    <w:rsid w:val="00643F0F"/>
    <w:rsid w:val="00644534"/>
    <w:rsid w:val="006448CD"/>
    <w:rsid w:val="00644F5D"/>
    <w:rsid w:val="00645045"/>
    <w:rsid w:val="00645160"/>
    <w:rsid w:val="006454F2"/>
    <w:rsid w:val="00645861"/>
    <w:rsid w:val="006458B2"/>
    <w:rsid w:val="00645949"/>
    <w:rsid w:val="00645C62"/>
    <w:rsid w:val="00645D3D"/>
    <w:rsid w:val="006462C5"/>
    <w:rsid w:val="0064664D"/>
    <w:rsid w:val="006468DD"/>
    <w:rsid w:val="00646B38"/>
    <w:rsid w:val="00646DC0"/>
    <w:rsid w:val="00646DC1"/>
    <w:rsid w:val="00646DC3"/>
    <w:rsid w:val="006470CF"/>
    <w:rsid w:val="006472F3"/>
    <w:rsid w:val="00647496"/>
    <w:rsid w:val="00647556"/>
    <w:rsid w:val="00647BBA"/>
    <w:rsid w:val="00647C14"/>
    <w:rsid w:val="00647DB1"/>
    <w:rsid w:val="00647EA6"/>
    <w:rsid w:val="006504F9"/>
    <w:rsid w:val="0065066E"/>
    <w:rsid w:val="0065083F"/>
    <w:rsid w:val="00650866"/>
    <w:rsid w:val="0065086C"/>
    <w:rsid w:val="00650B07"/>
    <w:rsid w:val="00650CD0"/>
    <w:rsid w:val="00650ED8"/>
    <w:rsid w:val="00651288"/>
    <w:rsid w:val="006512E1"/>
    <w:rsid w:val="006513FD"/>
    <w:rsid w:val="006514CB"/>
    <w:rsid w:val="0065156D"/>
    <w:rsid w:val="006515EA"/>
    <w:rsid w:val="00651DF8"/>
    <w:rsid w:val="00651EB1"/>
    <w:rsid w:val="006523A1"/>
    <w:rsid w:val="0065240E"/>
    <w:rsid w:val="006524EF"/>
    <w:rsid w:val="006527A2"/>
    <w:rsid w:val="00652A3C"/>
    <w:rsid w:val="00652C61"/>
    <w:rsid w:val="00652D10"/>
    <w:rsid w:val="00652D53"/>
    <w:rsid w:val="00652D7F"/>
    <w:rsid w:val="00653462"/>
    <w:rsid w:val="0065348F"/>
    <w:rsid w:val="006535AF"/>
    <w:rsid w:val="00653763"/>
    <w:rsid w:val="006537AC"/>
    <w:rsid w:val="0065385A"/>
    <w:rsid w:val="006538DC"/>
    <w:rsid w:val="00653970"/>
    <w:rsid w:val="00653B61"/>
    <w:rsid w:val="00653B83"/>
    <w:rsid w:val="006542C6"/>
    <w:rsid w:val="0065435A"/>
    <w:rsid w:val="00654399"/>
    <w:rsid w:val="006544E9"/>
    <w:rsid w:val="00654668"/>
    <w:rsid w:val="006547F1"/>
    <w:rsid w:val="00654B96"/>
    <w:rsid w:val="00654C5D"/>
    <w:rsid w:val="00654E82"/>
    <w:rsid w:val="00654EC1"/>
    <w:rsid w:val="00655059"/>
    <w:rsid w:val="00655215"/>
    <w:rsid w:val="006552CD"/>
    <w:rsid w:val="006552D6"/>
    <w:rsid w:val="00655CAF"/>
    <w:rsid w:val="00655E47"/>
    <w:rsid w:val="00656245"/>
    <w:rsid w:val="0065647E"/>
    <w:rsid w:val="00656559"/>
    <w:rsid w:val="00656595"/>
    <w:rsid w:val="006565B2"/>
    <w:rsid w:val="006566F3"/>
    <w:rsid w:val="006567BC"/>
    <w:rsid w:val="0065685C"/>
    <w:rsid w:val="00656A33"/>
    <w:rsid w:val="00656B4F"/>
    <w:rsid w:val="00656BC4"/>
    <w:rsid w:val="00656C83"/>
    <w:rsid w:val="00656FA8"/>
    <w:rsid w:val="0065704C"/>
    <w:rsid w:val="00657051"/>
    <w:rsid w:val="00657286"/>
    <w:rsid w:val="006574B7"/>
    <w:rsid w:val="00657505"/>
    <w:rsid w:val="00657B9A"/>
    <w:rsid w:val="00657C39"/>
    <w:rsid w:val="00657D2A"/>
    <w:rsid w:val="00660026"/>
    <w:rsid w:val="0066004E"/>
    <w:rsid w:val="006602C3"/>
    <w:rsid w:val="00660633"/>
    <w:rsid w:val="006609AD"/>
    <w:rsid w:val="00660EA7"/>
    <w:rsid w:val="006610E0"/>
    <w:rsid w:val="00661688"/>
    <w:rsid w:val="0066169C"/>
    <w:rsid w:val="00661D61"/>
    <w:rsid w:val="0066228B"/>
    <w:rsid w:val="0066235F"/>
    <w:rsid w:val="006623CC"/>
    <w:rsid w:val="006623D6"/>
    <w:rsid w:val="00662A79"/>
    <w:rsid w:val="00662E12"/>
    <w:rsid w:val="00662FE7"/>
    <w:rsid w:val="00663403"/>
    <w:rsid w:val="00663417"/>
    <w:rsid w:val="0066342A"/>
    <w:rsid w:val="006636D4"/>
    <w:rsid w:val="0066386A"/>
    <w:rsid w:val="0066394D"/>
    <w:rsid w:val="00663FA0"/>
    <w:rsid w:val="006644F1"/>
    <w:rsid w:val="0066458D"/>
    <w:rsid w:val="006646A7"/>
    <w:rsid w:val="00664858"/>
    <w:rsid w:val="006649D7"/>
    <w:rsid w:val="00664A51"/>
    <w:rsid w:val="00664C1E"/>
    <w:rsid w:val="00664CD9"/>
    <w:rsid w:val="00664D38"/>
    <w:rsid w:val="00664F67"/>
    <w:rsid w:val="00665138"/>
    <w:rsid w:val="00665852"/>
    <w:rsid w:val="0066594F"/>
    <w:rsid w:val="00665B6C"/>
    <w:rsid w:val="00665BE2"/>
    <w:rsid w:val="00665C52"/>
    <w:rsid w:val="00665D77"/>
    <w:rsid w:val="006664E7"/>
    <w:rsid w:val="00666A04"/>
    <w:rsid w:val="00666D7C"/>
    <w:rsid w:val="00667029"/>
    <w:rsid w:val="0066717D"/>
    <w:rsid w:val="006673EC"/>
    <w:rsid w:val="006678C8"/>
    <w:rsid w:val="00667A44"/>
    <w:rsid w:val="006700DD"/>
    <w:rsid w:val="0067046D"/>
    <w:rsid w:val="006707ED"/>
    <w:rsid w:val="0067084D"/>
    <w:rsid w:val="00670A45"/>
    <w:rsid w:val="00670A73"/>
    <w:rsid w:val="00670C82"/>
    <w:rsid w:val="00670DCC"/>
    <w:rsid w:val="00670EDD"/>
    <w:rsid w:val="006710D1"/>
    <w:rsid w:val="00671164"/>
    <w:rsid w:val="0067123A"/>
    <w:rsid w:val="0067139F"/>
    <w:rsid w:val="006714DE"/>
    <w:rsid w:val="00671600"/>
    <w:rsid w:val="00671693"/>
    <w:rsid w:val="00671853"/>
    <w:rsid w:val="00671860"/>
    <w:rsid w:val="006718C0"/>
    <w:rsid w:val="00671E59"/>
    <w:rsid w:val="00671EB3"/>
    <w:rsid w:val="00671FF4"/>
    <w:rsid w:val="00672294"/>
    <w:rsid w:val="00672620"/>
    <w:rsid w:val="00672738"/>
    <w:rsid w:val="00672752"/>
    <w:rsid w:val="00672980"/>
    <w:rsid w:val="00672A02"/>
    <w:rsid w:val="006731CF"/>
    <w:rsid w:val="00673305"/>
    <w:rsid w:val="006733A9"/>
    <w:rsid w:val="00673541"/>
    <w:rsid w:val="00673E3A"/>
    <w:rsid w:val="00673E43"/>
    <w:rsid w:val="00673F43"/>
    <w:rsid w:val="00674130"/>
    <w:rsid w:val="0067417F"/>
    <w:rsid w:val="00674695"/>
    <w:rsid w:val="00674723"/>
    <w:rsid w:val="006747AB"/>
    <w:rsid w:val="006749A3"/>
    <w:rsid w:val="00674D35"/>
    <w:rsid w:val="00674F71"/>
    <w:rsid w:val="00674FCA"/>
    <w:rsid w:val="0067501A"/>
    <w:rsid w:val="0067524E"/>
    <w:rsid w:val="00675297"/>
    <w:rsid w:val="006752E7"/>
    <w:rsid w:val="006753E4"/>
    <w:rsid w:val="006756A3"/>
    <w:rsid w:val="00675859"/>
    <w:rsid w:val="00675992"/>
    <w:rsid w:val="00675BAD"/>
    <w:rsid w:val="00675D01"/>
    <w:rsid w:val="00675F1B"/>
    <w:rsid w:val="00676437"/>
    <w:rsid w:val="006764BE"/>
    <w:rsid w:val="00676558"/>
    <w:rsid w:val="006767A1"/>
    <w:rsid w:val="006769FC"/>
    <w:rsid w:val="00676AC6"/>
    <w:rsid w:val="00676B79"/>
    <w:rsid w:val="00676D47"/>
    <w:rsid w:val="00676DB4"/>
    <w:rsid w:val="00677704"/>
    <w:rsid w:val="00677B60"/>
    <w:rsid w:val="00677BC4"/>
    <w:rsid w:val="00677D44"/>
    <w:rsid w:val="00677EAD"/>
    <w:rsid w:val="0068011F"/>
    <w:rsid w:val="0068031F"/>
    <w:rsid w:val="0068033C"/>
    <w:rsid w:val="006803B5"/>
    <w:rsid w:val="00680527"/>
    <w:rsid w:val="006809E8"/>
    <w:rsid w:val="00680BEF"/>
    <w:rsid w:val="0068109E"/>
    <w:rsid w:val="00681766"/>
    <w:rsid w:val="00681836"/>
    <w:rsid w:val="00681ABD"/>
    <w:rsid w:val="00681D39"/>
    <w:rsid w:val="00682075"/>
    <w:rsid w:val="006824EA"/>
    <w:rsid w:val="0068251B"/>
    <w:rsid w:val="00682620"/>
    <w:rsid w:val="0068270B"/>
    <w:rsid w:val="00682951"/>
    <w:rsid w:val="006829C3"/>
    <w:rsid w:val="00682B06"/>
    <w:rsid w:val="00682C16"/>
    <w:rsid w:val="00682C3F"/>
    <w:rsid w:val="00682C8A"/>
    <w:rsid w:val="00682DAC"/>
    <w:rsid w:val="00682E6D"/>
    <w:rsid w:val="006832B3"/>
    <w:rsid w:val="00683344"/>
    <w:rsid w:val="00683478"/>
    <w:rsid w:val="00683498"/>
    <w:rsid w:val="006836F2"/>
    <w:rsid w:val="00683707"/>
    <w:rsid w:val="00683783"/>
    <w:rsid w:val="00684483"/>
    <w:rsid w:val="006846F5"/>
    <w:rsid w:val="00684855"/>
    <w:rsid w:val="00684985"/>
    <w:rsid w:val="00684CA9"/>
    <w:rsid w:val="00684F3C"/>
    <w:rsid w:val="0068524E"/>
    <w:rsid w:val="00685606"/>
    <w:rsid w:val="00685625"/>
    <w:rsid w:val="00685834"/>
    <w:rsid w:val="00685871"/>
    <w:rsid w:val="006859C6"/>
    <w:rsid w:val="00685F75"/>
    <w:rsid w:val="0068653B"/>
    <w:rsid w:val="00687200"/>
    <w:rsid w:val="00687245"/>
    <w:rsid w:val="00687736"/>
    <w:rsid w:val="0068788C"/>
    <w:rsid w:val="00687BF2"/>
    <w:rsid w:val="00690074"/>
    <w:rsid w:val="006903AC"/>
    <w:rsid w:val="00690AE8"/>
    <w:rsid w:val="00690DB8"/>
    <w:rsid w:val="006912AF"/>
    <w:rsid w:val="00691406"/>
    <w:rsid w:val="00691448"/>
    <w:rsid w:val="0069148C"/>
    <w:rsid w:val="006918B7"/>
    <w:rsid w:val="00691B06"/>
    <w:rsid w:val="00691F45"/>
    <w:rsid w:val="00692098"/>
    <w:rsid w:val="0069221E"/>
    <w:rsid w:val="0069247B"/>
    <w:rsid w:val="006924D2"/>
    <w:rsid w:val="006926B8"/>
    <w:rsid w:val="00692A92"/>
    <w:rsid w:val="00692C9C"/>
    <w:rsid w:val="00692D55"/>
    <w:rsid w:val="00692EFE"/>
    <w:rsid w:val="006930AC"/>
    <w:rsid w:val="006930F1"/>
    <w:rsid w:val="006932E2"/>
    <w:rsid w:val="006935BB"/>
    <w:rsid w:val="0069391B"/>
    <w:rsid w:val="006944BA"/>
    <w:rsid w:val="0069476D"/>
    <w:rsid w:val="00694782"/>
    <w:rsid w:val="006948AA"/>
    <w:rsid w:val="006949C7"/>
    <w:rsid w:val="00694AEC"/>
    <w:rsid w:val="00694F53"/>
    <w:rsid w:val="006952D2"/>
    <w:rsid w:val="00695401"/>
    <w:rsid w:val="006954AE"/>
    <w:rsid w:val="00695B7F"/>
    <w:rsid w:val="00696635"/>
    <w:rsid w:val="006966B6"/>
    <w:rsid w:val="0069677C"/>
    <w:rsid w:val="00696799"/>
    <w:rsid w:val="00696A11"/>
    <w:rsid w:val="00696E35"/>
    <w:rsid w:val="00697181"/>
    <w:rsid w:val="006971BD"/>
    <w:rsid w:val="006972C9"/>
    <w:rsid w:val="006973FC"/>
    <w:rsid w:val="006974EC"/>
    <w:rsid w:val="00697500"/>
    <w:rsid w:val="00697B70"/>
    <w:rsid w:val="00697EDE"/>
    <w:rsid w:val="00697F26"/>
    <w:rsid w:val="006A027C"/>
    <w:rsid w:val="006A0763"/>
    <w:rsid w:val="006A0822"/>
    <w:rsid w:val="006A0A0B"/>
    <w:rsid w:val="006A0C54"/>
    <w:rsid w:val="006A0F94"/>
    <w:rsid w:val="006A1177"/>
    <w:rsid w:val="006A13DB"/>
    <w:rsid w:val="006A1610"/>
    <w:rsid w:val="006A16A6"/>
    <w:rsid w:val="006A19B8"/>
    <w:rsid w:val="006A2418"/>
    <w:rsid w:val="006A2588"/>
    <w:rsid w:val="006A25AE"/>
    <w:rsid w:val="006A2A06"/>
    <w:rsid w:val="006A2C41"/>
    <w:rsid w:val="006A2C8E"/>
    <w:rsid w:val="006A2CFB"/>
    <w:rsid w:val="006A2E5D"/>
    <w:rsid w:val="006A2EB6"/>
    <w:rsid w:val="006A2FC1"/>
    <w:rsid w:val="006A310F"/>
    <w:rsid w:val="006A3468"/>
    <w:rsid w:val="006A3715"/>
    <w:rsid w:val="006A39D6"/>
    <w:rsid w:val="006A3BB5"/>
    <w:rsid w:val="006A3C01"/>
    <w:rsid w:val="006A3CA5"/>
    <w:rsid w:val="006A3D87"/>
    <w:rsid w:val="006A4112"/>
    <w:rsid w:val="006A4323"/>
    <w:rsid w:val="006A4884"/>
    <w:rsid w:val="006A4D75"/>
    <w:rsid w:val="006A4F10"/>
    <w:rsid w:val="006A510D"/>
    <w:rsid w:val="006A5111"/>
    <w:rsid w:val="006A512E"/>
    <w:rsid w:val="006A523E"/>
    <w:rsid w:val="006A53F0"/>
    <w:rsid w:val="006A5533"/>
    <w:rsid w:val="006A5642"/>
    <w:rsid w:val="006A579F"/>
    <w:rsid w:val="006A588C"/>
    <w:rsid w:val="006A5CA9"/>
    <w:rsid w:val="006A5D86"/>
    <w:rsid w:val="006A5E04"/>
    <w:rsid w:val="006A5E98"/>
    <w:rsid w:val="006A6027"/>
    <w:rsid w:val="006A6029"/>
    <w:rsid w:val="006A6287"/>
    <w:rsid w:val="006A64C1"/>
    <w:rsid w:val="006A682B"/>
    <w:rsid w:val="006A69F9"/>
    <w:rsid w:val="006A6AC1"/>
    <w:rsid w:val="006A6AFD"/>
    <w:rsid w:val="006A6D25"/>
    <w:rsid w:val="006A746E"/>
    <w:rsid w:val="006A77E2"/>
    <w:rsid w:val="006A7861"/>
    <w:rsid w:val="006A7A45"/>
    <w:rsid w:val="006B02F7"/>
    <w:rsid w:val="006B03A3"/>
    <w:rsid w:val="006B053B"/>
    <w:rsid w:val="006B0DDE"/>
    <w:rsid w:val="006B11CA"/>
    <w:rsid w:val="006B1209"/>
    <w:rsid w:val="006B140A"/>
    <w:rsid w:val="006B14C3"/>
    <w:rsid w:val="006B1744"/>
    <w:rsid w:val="006B182B"/>
    <w:rsid w:val="006B1EAD"/>
    <w:rsid w:val="006B1EB0"/>
    <w:rsid w:val="006B20E9"/>
    <w:rsid w:val="006B21B4"/>
    <w:rsid w:val="006B2430"/>
    <w:rsid w:val="006B2549"/>
    <w:rsid w:val="006B29D9"/>
    <w:rsid w:val="006B2B45"/>
    <w:rsid w:val="006B2BD6"/>
    <w:rsid w:val="006B2D85"/>
    <w:rsid w:val="006B2DEA"/>
    <w:rsid w:val="006B2E1F"/>
    <w:rsid w:val="006B2E42"/>
    <w:rsid w:val="006B2EF6"/>
    <w:rsid w:val="006B312F"/>
    <w:rsid w:val="006B32FB"/>
    <w:rsid w:val="006B33B8"/>
    <w:rsid w:val="006B343A"/>
    <w:rsid w:val="006B39C5"/>
    <w:rsid w:val="006B3AEF"/>
    <w:rsid w:val="006B3B1B"/>
    <w:rsid w:val="006B3CF6"/>
    <w:rsid w:val="006B3ED7"/>
    <w:rsid w:val="006B3F5E"/>
    <w:rsid w:val="006B3FFB"/>
    <w:rsid w:val="006B4176"/>
    <w:rsid w:val="006B4177"/>
    <w:rsid w:val="006B43BB"/>
    <w:rsid w:val="006B456E"/>
    <w:rsid w:val="006B46BA"/>
    <w:rsid w:val="006B47D3"/>
    <w:rsid w:val="006B4BEA"/>
    <w:rsid w:val="006B4CA0"/>
    <w:rsid w:val="006B4EA5"/>
    <w:rsid w:val="006B5402"/>
    <w:rsid w:val="006B5568"/>
    <w:rsid w:val="006B570D"/>
    <w:rsid w:val="006B5EC7"/>
    <w:rsid w:val="006B609F"/>
    <w:rsid w:val="006B630E"/>
    <w:rsid w:val="006B63B8"/>
    <w:rsid w:val="006B63E8"/>
    <w:rsid w:val="006B65B9"/>
    <w:rsid w:val="006B6767"/>
    <w:rsid w:val="006B6896"/>
    <w:rsid w:val="006B6943"/>
    <w:rsid w:val="006B69D1"/>
    <w:rsid w:val="006B69DB"/>
    <w:rsid w:val="006B6B87"/>
    <w:rsid w:val="006B6D18"/>
    <w:rsid w:val="006B7081"/>
    <w:rsid w:val="006B724D"/>
    <w:rsid w:val="006B75D6"/>
    <w:rsid w:val="006B7774"/>
    <w:rsid w:val="006B79E7"/>
    <w:rsid w:val="006B7B9A"/>
    <w:rsid w:val="006B7DD2"/>
    <w:rsid w:val="006C0497"/>
    <w:rsid w:val="006C0631"/>
    <w:rsid w:val="006C0A04"/>
    <w:rsid w:val="006C0E15"/>
    <w:rsid w:val="006C1013"/>
    <w:rsid w:val="006C102C"/>
    <w:rsid w:val="006C1435"/>
    <w:rsid w:val="006C1573"/>
    <w:rsid w:val="006C1723"/>
    <w:rsid w:val="006C174E"/>
    <w:rsid w:val="006C1824"/>
    <w:rsid w:val="006C1CED"/>
    <w:rsid w:val="006C1E8F"/>
    <w:rsid w:val="006C1EB4"/>
    <w:rsid w:val="006C2113"/>
    <w:rsid w:val="006C22E0"/>
    <w:rsid w:val="006C2373"/>
    <w:rsid w:val="006C242B"/>
    <w:rsid w:val="006C248E"/>
    <w:rsid w:val="006C257B"/>
    <w:rsid w:val="006C26C5"/>
    <w:rsid w:val="006C26E0"/>
    <w:rsid w:val="006C27EE"/>
    <w:rsid w:val="006C2952"/>
    <w:rsid w:val="006C2ADB"/>
    <w:rsid w:val="006C2AF5"/>
    <w:rsid w:val="006C2D9C"/>
    <w:rsid w:val="006C2EF8"/>
    <w:rsid w:val="006C2FA8"/>
    <w:rsid w:val="006C3004"/>
    <w:rsid w:val="006C3128"/>
    <w:rsid w:val="006C3265"/>
    <w:rsid w:val="006C3476"/>
    <w:rsid w:val="006C34B1"/>
    <w:rsid w:val="006C35C3"/>
    <w:rsid w:val="006C35F2"/>
    <w:rsid w:val="006C37DB"/>
    <w:rsid w:val="006C383D"/>
    <w:rsid w:val="006C39B3"/>
    <w:rsid w:val="006C39C3"/>
    <w:rsid w:val="006C3BBB"/>
    <w:rsid w:val="006C3C44"/>
    <w:rsid w:val="006C3FA0"/>
    <w:rsid w:val="006C409C"/>
    <w:rsid w:val="006C4365"/>
    <w:rsid w:val="006C4422"/>
    <w:rsid w:val="006C4708"/>
    <w:rsid w:val="006C4AA5"/>
    <w:rsid w:val="006C4B57"/>
    <w:rsid w:val="006C4E9C"/>
    <w:rsid w:val="006C4F0F"/>
    <w:rsid w:val="006C4F51"/>
    <w:rsid w:val="006C508D"/>
    <w:rsid w:val="006C528C"/>
    <w:rsid w:val="006C5564"/>
    <w:rsid w:val="006C5710"/>
    <w:rsid w:val="006C57D9"/>
    <w:rsid w:val="006C5846"/>
    <w:rsid w:val="006C5979"/>
    <w:rsid w:val="006C5A14"/>
    <w:rsid w:val="006C5D76"/>
    <w:rsid w:val="006C5F96"/>
    <w:rsid w:val="006C5FE3"/>
    <w:rsid w:val="006C654F"/>
    <w:rsid w:val="006C69C6"/>
    <w:rsid w:val="006C6A6A"/>
    <w:rsid w:val="006C6F8F"/>
    <w:rsid w:val="006C7214"/>
    <w:rsid w:val="006C74E6"/>
    <w:rsid w:val="006C7AC2"/>
    <w:rsid w:val="006C7B20"/>
    <w:rsid w:val="006C7EDB"/>
    <w:rsid w:val="006D04C9"/>
    <w:rsid w:val="006D05A5"/>
    <w:rsid w:val="006D066E"/>
    <w:rsid w:val="006D0C23"/>
    <w:rsid w:val="006D0C39"/>
    <w:rsid w:val="006D0DA9"/>
    <w:rsid w:val="006D0DC6"/>
    <w:rsid w:val="006D1118"/>
    <w:rsid w:val="006D11BE"/>
    <w:rsid w:val="006D1793"/>
    <w:rsid w:val="006D1A93"/>
    <w:rsid w:val="006D1E99"/>
    <w:rsid w:val="006D2021"/>
    <w:rsid w:val="006D20B2"/>
    <w:rsid w:val="006D263B"/>
    <w:rsid w:val="006D28F9"/>
    <w:rsid w:val="006D297C"/>
    <w:rsid w:val="006D2A1D"/>
    <w:rsid w:val="006D2A9A"/>
    <w:rsid w:val="006D2B50"/>
    <w:rsid w:val="006D2BEB"/>
    <w:rsid w:val="006D2CD7"/>
    <w:rsid w:val="006D2EE7"/>
    <w:rsid w:val="006D303D"/>
    <w:rsid w:val="006D306B"/>
    <w:rsid w:val="006D30AB"/>
    <w:rsid w:val="006D3199"/>
    <w:rsid w:val="006D3544"/>
    <w:rsid w:val="006D37F1"/>
    <w:rsid w:val="006D3A6F"/>
    <w:rsid w:val="006D3A80"/>
    <w:rsid w:val="006D3C00"/>
    <w:rsid w:val="006D4169"/>
    <w:rsid w:val="006D44DD"/>
    <w:rsid w:val="006D48EA"/>
    <w:rsid w:val="006D48F5"/>
    <w:rsid w:val="006D4E7F"/>
    <w:rsid w:val="006D4E9E"/>
    <w:rsid w:val="006D50E2"/>
    <w:rsid w:val="006D53E8"/>
    <w:rsid w:val="006D54AC"/>
    <w:rsid w:val="006D55E5"/>
    <w:rsid w:val="006D57A3"/>
    <w:rsid w:val="006D57F5"/>
    <w:rsid w:val="006D5D37"/>
    <w:rsid w:val="006D6525"/>
    <w:rsid w:val="006D6760"/>
    <w:rsid w:val="006D67A8"/>
    <w:rsid w:val="006D6A22"/>
    <w:rsid w:val="006D6A3A"/>
    <w:rsid w:val="006D6BEF"/>
    <w:rsid w:val="006D6D2A"/>
    <w:rsid w:val="006D7523"/>
    <w:rsid w:val="006D7592"/>
    <w:rsid w:val="006D7626"/>
    <w:rsid w:val="006D78C6"/>
    <w:rsid w:val="006D7924"/>
    <w:rsid w:val="006D7E23"/>
    <w:rsid w:val="006D7E4B"/>
    <w:rsid w:val="006E01DE"/>
    <w:rsid w:val="006E0306"/>
    <w:rsid w:val="006E0311"/>
    <w:rsid w:val="006E048A"/>
    <w:rsid w:val="006E0544"/>
    <w:rsid w:val="006E06FE"/>
    <w:rsid w:val="006E0764"/>
    <w:rsid w:val="006E09F2"/>
    <w:rsid w:val="006E0B9E"/>
    <w:rsid w:val="006E1290"/>
    <w:rsid w:val="006E1292"/>
    <w:rsid w:val="006E130F"/>
    <w:rsid w:val="006E1532"/>
    <w:rsid w:val="006E16F7"/>
    <w:rsid w:val="006E17FA"/>
    <w:rsid w:val="006E1866"/>
    <w:rsid w:val="006E1A2C"/>
    <w:rsid w:val="006E1AB7"/>
    <w:rsid w:val="006E1CDB"/>
    <w:rsid w:val="006E1D56"/>
    <w:rsid w:val="006E1EB8"/>
    <w:rsid w:val="006E2012"/>
    <w:rsid w:val="006E212C"/>
    <w:rsid w:val="006E2334"/>
    <w:rsid w:val="006E2450"/>
    <w:rsid w:val="006E2521"/>
    <w:rsid w:val="006E335B"/>
    <w:rsid w:val="006E35DD"/>
    <w:rsid w:val="006E3FCA"/>
    <w:rsid w:val="006E4102"/>
    <w:rsid w:val="006E4117"/>
    <w:rsid w:val="006E4418"/>
    <w:rsid w:val="006E44D4"/>
    <w:rsid w:val="006E4502"/>
    <w:rsid w:val="006E4706"/>
    <w:rsid w:val="006E476D"/>
    <w:rsid w:val="006E4979"/>
    <w:rsid w:val="006E4ADA"/>
    <w:rsid w:val="006E4FB8"/>
    <w:rsid w:val="006E5181"/>
    <w:rsid w:val="006E5378"/>
    <w:rsid w:val="006E55D1"/>
    <w:rsid w:val="006E568D"/>
    <w:rsid w:val="006E56A4"/>
    <w:rsid w:val="006E5784"/>
    <w:rsid w:val="006E57F2"/>
    <w:rsid w:val="006E5926"/>
    <w:rsid w:val="006E5B44"/>
    <w:rsid w:val="006E5D50"/>
    <w:rsid w:val="006E6002"/>
    <w:rsid w:val="006E6517"/>
    <w:rsid w:val="006E656B"/>
    <w:rsid w:val="006E66EB"/>
    <w:rsid w:val="006E6A96"/>
    <w:rsid w:val="006E6AB8"/>
    <w:rsid w:val="006E6BA7"/>
    <w:rsid w:val="006E6EE0"/>
    <w:rsid w:val="006E7160"/>
    <w:rsid w:val="006E720C"/>
    <w:rsid w:val="006E7317"/>
    <w:rsid w:val="006E769C"/>
    <w:rsid w:val="006E77E3"/>
    <w:rsid w:val="006E788F"/>
    <w:rsid w:val="006E7C9B"/>
    <w:rsid w:val="006E7FB1"/>
    <w:rsid w:val="006F0012"/>
    <w:rsid w:val="006F0394"/>
    <w:rsid w:val="006F03B4"/>
    <w:rsid w:val="006F045B"/>
    <w:rsid w:val="006F05F1"/>
    <w:rsid w:val="006F069A"/>
    <w:rsid w:val="006F06AC"/>
    <w:rsid w:val="006F0919"/>
    <w:rsid w:val="006F0F74"/>
    <w:rsid w:val="006F0FB6"/>
    <w:rsid w:val="006F160A"/>
    <w:rsid w:val="006F1A44"/>
    <w:rsid w:val="006F1A5B"/>
    <w:rsid w:val="006F1C73"/>
    <w:rsid w:val="006F2130"/>
    <w:rsid w:val="006F24A7"/>
    <w:rsid w:val="006F278E"/>
    <w:rsid w:val="006F27CC"/>
    <w:rsid w:val="006F2800"/>
    <w:rsid w:val="006F2909"/>
    <w:rsid w:val="006F2B55"/>
    <w:rsid w:val="006F2E78"/>
    <w:rsid w:val="006F2FEE"/>
    <w:rsid w:val="006F3012"/>
    <w:rsid w:val="006F3059"/>
    <w:rsid w:val="006F31DC"/>
    <w:rsid w:val="006F3633"/>
    <w:rsid w:val="006F3671"/>
    <w:rsid w:val="006F3945"/>
    <w:rsid w:val="006F3C1C"/>
    <w:rsid w:val="006F3FB9"/>
    <w:rsid w:val="006F40B6"/>
    <w:rsid w:val="006F425B"/>
    <w:rsid w:val="006F427A"/>
    <w:rsid w:val="006F433D"/>
    <w:rsid w:val="006F4A8D"/>
    <w:rsid w:val="006F4CDB"/>
    <w:rsid w:val="006F51EA"/>
    <w:rsid w:val="006F530F"/>
    <w:rsid w:val="006F56CC"/>
    <w:rsid w:val="006F57D8"/>
    <w:rsid w:val="006F58F2"/>
    <w:rsid w:val="006F59B6"/>
    <w:rsid w:val="006F6070"/>
    <w:rsid w:val="006F6182"/>
    <w:rsid w:val="006F668F"/>
    <w:rsid w:val="006F70D8"/>
    <w:rsid w:val="006F726E"/>
    <w:rsid w:val="006F7306"/>
    <w:rsid w:val="006F7565"/>
    <w:rsid w:val="006F7574"/>
    <w:rsid w:val="006F777F"/>
    <w:rsid w:val="006F79B2"/>
    <w:rsid w:val="006F7B1B"/>
    <w:rsid w:val="006F7B54"/>
    <w:rsid w:val="00700812"/>
    <w:rsid w:val="0070090D"/>
    <w:rsid w:val="00700994"/>
    <w:rsid w:val="00700A9C"/>
    <w:rsid w:val="00700D22"/>
    <w:rsid w:val="00700D95"/>
    <w:rsid w:val="00700DBA"/>
    <w:rsid w:val="00700F1A"/>
    <w:rsid w:val="00701041"/>
    <w:rsid w:val="00701324"/>
    <w:rsid w:val="007013A5"/>
    <w:rsid w:val="007017EC"/>
    <w:rsid w:val="0070185A"/>
    <w:rsid w:val="0070195C"/>
    <w:rsid w:val="00701A71"/>
    <w:rsid w:val="00701B4C"/>
    <w:rsid w:val="00701D91"/>
    <w:rsid w:val="00701EC5"/>
    <w:rsid w:val="00701F51"/>
    <w:rsid w:val="00702005"/>
    <w:rsid w:val="007025C8"/>
    <w:rsid w:val="0070274B"/>
    <w:rsid w:val="00702946"/>
    <w:rsid w:val="00702A24"/>
    <w:rsid w:val="00702ACC"/>
    <w:rsid w:val="0070336C"/>
    <w:rsid w:val="00703813"/>
    <w:rsid w:val="00703B0A"/>
    <w:rsid w:val="00703BCC"/>
    <w:rsid w:val="00703F9C"/>
    <w:rsid w:val="007041B9"/>
    <w:rsid w:val="0070438C"/>
    <w:rsid w:val="00704CB0"/>
    <w:rsid w:val="007052F0"/>
    <w:rsid w:val="0070530D"/>
    <w:rsid w:val="0070535D"/>
    <w:rsid w:val="00705682"/>
    <w:rsid w:val="0070576C"/>
    <w:rsid w:val="007057A8"/>
    <w:rsid w:val="007059DE"/>
    <w:rsid w:val="00705B52"/>
    <w:rsid w:val="00705D5F"/>
    <w:rsid w:val="00705EB5"/>
    <w:rsid w:val="00705F79"/>
    <w:rsid w:val="00706089"/>
    <w:rsid w:val="007064AF"/>
    <w:rsid w:val="00706824"/>
    <w:rsid w:val="00706875"/>
    <w:rsid w:val="00706A84"/>
    <w:rsid w:val="00706B7C"/>
    <w:rsid w:val="00706BE9"/>
    <w:rsid w:val="00706C5E"/>
    <w:rsid w:val="00706E98"/>
    <w:rsid w:val="00706F1A"/>
    <w:rsid w:val="0070743C"/>
    <w:rsid w:val="00707542"/>
    <w:rsid w:val="007075E8"/>
    <w:rsid w:val="00707A97"/>
    <w:rsid w:val="00707DB0"/>
    <w:rsid w:val="00707E20"/>
    <w:rsid w:val="00707EEE"/>
    <w:rsid w:val="00710064"/>
    <w:rsid w:val="00710351"/>
    <w:rsid w:val="0071045D"/>
    <w:rsid w:val="007104C4"/>
    <w:rsid w:val="007104E8"/>
    <w:rsid w:val="007106D8"/>
    <w:rsid w:val="00710758"/>
    <w:rsid w:val="007107C1"/>
    <w:rsid w:val="00710C0E"/>
    <w:rsid w:val="007112FC"/>
    <w:rsid w:val="00711510"/>
    <w:rsid w:val="007115F1"/>
    <w:rsid w:val="007118F7"/>
    <w:rsid w:val="00711ACD"/>
    <w:rsid w:val="00711F56"/>
    <w:rsid w:val="00712000"/>
    <w:rsid w:val="00712550"/>
    <w:rsid w:val="007127AB"/>
    <w:rsid w:val="00712C07"/>
    <w:rsid w:val="007130D2"/>
    <w:rsid w:val="007131FF"/>
    <w:rsid w:val="007137BC"/>
    <w:rsid w:val="007137F7"/>
    <w:rsid w:val="007139DC"/>
    <w:rsid w:val="00713CC0"/>
    <w:rsid w:val="00713E55"/>
    <w:rsid w:val="00713F14"/>
    <w:rsid w:val="0071402C"/>
    <w:rsid w:val="00714123"/>
    <w:rsid w:val="007143E3"/>
    <w:rsid w:val="007147F3"/>
    <w:rsid w:val="00714837"/>
    <w:rsid w:val="00714D75"/>
    <w:rsid w:val="00714E1A"/>
    <w:rsid w:val="007150A1"/>
    <w:rsid w:val="007155B7"/>
    <w:rsid w:val="00715608"/>
    <w:rsid w:val="0071563E"/>
    <w:rsid w:val="00715777"/>
    <w:rsid w:val="00715A26"/>
    <w:rsid w:val="00715A50"/>
    <w:rsid w:val="00715BF2"/>
    <w:rsid w:val="00715DD3"/>
    <w:rsid w:val="00715E24"/>
    <w:rsid w:val="00716362"/>
    <w:rsid w:val="007164B7"/>
    <w:rsid w:val="0071655A"/>
    <w:rsid w:val="0071657C"/>
    <w:rsid w:val="00716584"/>
    <w:rsid w:val="00716749"/>
    <w:rsid w:val="00716C33"/>
    <w:rsid w:val="00716E1A"/>
    <w:rsid w:val="00716ED4"/>
    <w:rsid w:val="00717055"/>
    <w:rsid w:val="007170C2"/>
    <w:rsid w:val="007170D8"/>
    <w:rsid w:val="00717219"/>
    <w:rsid w:val="0071731B"/>
    <w:rsid w:val="007174A9"/>
    <w:rsid w:val="007177F5"/>
    <w:rsid w:val="00717A1F"/>
    <w:rsid w:val="00717AA4"/>
    <w:rsid w:val="00717F7B"/>
    <w:rsid w:val="00720516"/>
    <w:rsid w:val="0072057C"/>
    <w:rsid w:val="00720586"/>
    <w:rsid w:val="007205DE"/>
    <w:rsid w:val="0072068F"/>
    <w:rsid w:val="0072085D"/>
    <w:rsid w:val="00720B4F"/>
    <w:rsid w:val="00720B58"/>
    <w:rsid w:val="00720D76"/>
    <w:rsid w:val="007211E7"/>
    <w:rsid w:val="0072128D"/>
    <w:rsid w:val="00721304"/>
    <w:rsid w:val="0072146C"/>
    <w:rsid w:val="007215AA"/>
    <w:rsid w:val="00721815"/>
    <w:rsid w:val="00721A38"/>
    <w:rsid w:val="00721A4A"/>
    <w:rsid w:val="00721B13"/>
    <w:rsid w:val="00721F11"/>
    <w:rsid w:val="007220C5"/>
    <w:rsid w:val="007224ED"/>
    <w:rsid w:val="007228B8"/>
    <w:rsid w:val="00722AA2"/>
    <w:rsid w:val="00722BC8"/>
    <w:rsid w:val="00722F09"/>
    <w:rsid w:val="007232BE"/>
    <w:rsid w:val="007236F1"/>
    <w:rsid w:val="0072376F"/>
    <w:rsid w:val="00723792"/>
    <w:rsid w:val="00723861"/>
    <w:rsid w:val="0072401D"/>
    <w:rsid w:val="00724049"/>
    <w:rsid w:val="007241F3"/>
    <w:rsid w:val="007246BA"/>
    <w:rsid w:val="00724779"/>
    <w:rsid w:val="0072485A"/>
    <w:rsid w:val="00724D69"/>
    <w:rsid w:val="007250FE"/>
    <w:rsid w:val="0072527E"/>
    <w:rsid w:val="007254B8"/>
    <w:rsid w:val="00725551"/>
    <w:rsid w:val="00725663"/>
    <w:rsid w:val="0072579B"/>
    <w:rsid w:val="007257B5"/>
    <w:rsid w:val="007257BC"/>
    <w:rsid w:val="00725866"/>
    <w:rsid w:val="00725A76"/>
    <w:rsid w:val="00725B9B"/>
    <w:rsid w:val="00725E78"/>
    <w:rsid w:val="0072631F"/>
    <w:rsid w:val="00726D19"/>
    <w:rsid w:val="00726D9B"/>
    <w:rsid w:val="00726FC4"/>
    <w:rsid w:val="007271C2"/>
    <w:rsid w:val="007275AD"/>
    <w:rsid w:val="0072763D"/>
    <w:rsid w:val="007279A2"/>
    <w:rsid w:val="00727C37"/>
    <w:rsid w:val="007303C8"/>
    <w:rsid w:val="0073042B"/>
    <w:rsid w:val="007304AC"/>
    <w:rsid w:val="007307B4"/>
    <w:rsid w:val="007309A2"/>
    <w:rsid w:val="00730C13"/>
    <w:rsid w:val="00730F37"/>
    <w:rsid w:val="00730FC9"/>
    <w:rsid w:val="0073121E"/>
    <w:rsid w:val="007313FC"/>
    <w:rsid w:val="0073164B"/>
    <w:rsid w:val="0073171D"/>
    <w:rsid w:val="007318C0"/>
    <w:rsid w:val="00731A92"/>
    <w:rsid w:val="00731AE8"/>
    <w:rsid w:val="00731B29"/>
    <w:rsid w:val="00731EF7"/>
    <w:rsid w:val="00731F80"/>
    <w:rsid w:val="00731FD5"/>
    <w:rsid w:val="00732467"/>
    <w:rsid w:val="00732603"/>
    <w:rsid w:val="00732770"/>
    <w:rsid w:val="00732E09"/>
    <w:rsid w:val="007331B4"/>
    <w:rsid w:val="0073348B"/>
    <w:rsid w:val="00733775"/>
    <w:rsid w:val="007338D7"/>
    <w:rsid w:val="00733DA5"/>
    <w:rsid w:val="00733F56"/>
    <w:rsid w:val="00733F81"/>
    <w:rsid w:val="00733FA1"/>
    <w:rsid w:val="007340C8"/>
    <w:rsid w:val="007342C9"/>
    <w:rsid w:val="007346F4"/>
    <w:rsid w:val="0073489E"/>
    <w:rsid w:val="00734C14"/>
    <w:rsid w:val="00734CE7"/>
    <w:rsid w:val="007356D4"/>
    <w:rsid w:val="007356FD"/>
    <w:rsid w:val="00736075"/>
    <w:rsid w:val="00736214"/>
    <w:rsid w:val="007363D4"/>
    <w:rsid w:val="00736586"/>
    <w:rsid w:val="00736747"/>
    <w:rsid w:val="007367D1"/>
    <w:rsid w:val="00736A87"/>
    <w:rsid w:val="00736AAF"/>
    <w:rsid w:val="0073701C"/>
    <w:rsid w:val="0073723E"/>
    <w:rsid w:val="007372E1"/>
    <w:rsid w:val="0073741A"/>
    <w:rsid w:val="00737464"/>
    <w:rsid w:val="007375CB"/>
    <w:rsid w:val="00737758"/>
    <w:rsid w:val="007377D4"/>
    <w:rsid w:val="00737D53"/>
    <w:rsid w:val="00737E95"/>
    <w:rsid w:val="0074002C"/>
    <w:rsid w:val="007400F6"/>
    <w:rsid w:val="0074016C"/>
    <w:rsid w:val="007402F5"/>
    <w:rsid w:val="0074096C"/>
    <w:rsid w:val="00740A8E"/>
    <w:rsid w:val="00740BB8"/>
    <w:rsid w:val="00740E7F"/>
    <w:rsid w:val="00741680"/>
    <w:rsid w:val="00741784"/>
    <w:rsid w:val="0074185A"/>
    <w:rsid w:val="00741AF5"/>
    <w:rsid w:val="00741D9D"/>
    <w:rsid w:val="00741DA9"/>
    <w:rsid w:val="007423E4"/>
    <w:rsid w:val="007426A2"/>
    <w:rsid w:val="00742DEF"/>
    <w:rsid w:val="00742E3E"/>
    <w:rsid w:val="0074315F"/>
    <w:rsid w:val="007431CB"/>
    <w:rsid w:val="00743270"/>
    <w:rsid w:val="00743453"/>
    <w:rsid w:val="007434C5"/>
    <w:rsid w:val="00743523"/>
    <w:rsid w:val="00743846"/>
    <w:rsid w:val="007438FF"/>
    <w:rsid w:val="00743BCA"/>
    <w:rsid w:val="00743CAA"/>
    <w:rsid w:val="00743EC1"/>
    <w:rsid w:val="007441B0"/>
    <w:rsid w:val="007441FE"/>
    <w:rsid w:val="0074426A"/>
    <w:rsid w:val="007444DF"/>
    <w:rsid w:val="0074470A"/>
    <w:rsid w:val="00744A54"/>
    <w:rsid w:val="00744AEB"/>
    <w:rsid w:val="00744B07"/>
    <w:rsid w:val="00744B46"/>
    <w:rsid w:val="0074511E"/>
    <w:rsid w:val="007455C6"/>
    <w:rsid w:val="00745649"/>
    <w:rsid w:val="0074569A"/>
    <w:rsid w:val="007457A5"/>
    <w:rsid w:val="00745ADC"/>
    <w:rsid w:val="00745D10"/>
    <w:rsid w:val="00745F9E"/>
    <w:rsid w:val="007460BB"/>
    <w:rsid w:val="00746163"/>
    <w:rsid w:val="007462B8"/>
    <w:rsid w:val="007465E1"/>
    <w:rsid w:val="0074687D"/>
    <w:rsid w:val="00746A19"/>
    <w:rsid w:val="00746B96"/>
    <w:rsid w:val="00746E2D"/>
    <w:rsid w:val="007474F5"/>
    <w:rsid w:val="007475F4"/>
    <w:rsid w:val="0074773F"/>
    <w:rsid w:val="0074786D"/>
    <w:rsid w:val="007478A4"/>
    <w:rsid w:val="00747B13"/>
    <w:rsid w:val="00747C3F"/>
    <w:rsid w:val="00747E30"/>
    <w:rsid w:val="00747FAF"/>
    <w:rsid w:val="007500AA"/>
    <w:rsid w:val="007501AF"/>
    <w:rsid w:val="0075027F"/>
    <w:rsid w:val="007506F2"/>
    <w:rsid w:val="007506FA"/>
    <w:rsid w:val="007507AD"/>
    <w:rsid w:val="0075081B"/>
    <w:rsid w:val="00750A83"/>
    <w:rsid w:val="00750C78"/>
    <w:rsid w:val="00750C7B"/>
    <w:rsid w:val="007510F5"/>
    <w:rsid w:val="0075141E"/>
    <w:rsid w:val="00751464"/>
    <w:rsid w:val="007515C7"/>
    <w:rsid w:val="00751919"/>
    <w:rsid w:val="00751A3A"/>
    <w:rsid w:val="00751BD4"/>
    <w:rsid w:val="00751C1F"/>
    <w:rsid w:val="00751E3A"/>
    <w:rsid w:val="00752011"/>
    <w:rsid w:val="0075201C"/>
    <w:rsid w:val="00752099"/>
    <w:rsid w:val="00752186"/>
    <w:rsid w:val="007523B0"/>
    <w:rsid w:val="00752860"/>
    <w:rsid w:val="00752889"/>
    <w:rsid w:val="007531CA"/>
    <w:rsid w:val="007531E9"/>
    <w:rsid w:val="00753333"/>
    <w:rsid w:val="007533D3"/>
    <w:rsid w:val="007537CB"/>
    <w:rsid w:val="00753862"/>
    <w:rsid w:val="007538A3"/>
    <w:rsid w:val="00753ADC"/>
    <w:rsid w:val="00753AF5"/>
    <w:rsid w:val="00753D23"/>
    <w:rsid w:val="00754587"/>
    <w:rsid w:val="007545AE"/>
    <w:rsid w:val="0075499E"/>
    <w:rsid w:val="00754A14"/>
    <w:rsid w:val="00755341"/>
    <w:rsid w:val="007554D6"/>
    <w:rsid w:val="007557A6"/>
    <w:rsid w:val="007558FC"/>
    <w:rsid w:val="0075598A"/>
    <w:rsid w:val="007559AC"/>
    <w:rsid w:val="00755CDD"/>
    <w:rsid w:val="0075607C"/>
    <w:rsid w:val="00756364"/>
    <w:rsid w:val="00756B0F"/>
    <w:rsid w:val="00756DA5"/>
    <w:rsid w:val="00756F67"/>
    <w:rsid w:val="0075716D"/>
    <w:rsid w:val="007574C6"/>
    <w:rsid w:val="007575A9"/>
    <w:rsid w:val="00757881"/>
    <w:rsid w:val="00757970"/>
    <w:rsid w:val="00757A04"/>
    <w:rsid w:val="00757BC1"/>
    <w:rsid w:val="00757C5A"/>
    <w:rsid w:val="007605F6"/>
    <w:rsid w:val="007608CC"/>
    <w:rsid w:val="007609BC"/>
    <w:rsid w:val="00760ECD"/>
    <w:rsid w:val="00760F7E"/>
    <w:rsid w:val="0076117E"/>
    <w:rsid w:val="00761184"/>
    <w:rsid w:val="0076122C"/>
    <w:rsid w:val="00761398"/>
    <w:rsid w:val="007613C4"/>
    <w:rsid w:val="0076154F"/>
    <w:rsid w:val="007617A9"/>
    <w:rsid w:val="00761823"/>
    <w:rsid w:val="00761B46"/>
    <w:rsid w:val="00761C58"/>
    <w:rsid w:val="00761CCC"/>
    <w:rsid w:val="0076227D"/>
    <w:rsid w:val="00762361"/>
    <w:rsid w:val="00762767"/>
    <w:rsid w:val="007629C6"/>
    <w:rsid w:val="00762A44"/>
    <w:rsid w:val="00762A87"/>
    <w:rsid w:val="00762F46"/>
    <w:rsid w:val="00763055"/>
    <w:rsid w:val="007630D1"/>
    <w:rsid w:val="00763981"/>
    <w:rsid w:val="007640EC"/>
    <w:rsid w:val="007641D3"/>
    <w:rsid w:val="0076427F"/>
    <w:rsid w:val="00764788"/>
    <w:rsid w:val="007647F7"/>
    <w:rsid w:val="0076490B"/>
    <w:rsid w:val="00764A20"/>
    <w:rsid w:val="00764A39"/>
    <w:rsid w:val="007650C1"/>
    <w:rsid w:val="007657C7"/>
    <w:rsid w:val="0076599D"/>
    <w:rsid w:val="00766083"/>
    <w:rsid w:val="00766431"/>
    <w:rsid w:val="00766677"/>
    <w:rsid w:val="00766DB4"/>
    <w:rsid w:val="00766EDC"/>
    <w:rsid w:val="0076715D"/>
    <w:rsid w:val="00767207"/>
    <w:rsid w:val="00767371"/>
    <w:rsid w:val="00767374"/>
    <w:rsid w:val="00767539"/>
    <w:rsid w:val="00767896"/>
    <w:rsid w:val="00767A4F"/>
    <w:rsid w:val="00767B5D"/>
    <w:rsid w:val="00767E71"/>
    <w:rsid w:val="00767FC3"/>
    <w:rsid w:val="00770591"/>
    <w:rsid w:val="00770B66"/>
    <w:rsid w:val="007710B5"/>
    <w:rsid w:val="007715E1"/>
    <w:rsid w:val="00771659"/>
    <w:rsid w:val="00771862"/>
    <w:rsid w:val="0077186A"/>
    <w:rsid w:val="00771950"/>
    <w:rsid w:val="0077195C"/>
    <w:rsid w:val="007719D5"/>
    <w:rsid w:val="00771A11"/>
    <w:rsid w:val="00771AA1"/>
    <w:rsid w:val="00771B2E"/>
    <w:rsid w:val="00771D3B"/>
    <w:rsid w:val="00771EBB"/>
    <w:rsid w:val="007721D7"/>
    <w:rsid w:val="00772264"/>
    <w:rsid w:val="00772288"/>
    <w:rsid w:val="00772846"/>
    <w:rsid w:val="00772A9A"/>
    <w:rsid w:val="00772C10"/>
    <w:rsid w:val="00773039"/>
    <w:rsid w:val="0077319C"/>
    <w:rsid w:val="007732C8"/>
    <w:rsid w:val="00773350"/>
    <w:rsid w:val="007736F3"/>
    <w:rsid w:val="00773A1A"/>
    <w:rsid w:val="00773ADC"/>
    <w:rsid w:val="00773C30"/>
    <w:rsid w:val="00773DF4"/>
    <w:rsid w:val="00773EB1"/>
    <w:rsid w:val="00774479"/>
    <w:rsid w:val="007745AB"/>
    <w:rsid w:val="00774713"/>
    <w:rsid w:val="0077478F"/>
    <w:rsid w:val="00774AF7"/>
    <w:rsid w:val="00774BA7"/>
    <w:rsid w:val="00774E5C"/>
    <w:rsid w:val="00774F31"/>
    <w:rsid w:val="00775138"/>
    <w:rsid w:val="00775685"/>
    <w:rsid w:val="007758F9"/>
    <w:rsid w:val="00775978"/>
    <w:rsid w:val="007759D5"/>
    <w:rsid w:val="00775C2E"/>
    <w:rsid w:val="007761A5"/>
    <w:rsid w:val="0077665C"/>
    <w:rsid w:val="00776687"/>
    <w:rsid w:val="007766C5"/>
    <w:rsid w:val="00776A93"/>
    <w:rsid w:val="00776C0A"/>
    <w:rsid w:val="0077718B"/>
    <w:rsid w:val="00777890"/>
    <w:rsid w:val="00777A82"/>
    <w:rsid w:val="00777B68"/>
    <w:rsid w:val="00777C43"/>
    <w:rsid w:val="00777CDB"/>
    <w:rsid w:val="00777DE6"/>
    <w:rsid w:val="00780342"/>
    <w:rsid w:val="00780567"/>
    <w:rsid w:val="00780647"/>
    <w:rsid w:val="007806B0"/>
    <w:rsid w:val="007806E8"/>
    <w:rsid w:val="00780AD8"/>
    <w:rsid w:val="00780FBA"/>
    <w:rsid w:val="0078117A"/>
    <w:rsid w:val="0078153A"/>
    <w:rsid w:val="00781649"/>
    <w:rsid w:val="007817DA"/>
    <w:rsid w:val="00781801"/>
    <w:rsid w:val="00781A5A"/>
    <w:rsid w:val="00781B8D"/>
    <w:rsid w:val="00781EFD"/>
    <w:rsid w:val="00781F1A"/>
    <w:rsid w:val="0078234D"/>
    <w:rsid w:val="007825E7"/>
    <w:rsid w:val="00782654"/>
    <w:rsid w:val="00782701"/>
    <w:rsid w:val="00782BC6"/>
    <w:rsid w:val="00782DF7"/>
    <w:rsid w:val="007830BA"/>
    <w:rsid w:val="0078330F"/>
    <w:rsid w:val="00783463"/>
    <w:rsid w:val="007834FE"/>
    <w:rsid w:val="007836FE"/>
    <w:rsid w:val="00783971"/>
    <w:rsid w:val="00783CC2"/>
    <w:rsid w:val="00784240"/>
    <w:rsid w:val="007843D5"/>
    <w:rsid w:val="00784497"/>
    <w:rsid w:val="007849BC"/>
    <w:rsid w:val="00784BA8"/>
    <w:rsid w:val="00784E4D"/>
    <w:rsid w:val="007852B4"/>
    <w:rsid w:val="00785307"/>
    <w:rsid w:val="00785547"/>
    <w:rsid w:val="00785848"/>
    <w:rsid w:val="0078584A"/>
    <w:rsid w:val="007858ED"/>
    <w:rsid w:val="00785D62"/>
    <w:rsid w:val="00785FCD"/>
    <w:rsid w:val="00786137"/>
    <w:rsid w:val="0078623A"/>
    <w:rsid w:val="007864AA"/>
    <w:rsid w:val="007865D4"/>
    <w:rsid w:val="00786800"/>
    <w:rsid w:val="007869FB"/>
    <w:rsid w:val="00786CCF"/>
    <w:rsid w:val="00786D48"/>
    <w:rsid w:val="00786DF0"/>
    <w:rsid w:val="007870C1"/>
    <w:rsid w:val="007871AF"/>
    <w:rsid w:val="0078752A"/>
    <w:rsid w:val="0078771D"/>
    <w:rsid w:val="0078777C"/>
    <w:rsid w:val="00787EEB"/>
    <w:rsid w:val="007900E5"/>
    <w:rsid w:val="00790267"/>
    <w:rsid w:val="007905D2"/>
    <w:rsid w:val="00790725"/>
    <w:rsid w:val="0079077E"/>
    <w:rsid w:val="007909E8"/>
    <w:rsid w:val="00790A65"/>
    <w:rsid w:val="00790B04"/>
    <w:rsid w:val="00790C96"/>
    <w:rsid w:val="00790D1A"/>
    <w:rsid w:val="00790FB9"/>
    <w:rsid w:val="00791051"/>
    <w:rsid w:val="00791622"/>
    <w:rsid w:val="00791819"/>
    <w:rsid w:val="00791835"/>
    <w:rsid w:val="00791917"/>
    <w:rsid w:val="00791998"/>
    <w:rsid w:val="00791AD7"/>
    <w:rsid w:val="00791BF9"/>
    <w:rsid w:val="00791EA8"/>
    <w:rsid w:val="00792579"/>
    <w:rsid w:val="007925F0"/>
    <w:rsid w:val="00792746"/>
    <w:rsid w:val="0079288B"/>
    <w:rsid w:val="00792F0D"/>
    <w:rsid w:val="00793015"/>
    <w:rsid w:val="007930D1"/>
    <w:rsid w:val="007934E1"/>
    <w:rsid w:val="007935AE"/>
    <w:rsid w:val="00793740"/>
    <w:rsid w:val="007937F4"/>
    <w:rsid w:val="007938E7"/>
    <w:rsid w:val="0079399F"/>
    <w:rsid w:val="00793A47"/>
    <w:rsid w:val="00793D94"/>
    <w:rsid w:val="00793DB1"/>
    <w:rsid w:val="00793EA0"/>
    <w:rsid w:val="00793F1B"/>
    <w:rsid w:val="00794254"/>
    <w:rsid w:val="0079449A"/>
    <w:rsid w:val="007946AC"/>
    <w:rsid w:val="007948AF"/>
    <w:rsid w:val="007949C6"/>
    <w:rsid w:val="00794F5C"/>
    <w:rsid w:val="00794F6B"/>
    <w:rsid w:val="00795471"/>
    <w:rsid w:val="007955BF"/>
    <w:rsid w:val="007956AD"/>
    <w:rsid w:val="0079586B"/>
    <w:rsid w:val="0079594C"/>
    <w:rsid w:val="0079599D"/>
    <w:rsid w:val="00795BA7"/>
    <w:rsid w:val="00795BD4"/>
    <w:rsid w:val="00795D9C"/>
    <w:rsid w:val="00795F50"/>
    <w:rsid w:val="007965CB"/>
    <w:rsid w:val="007966FB"/>
    <w:rsid w:val="0079672D"/>
    <w:rsid w:val="00796918"/>
    <w:rsid w:val="007969BF"/>
    <w:rsid w:val="007969FC"/>
    <w:rsid w:val="00796CC0"/>
    <w:rsid w:val="00796E32"/>
    <w:rsid w:val="007974AA"/>
    <w:rsid w:val="0079775D"/>
    <w:rsid w:val="00797902"/>
    <w:rsid w:val="007979A1"/>
    <w:rsid w:val="007A0025"/>
    <w:rsid w:val="007A02A9"/>
    <w:rsid w:val="007A051C"/>
    <w:rsid w:val="007A0544"/>
    <w:rsid w:val="007A06B8"/>
    <w:rsid w:val="007A0880"/>
    <w:rsid w:val="007A08A9"/>
    <w:rsid w:val="007A090E"/>
    <w:rsid w:val="007A0B9D"/>
    <w:rsid w:val="007A0F22"/>
    <w:rsid w:val="007A1347"/>
    <w:rsid w:val="007A156E"/>
    <w:rsid w:val="007A15D6"/>
    <w:rsid w:val="007A175A"/>
    <w:rsid w:val="007A1831"/>
    <w:rsid w:val="007A1AC9"/>
    <w:rsid w:val="007A1D29"/>
    <w:rsid w:val="007A1D45"/>
    <w:rsid w:val="007A2117"/>
    <w:rsid w:val="007A24A0"/>
    <w:rsid w:val="007A258E"/>
    <w:rsid w:val="007A288D"/>
    <w:rsid w:val="007A2B28"/>
    <w:rsid w:val="007A2DA4"/>
    <w:rsid w:val="007A3083"/>
    <w:rsid w:val="007A30E6"/>
    <w:rsid w:val="007A32B9"/>
    <w:rsid w:val="007A3B7B"/>
    <w:rsid w:val="007A3C0A"/>
    <w:rsid w:val="007A3C45"/>
    <w:rsid w:val="007A3C61"/>
    <w:rsid w:val="007A3C70"/>
    <w:rsid w:val="007A3E78"/>
    <w:rsid w:val="007A3F2C"/>
    <w:rsid w:val="007A420F"/>
    <w:rsid w:val="007A42D6"/>
    <w:rsid w:val="007A4593"/>
    <w:rsid w:val="007A45B3"/>
    <w:rsid w:val="007A4918"/>
    <w:rsid w:val="007A4D0C"/>
    <w:rsid w:val="007A4DDF"/>
    <w:rsid w:val="007A4E15"/>
    <w:rsid w:val="007A4EC1"/>
    <w:rsid w:val="007A4EC5"/>
    <w:rsid w:val="007A51DF"/>
    <w:rsid w:val="007A5332"/>
    <w:rsid w:val="007A54F4"/>
    <w:rsid w:val="007A5609"/>
    <w:rsid w:val="007A5B34"/>
    <w:rsid w:val="007A5CD1"/>
    <w:rsid w:val="007A5D7A"/>
    <w:rsid w:val="007A61D1"/>
    <w:rsid w:val="007A61D8"/>
    <w:rsid w:val="007A6235"/>
    <w:rsid w:val="007A6285"/>
    <w:rsid w:val="007A6591"/>
    <w:rsid w:val="007A66AC"/>
    <w:rsid w:val="007A6F34"/>
    <w:rsid w:val="007A6FA4"/>
    <w:rsid w:val="007A7018"/>
    <w:rsid w:val="007A707B"/>
    <w:rsid w:val="007A70CA"/>
    <w:rsid w:val="007A71E5"/>
    <w:rsid w:val="007A72F7"/>
    <w:rsid w:val="007A74CF"/>
    <w:rsid w:val="007A74DE"/>
    <w:rsid w:val="007A7556"/>
    <w:rsid w:val="007A7AB9"/>
    <w:rsid w:val="007A7CFF"/>
    <w:rsid w:val="007A7D87"/>
    <w:rsid w:val="007A7E09"/>
    <w:rsid w:val="007A7E54"/>
    <w:rsid w:val="007B0460"/>
    <w:rsid w:val="007B0769"/>
    <w:rsid w:val="007B0921"/>
    <w:rsid w:val="007B0B02"/>
    <w:rsid w:val="007B0B66"/>
    <w:rsid w:val="007B0C18"/>
    <w:rsid w:val="007B0D18"/>
    <w:rsid w:val="007B0E13"/>
    <w:rsid w:val="007B1167"/>
    <w:rsid w:val="007B140F"/>
    <w:rsid w:val="007B1928"/>
    <w:rsid w:val="007B19AE"/>
    <w:rsid w:val="007B2311"/>
    <w:rsid w:val="007B23D8"/>
    <w:rsid w:val="007B2531"/>
    <w:rsid w:val="007B2B14"/>
    <w:rsid w:val="007B2BBE"/>
    <w:rsid w:val="007B2E37"/>
    <w:rsid w:val="007B2E90"/>
    <w:rsid w:val="007B2F15"/>
    <w:rsid w:val="007B3308"/>
    <w:rsid w:val="007B388A"/>
    <w:rsid w:val="007B38AF"/>
    <w:rsid w:val="007B3A24"/>
    <w:rsid w:val="007B3B31"/>
    <w:rsid w:val="007B3D0B"/>
    <w:rsid w:val="007B3E57"/>
    <w:rsid w:val="007B4062"/>
    <w:rsid w:val="007B40C3"/>
    <w:rsid w:val="007B41F9"/>
    <w:rsid w:val="007B43CE"/>
    <w:rsid w:val="007B4EC9"/>
    <w:rsid w:val="007B4F97"/>
    <w:rsid w:val="007B4FE5"/>
    <w:rsid w:val="007B5128"/>
    <w:rsid w:val="007B53D8"/>
    <w:rsid w:val="007B57D7"/>
    <w:rsid w:val="007B57EA"/>
    <w:rsid w:val="007B5C2D"/>
    <w:rsid w:val="007B5D3A"/>
    <w:rsid w:val="007B5E70"/>
    <w:rsid w:val="007B5EA8"/>
    <w:rsid w:val="007B5EEB"/>
    <w:rsid w:val="007B5F9A"/>
    <w:rsid w:val="007B608F"/>
    <w:rsid w:val="007B624F"/>
    <w:rsid w:val="007B6C4E"/>
    <w:rsid w:val="007B6E2F"/>
    <w:rsid w:val="007B6FE5"/>
    <w:rsid w:val="007B724D"/>
    <w:rsid w:val="007B72D3"/>
    <w:rsid w:val="007B75A3"/>
    <w:rsid w:val="007B7646"/>
    <w:rsid w:val="007B767F"/>
    <w:rsid w:val="007B77B5"/>
    <w:rsid w:val="007B77C6"/>
    <w:rsid w:val="007B7865"/>
    <w:rsid w:val="007B7A0D"/>
    <w:rsid w:val="007B7CA3"/>
    <w:rsid w:val="007C02B1"/>
    <w:rsid w:val="007C02F0"/>
    <w:rsid w:val="007C07A8"/>
    <w:rsid w:val="007C0898"/>
    <w:rsid w:val="007C09C4"/>
    <w:rsid w:val="007C0A23"/>
    <w:rsid w:val="007C0AAA"/>
    <w:rsid w:val="007C0B83"/>
    <w:rsid w:val="007C0C4A"/>
    <w:rsid w:val="007C0C7D"/>
    <w:rsid w:val="007C0E27"/>
    <w:rsid w:val="007C0E9F"/>
    <w:rsid w:val="007C0F49"/>
    <w:rsid w:val="007C0FAE"/>
    <w:rsid w:val="007C0FF8"/>
    <w:rsid w:val="007C168D"/>
    <w:rsid w:val="007C1791"/>
    <w:rsid w:val="007C17D4"/>
    <w:rsid w:val="007C1927"/>
    <w:rsid w:val="007C1A45"/>
    <w:rsid w:val="007C1BC8"/>
    <w:rsid w:val="007C1DCB"/>
    <w:rsid w:val="007C1E0A"/>
    <w:rsid w:val="007C1E60"/>
    <w:rsid w:val="007C1E9B"/>
    <w:rsid w:val="007C1EE1"/>
    <w:rsid w:val="007C1F3E"/>
    <w:rsid w:val="007C21F6"/>
    <w:rsid w:val="007C2696"/>
    <w:rsid w:val="007C2B5A"/>
    <w:rsid w:val="007C2B73"/>
    <w:rsid w:val="007C3010"/>
    <w:rsid w:val="007C3182"/>
    <w:rsid w:val="007C33B8"/>
    <w:rsid w:val="007C34EB"/>
    <w:rsid w:val="007C3552"/>
    <w:rsid w:val="007C37BC"/>
    <w:rsid w:val="007C3888"/>
    <w:rsid w:val="007C3AF3"/>
    <w:rsid w:val="007C3F7F"/>
    <w:rsid w:val="007C40BE"/>
    <w:rsid w:val="007C4423"/>
    <w:rsid w:val="007C47AA"/>
    <w:rsid w:val="007C4891"/>
    <w:rsid w:val="007C48FC"/>
    <w:rsid w:val="007C4C3E"/>
    <w:rsid w:val="007C4DEC"/>
    <w:rsid w:val="007C4E81"/>
    <w:rsid w:val="007C4FDA"/>
    <w:rsid w:val="007C5062"/>
    <w:rsid w:val="007C5075"/>
    <w:rsid w:val="007C531B"/>
    <w:rsid w:val="007C593A"/>
    <w:rsid w:val="007C5A5C"/>
    <w:rsid w:val="007C5AF5"/>
    <w:rsid w:val="007C5DAC"/>
    <w:rsid w:val="007C5E7B"/>
    <w:rsid w:val="007C61EC"/>
    <w:rsid w:val="007C6405"/>
    <w:rsid w:val="007C64B6"/>
    <w:rsid w:val="007C6567"/>
    <w:rsid w:val="007C67EB"/>
    <w:rsid w:val="007C6809"/>
    <w:rsid w:val="007C69EC"/>
    <w:rsid w:val="007C6D39"/>
    <w:rsid w:val="007C6E18"/>
    <w:rsid w:val="007C7257"/>
    <w:rsid w:val="007C7465"/>
    <w:rsid w:val="007C7607"/>
    <w:rsid w:val="007C7773"/>
    <w:rsid w:val="007C7B39"/>
    <w:rsid w:val="007C7EEB"/>
    <w:rsid w:val="007D0320"/>
    <w:rsid w:val="007D0436"/>
    <w:rsid w:val="007D04B6"/>
    <w:rsid w:val="007D0A5C"/>
    <w:rsid w:val="007D0F40"/>
    <w:rsid w:val="007D151F"/>
    <w:rsid w:val="007D1685"/>
    <w:rsid w:val="007D1EB1"/>
    <w:rsid w:val="007D2168"/>
    <w:rsid w:val="007D2194"/>
    <w:rsid w:val="007D222D"/>
    <w:rsid w:val="007D2CCF"/>
    <w:rsid w:val="007D2CF8"/>
    <w:rsid w:val="007D2FA0"/>
    <w:rsid w:val="007D31A3"/>
    <w:rsid w:val="007D3332"/>
    <w:rsid w:val="007D37C3"/>
    <w:rsid w:val="007D3DAE"/>
    <w:rsid w:val="007D3DD8"/>
    <w:rsid w:val="007D3E94"/>
    <w:rsid w:val="007D465E"/>
    <w:rsid w:val="007D46AC"/>
    <w:rsid w:val="007D484B"/>
    <w:rsid w:val="007D524B"/>
    <w:rsid w:val="007D52B5"/>
    <w:rsid w:val="007D5642"/>
    <w:rsid w:val="007D57D1"/>
    <w:rsid w:val="007D5C3B"/>
    <w:rsid w:val="007D5E5F"/>
    <w:rsid w:val="007D60DC"/>
    <w:rsid w:val="007D6192"/>
    <w:rsid w:val="007D64B1"/>
    <w:rsid w:val="007D661F"/>
    <w:rsid w:val="007D68CF"/>
    <w:rsid w:val="007D6EC8"/>
    <w:rsid w:val="007D6FB4"/>
    <w:rsid w:val="007D736D"/>
    <w:rsid w:val="007D7A27"/>
    <w:rsid w:val="007D7B14"/>
    <w:rsid w:val="007D7C70"/>
    <w:rsid w:val="007D7CEC"/>
    <w:rsid w:val="007D7E4A"/>
    <w:rsid w:val="007D7F17"/>
    <w:rsid w:val="007E0573"/>
    <w:rsid w:val="007E064B"/>
    <w:rsid w:val="007E0720"/>
    <w:rsid w:val="007E075D"/>
    <w:rsid w:val="007E0897"/>
    <w:rsid w:val="007E0923"/>
    <w:rsid w:val="007E0B05"/>
    <w:rsid w:val="007E0B32"/>
    <w:rsid w:val="007E0E32"/>
    <w:rsid w:val="007E1338"/>
    <w:rsid w:val="007E14FA"/>
    <w:rsid w:val="007E17DE"/>
    <w:rsid w:val="007E1833"/>
    <w:rsid w:val="007E18F8"/>
    <w:rsid w:val="007E1BC6"/>
    <w:rsid w:val="007E1D22"/>
    <w:rsid w:val="007E1FBD"/>
    <w:rsid w:val="007E2441"/>
    <w:rsid w:val="007E2517"/>
    <w:rsid w:val="007E2610"/>
    <w:rsid w:val="007E2614"/>
    <w:rsid w:val="007E2C37"/>
    <w:rsid w:val="007E2CCA"/>
    <w:rsid w:val="007E2E18"/>
    <w:rsid w:val="007E3526"/>
    <w:rsid w:val="007E3577"/>
    <w:rsid w:val="007E3ACE"/>
    <w:rsid w:val="007E3CB7"/>
    <w:rsid w:val="007E3DDF"/>
    <w:rsid w:val="007E3E15"/>
    <w:rsid w:val="007E3F8F"/>
    <w:rsid w:val="007E40D7"/>
    <w:rsid w:val="007E424B"/>
    <w:rsid w:val="007E4335"/>
    <w:rsid w:val="007E43EC"/>
    <w:rsid w:val="007E43F6"/>
    <w:rsid w:val="007E4879"/>
    <w:rsid w:val="007E4AB7"/>
    <w:rsid w:val="007E4BBE"/>
    <w:rsid w:val="007E4BDF"/>
    <w:rsid w:val="007E4F2D"/>
    <w:rsid w:val="007E4FA0"/>
    <w:rsid w:val="007E53F7"/>
    <w:rsid w:val="007E5515"/>
    <w:rsid w:val="007E5616"/>
    <w:rsid w:val="007E5A45"/>
    <w:rsid w:val="007E5B6D"/>
    <w:rsid w:val="007E5BF8"/>
    <w:rsid w:val="007E5F45"/>
    <w:rsid w:val="007E6027"/>
    <w:rsid w:val="007E643D"/>
    <w:rsid w:val="007E6643"/>
    <w:rsid w:val="007E66A1"/>
    <w:rsid w:val="007E6819"/>
    <w:rsid w:val="007E6AFB"/>
    <w:rsid w:val="007E6B22"/>
    <w:rsid w:val="007E6B32"/>
    <w:rsid w:val="007E6C69"/>
    <w:rsid w:val="007E7145"/>
    <w:rsid w:val="007E717D"/>
    <w:rsid w:val="007E76A9"/>
    <w:rsid w:val="007E782F"/>
    <w:rsid w:val="007E7AC6"/>
    <w:rsid w:val="007E7B9C"/>
    <w:rsid w:val="007E7BDD"/>
    <w:rsid w:val="007E7F5A"/>
    <w:rsid w:val="007F02F4"/>
    <w:rsid w:val="007F0555"/>
    <w:rsid w:val="007F0603"/>
    <w:rsid w:val="007F0674"/>
    <w:rsid w:val="007F0AAD"/>
    <w:rsid w:val="007F104D"/>
    <w:rsid w:val="007F1595"/>
    <w:rsid w:val="007F15D0"/>
    <w:rsid w:val="007F16CB"/>
    <w:rsid w:val="007F1A28"/>
    <w:rsid w:val="007F1CF9"/>
    <w:rsid w:val="007F1EB4"/>
    <w:rsid w:val="007F1F00"/>
    <w:rsid w:val="007F1FC0"/>
    <w:rsid w:val="007F2372"/>
    <w:rsid w:val="007F24D0"/>
    <w:rsid w:val="007F250F"/>
    <w:rsid w:val="007F2633"/>
    <w:rsid w:val="007F2912"/>
    <w:rsid w:val="007F2965"/>
    <w:rsid w:val="007F296A"/>
    <w:rsid w:val="007F2EAC"/>
    <w:rsid w:val="007F2F2F"/>
    <w:rsid w:val="007F30FF"/>
    <w:rsid w:val="007F318D"/>
    <w:rsid w:val="007F3240"/>
    <w:rsid w:val="007F3733"/>
    <w:rsid w:val="007F396C"/>
    <w:rsid w:val="007F3C69"/>
    <w:rsid w:val="007F4079"/>
    <w:rsid w:val="007F454A"/>
    <w:rsid w:val="007F4B71"/>
    <w:rsid w:val="007F4D33"/>
    <w:rsid w:val="007F4D7D"/>
    <w:rsid w:val="007F4DE5"/>
    <w:rsid w:val="007F533C"/>
    <w:rsid w:val="007F549A"/>
    <w:rsid w:val="007F5A17"/>
    <w:rsid w:val="007F5A60"/>
    <w:rsid w:val="007F5B35"/>
    <w:rsid w:val="007F6003"/>
    <w:rsid w:val="007F6297"/>
    <w:rsid w:val="007F63F3"/>
    <w:rsid w:val="007F641E"/>
    <w:rsid w:val="007F6567"/>
    <w:rsid w:val="007F66CE"/>
    <w:rsid w:val="007F66D1"/>
    <w:rsid w:val="007F66D3"/>
    <w:rsid w:val="007F69AE"/>
    <w:rsid w:val="007F7130"/>
    <w:rsid w:val="007F7158"/>
    <w:rsid w:val="007F74B0"/>
    <w:rsid w:val="007F7668"/>
    <w:rsid w:val="007F7754"/>
    <w:rsid w:val="007F77E1"/>
    <w:rsid w:val="007F7ADC"/>
    <w:rsid w:val="007F7BCF"/>
    <w:rsid w:val="007F7C17"/>
    <w:rsid w:val="007F7D39"/>
    <w:rsid w:val="007F7DA2"/>
    <w:rsid w:val="007F7E26"/>
    <w:rsid w:val="007F7F9C"/>
    <w:rsid w:val="007F7FD6"/>
    <w:rsid w:val="008000AA"/>
    <w:rsid w:val="008000DF"/>
    <w:rsid w:val="00800117"/>
    <w:rsid w:val="00800248"/>
    <w:rsid w:val="0080036B"/>
    <w:rsid w:val="0080068C"/>
    <w:rsid w:val="0080077B"/>
    <w:rsid w:val="00801266"/>
    <w:rsid w:val="0080126A"/>
    <w:rsid w:val="008016E5"/>
    <w:rsid w:val="00801894"/>
    <w:rsid w:val="00801BA6"/>
    <w:rsid w:val="00801C1B"/>
    <w:rsid w:val="00801D95"/>
    <w:rsid w:val="008021D3"/>
    <w:rsid w:val="008024D6"/>
    <w:rsid w:val="0080267B"/>
    <w:rsid w:val="008027BE"/>
    <w:rsid w:val="00802A45"/>
    <w:rsid w:val="00802D15"/>
    <w:rsid w:val="0080315F"/>
    <w:rsid w:val="00803211"/>
    <w:rsid w:val="00803364"/>
    <w:rsid w:val="0080342A"/>
    <w:rsid w:val="00803635"/>
    <w:rsid w:val="008036C6"/>
    <w:rsid w:val="008039FA"/>
    <w:rsid w:val="00803A0A"/>
    <w:rsid w:val="00803A33"/>
    <w:rsid w:val="00803B99"/>
    <w:rsid w:val="00803F87"/>
    <w:rsid w:val="00803FA3"/>
    <w:rsid w:val="0080401D"/>
    <w:rsid w:val="00804158"/>
    <w:rsid w:val="00804340"/>
    <w:rsid w:val="008048FA"/>
    <w:rsid w:val="00804BAD"/>
    <w:rsid w:val="00804E60"/>
    <w:rsid w:val="00805287"/>
    <w:rsid w:val="008052AC"/>
    <w:rsid w:val="008054AD"/>
    <w:rsid w:val="008056FC"/>
    <w:rsid w:val="00805923"/>
    <w:rsid w:val="00805A48"/>
    <w:rsid w:val="00805C1D"/>
    <w:rsid w:val="00805C90"/>
    <w:rsid w:val="00805CB2"/>
    <w:rsid w:val="00805CE6"/>
    <w:rsid w:val="00805E5A"/>
    <w:rsid w:val="00805EEF"/>
    <w:rsid w:val="008063ED"/>
    <w:rsid w:val="00806635"/>
    <w:rsid w:val="0080680C"/>
    <w:rsid w:val="00806819"/>
    <w:rsid w:val="008068B6"/>
    <w:rsid w:val="0080691C"/>
    <w:rsid w:val="00806A0E"/>
    <w:rsid w:val="00806C97"/>
    <w:rsid w:val="00806CA8"/>
    <w:rsid w:val="00806CCA"/>
    <w:rsid w:val="00806E23"/>
    <w:rsid w:val="00806EB1"/>
    <w:rsid w:val="008071D7"/>
    <w:rsid w:val="00807848"/>
    <w:rsid w:val="00807874"/>
    <w:rsid w:val="008078AD"/>
    <w:rsid w:val="00807C1B"/>
    <w:rsid w:val="00807C38"/>
    <w:rsid w:val="00807C3A"/>
    <w:rsid w:val="00807EA4"/>
    <w:rsid w:val="00810757"/>
    <w:rsid w:val="008108E2"/>
    <w:rsid w:val="00810999"/>
    <w:rsid w:val="008109EE"/>
    <w:rsid w:val="00810AFD"/>
    <w:rsid w:val="00811358"/>
    <w:rsid w:val="0081138C"/>
    <w:rsid w:val="0081149A"/>
    <w:rsid w:val="00811B48"/>
    <w:rsid w:val="00811E9B"/>
    <w:rsid w:val="008121BF"/>
    <w:rsid w:val="0081230D"/>
    <w:rsid w:val="0081293E"/>
    <w:rsid w:val="00812AAB"/>
    <w:rsid w:val="00812C31"/>
    <w:rsid w:val="00812C6D"/>
    <w:rsid w:val="00812C97"/>
    <w:rsid w:val="00813255"/>
    <w:rsid w:val="008132C8"/>
    <w:rsid w:val="00813460"/>
    <w:rsid w:val="008134A9"/>
    <w:rsid w:val="00813703"/>
    <w:rsid w:val="008138D1"/>
    <w:rsid w:val="00813A5D"/>
    <w:rsid w:val="00813C9E"/>
    <w:rsid w:val="0081409F"/>
    <w:rsid w:val="00814361"/>
    <w:rsid w:val="008144B7"/>
    <w:rsid w:val="00814582"/>
    <w:rsid w:val="0081470C"/>
    <w:rsid w:val="0081474C"/>
    <w:rsid w:val="00814837"/>
    <w:rsid w:val="008148A9"/>
    <w:rsid w:val="00814A23"/>
    <w:rsid w:val="00814A71"/>
    <w:rsid w:val="00814D84"/>
    <w:rsid w:val="00814DBD"/>
    <w:rsid w:val="00814E28"/>
    <w:rsid w:val="008152E8"/>
    <w:rsid w:val="008153CF"/>
    <w:rsid w:val="00815746"/>
    <w:rsid w:val="0081581D"/>
    <w:rsid w:val="0081587B"/>
    <w:rsid w:val="008159AE"/>
    <w:rsid w:val="00815A68"/>
    <w:rsid w:val="00815C32"/>
    <w:rsid w:val="00815E75"/>
    <w:rsid w:val="008161E6"/>
    <w:rsid w:val="00816674"/>
    <w:rsid w:val="008169B4"/>
    <w:rsid w:val="00816B28"/>
    <w:rsid w:val="00816B47"/>
    <w:rsid w:val="00816C31"/>
    <w:rsid w:val="00816E2E"/>
    <w:rsid w:val="0081716D"/>
    <w:rsid w:val="008173F5"/>
    <w:rsid w:val="0081756C"/>
    <w:rsid w:val="008177E5"/>
    <w:rsid w:val="00817879"/>
    <w:rsid w:val="00817C35"/>
    <w:rsid w:val="00817DB0"/>
    <w:rsid w:val="00820172"/>
    <w:rsid w:val="00820282"/>
    <w:rsid w:val="00820324"/>
    <w:rsid w:val="00820391"/>
    <w:rsid w:val="00820590"/>
    <w:rsid w:val="008207DB"/>
    <w:rsid w:val="0082096E"/>
    <w:rsid w:val="00820C69"/>
    <w:rsid w:val="00820C78"/>
    <w:rsid w:val="00820E4F"/>
    <w:rsid w:val="00820EA8"/>
    <w:rsid w:val="0082148A"/>
    <w:rsid w:val="00821586"/>
    <w:rsid w:val="008216F8"/>
    <w:rsid w:val="0082170A"/>
    <w:rsid w:val="0082172A"/>
    <w:rsid w:val="00821914"/>
    <w:rsid w:val="008220D7"/>
    <w:rsid w:val="00822235"/>
    <w:rsid w:val="008223C1"/>
    <w:rsid w:val="00822485"/>
    <w:rsid w:val="00822566"/>
    <w:rsid w:val="008225BA"/>
    <w:rsid w:val="00822641"/>
    <w:rsid w:val="00822656"/>
    <w:rsid w:val="00822724"/>
    <w:rsid w:val="008227D8"/>
    <w:rsid w:val="00822AD7"/>
    <w:rsid w:val="00822B44"/>
    <w:rsid w:val="00823065"/>
    <w:rsid w:val="00823301"/>
    <w:rsid w:val="00823320"/>
    <w:rsid w:val="0082341A"/>
    <w:rsid w:val="00823513"/>
    <w:rsid w:val="0082359B"/>
    <w:rsid w:val="00823605"/>
    <w:rsid w:val="00823A21"/>
    <w:rsid w:val="00823B48"/>
    <w:rsid w:val="00823CC3"/>
    <w:rsid w:val="00823DA3"/>
    <w:rsid w:val="00823FB4"/>
    <w:rsid w:val="0082434F"/>
    <w:rsid w:val="00824B59"/>
    <w:rsid w:val="008250F8"/>
    <w:rsid w:val="00825258"/>
    <w:rsid w:val="008252F1"/>
    <w:rsid w:val="00825436"/>
    <w:rsid w:val="00825605"/>
    <w:rsid w:val="00825729"/>
    <w:rsid w:val="00825B9F"/>
    <w:rsid w:val="00825C2C"/>
    <w:rsid w:val="00825F80"/>
    <w:rsid w:val="008260C8"/>
    <w:rsid w:val="008260E2"/>
    <w:rsid w:val="008261A2"/>
    <w:rsid w:val="008262F9"/>
    <w:rsid w:val="00826772"/>
    <w:rsid w:val="0082691A"/>
    <w:rsid w:val="00826BC2"/>
    <w:rsid w:val="00826D43"/>
    <w:rsid w:val="00826D91"/>
    <w:rsid w:val="00826DE1"/>
    <w:rsid w:val="008273AF"/>
    <w:rsid w:val="008274E0"/>
    <w:rsid w:val="008276C3"/>
    <w:rsid w:val="00827737"/>
    <w:rsid w:val="008277AA"/>
    <w:rsid w:val="008278B5"/>
    <w:rsid w:val="008278C6"/>
    <w:rsid w:val="008279F5"/>
    <w:rsid w:val="0083032B"/>
    <w:rsid w:val="00830627"/>
    <w:rsid w:val="0083098E"/>
    <w:rsid w:val="00830999"/>
    <w:rsid w:val="00830A1F"/>
    <w:rsid w:val="00830A3B"/>
    <w:rsid w:val="00830A66"/>
    <w:rsid w:val="00830B09"/>
    <w:rsid w:val="00830DDA"/>
    <w:rsid w:val="00830E3B"/>
    <w:rsid w:val="00830E6B"/>
    <w:rsid w:val="00831074"/>
    <w:rsid w:val="0083135A"/>
    <w:rsid w:val="00832016"/>
    <w:rsid w:val="00832045"/>
    <w:rsid w:val="0083207C"/>
    <w:rsid w:val="008320A3"/>
    <w:rsid w:val="00832387"/>
    <w:rsid w:val="008327C6"/>
    <w:rsid w:val="0083281A"/>
    <w:rsid w:val="00832A0C"/>
    <w:rsid w:val="00832A41"/>
    <w:rsid w:val="00832BA2"/>
    <w:rsid w:val="00832C30"/>
    <w:rsid w:val="00832ED6"/>
    <w:rsid w:val="00833977"/>
    <w:rsid w:val="008340FE"/>
    <w:rsid w:val="00834131"/>
    <w:rsid w:val="008342C5"/>
    <w:rsid w:val="00834A12"/>
    <w:rsid w:val="00834A6F"/>
    <w:rsid w:val="00834D9A"/>
    <w:rsid w:val="00834DF5"/>
    <w:rsid w:val="00834EB5"/>
    <w:rsid w:val="008351A7"/>
    <w:rsid w:val="008351B6"/>
    <w:rsid w:val="008354C5"/>
    <w:rsid w:val="0083557A"/>
    <w:rsid w:val="008359BA"/>
    <w:rsid w:val="00835B2B"/>
    <w:rsid w:val="00835C5E"/>
    <w:rsid w:val="00835EDC"/>
    <w:rsid w:val="00835EDD"/>
    <w:rsid w:val="0083648B"/>
    <w:rsid w:val="00836AC2"/>
    <w:rsid w:val="00836DAE"/>
    <w:rsid w:val="00837018"/>
    <w:rsid w:val="0083713F"/>
    <w:rsid w:val="008372D8"/>
    <w:rsid w:val="008400BC"/>
    <w:rsid w:val="008400FA"/>
    <w:rsid w:val="008407B6"/>
    <w:rsid w:val="00840943"/>
    <w:rsid w:val="008409D1"/>
    <w:rsid w:val="00840F11"/>
    <w:rsid w:val="00841061"/>
    <w:rsid w:val="008411A8"/>
    <w:rsid w:val="008412A0"/>
    <w:rsid w:val="0084143E"/>
    <w:rsid w:val="00841568"/>
    <w:rsid w:val="008415FC"/>
    <w:rsid w:val="008418AF"/>
    <w:rsid w:val="0084199C"/>
    <w:rsid w:val="00841AAD"/>
    <w:rsid w:val="008420FC"/>
    <w:rsid w:val="0084269B"/>
    <w:rsid w:val="00842A26"/>
    <w:rsid w:val="00842D3F"/>
    <w:rsid w:val="008432BF"/>
    <w:rsid w:val="00843363"/>
    <w:rsid w:val="00843444"/>
    <w:rsid w:val="0084395D"/>
    <w:rsid w:val="00843F05"/>
    <w:rsid w:val="00843F9E"/>
    <w:rsid w:val="008442CF"/>
    <w:rsid w:val="00844310"/>
    <w:rsid w:val="0084460D"/>
    <w:rsid w:val="008446AE"/>
    <w:rsid w:val="00844753"/>
    <w:rsid w:val="008447A8"/>
    <w:rsid w:val="008449E8"/>
    <w:rsid w:val="00844A64"/>
    <w:rsid w:val="00844B47"/>
    <w:rsid w:val="00844C41"/>
    <w:rsid w:val="00844D48"/>
    <w:rsid w:val="00844E40"/>
    <w:rsid w:val="008450A8"/>
    <w:rsid w:val="00845156"/>
    <w:rsid w:val="008451C7"/>
    <w:rsid w:val="00845212"/>
    <w:rsid w:val="008455C2"/>
    <w:rsid w:val="008456A5"/>
    <w:rsid w:val="00845971"/>
    <w:rsid w:val="00845A60"/>
    <w:rsid w:val="00845B80"/>
    <w:rsid w:val="00845D10"/>
    <w:rsid w:val="00845FFE"/>
    <w:rsid w:val="0084660F"/>
    <w:rsid w:val="00846662"/>
    <w:rsid w:val="008466FA"/>
    <w:rsid w:val="00846961"/>
    <w:rsid w:val="00846A64"/>
    <w:rsid w:val="00846A6D"/>
    <w:rsid w:val="00846F94"/>
    <w:rsid w:val="008471A0"/>
    <w:rsid w:val="00847506"/>
    <w:rsid w:val="008477AD"/>
    <w:rsid w:val="008479B5"/>
    <w:rsid w:val="008479BB"/>
    <w:rsid w:val="00847A1D"/>
    <w:rsid w:val="00847B8F"/>
    <w:rsid w:val="0085002D"/>
    <w:rsid w:val="008501D4"/>
    <w:rsid w:val="0085031B"/>
    <w:rsid w:val="0085035B"/>
    <w:rsid w:val="00850450"/>
    <w:rsid w:val="0085066F"/>
    <w:rsid w:val="00850941"/>
    <w:rsid w:val="00850A2F"/>
    <w:rsid w:val="00850B46"/>
    <w:rsid w:val="008511DA"/>
    <w:rsid w:val="00851369"/>
    <w:rsid w:val="00851408"/>
    <w:rsid w:val="008517A5"/>
    <w:rsid w:val="008517B8"/>
    <w:rsid w:val="00851942"/>
    <w:rsid w:val="00851B3E"/>
    <w:rsid w:val="00851BEE"/>
    <w:rsid w:val="00851C06"/>
    <w:rsid w:val="00851C78"/>
    <w:rsid w:val="00851C8C"/>
    <w:rsid w:val="00851CD2"/>
    <w:rsid w:val="00851D8C"/>
    <w:rsid w:val="00851DDD"/>
    <w:rsid w:val="00851F3B"/>
    <w:rsid w:val="008520F4"/>
    <w:rsid w:val="008522C7"/>
    <w:rsid w:val="0085245E"/>
    <w:rsid w:val="00852C5F"/>
    <w:rsid w:val="00852F03"/>
    <w:rsid w:val="008530F5"/>
    <w:rsid w:val="00853138"/>
    <w:rsid w:val="008537E4"/>
    <w:rsid w:val="008537F8"/>
    <w:rsid w:val="00853968"/>
    <w:rsid w:val="00853AB3"/>
    <w:rsid w:val="00853B59"/>
    <w:rsid w:val="00853FCC"/>
    <w:rsid w:val="00854091"/>
    <w:rsid w:val="00854105"/>
    <w:rsid w:val="0085449A"/>
    <w:rsid w:val="00854DA2"/>
    <w:rsid w:val="00854FCF"/>
    <w:rsid w:val="008551E9"/>
    <w:rsid w:val="00855283"/>
    <w:rsid w:val="00855338"/>
    <w:rsid w:val="008554E2"/>
    <w:rsid w:val="00855674"/>
    <w:rsid w:val="0085568B"/>
    <w:rsid w:val="008558E2"/>
    <w:rsid w:val="0085593D"/>
    <w:rsid w:val="00855C00"/>
    <w:rsid w:val="00855CBC"/>
    <w:rsid w:val="00855F0D"/>
    <w:rsid w:val="008561CE"/>
    <w:rsid w:val="00856220"/>
    <w:rsid w:val="008563DC"/>
    <w:rsid w:val="008564BB"/>
    <w:rsid w:val="0085671A"/>
    <w:rsid w:val="00856A16"/>
    <w:rsid w:val="00856AA2"/>
    <w:rsid w:val="00857185"/>
    <w:rsid w:val="00857550"/>
    <w:rsid w:val="00857854"/>
    <w:rsid w:val="008578D7"/>
    <w:rsid w:val="008579B4"/>
    <w:rsid w:val="008579C2"/>
    <w:rsid w:val="00857B27"/>
    <w:rsid w:val="00857D99"/>
    <w:rsid w:val="00857E3A"/>
    <w:rsid w:val="00857F2C"/>
    <w:rsid w:val="00857F45"/>
    <w:rsid w:val="00860247"/>
    <w:rsid w:val="0086024A"/>
    <w:rsid w:val="008605C0"/>
    <w:rsid w:val="00860946"/>
    <w:rsid w:val="00860A94"/>
    <w:rsid w:val="00860D21"/>
    <w:rsid w:val="00860E9E"/>
    <w:rsid w:val="00861116"/>
    <w:rsid w:val="0086114C"/>
    <w:rsid w:val="008615A7"/>
    <w:rsid w:val="008615D0"/>
    <w:rsid w:val="0086181E"/>
    <w:rsid w:val="0086191E"/>
    <w:rsid w:val="008619C9"/>
    <w:rsid w:val="00861C3C"/>
    <w:rsid w:val="00862123"/>
    <w:rsid w:val="0086212B"/>
    <w:rsid w:val="00862339"/>
    <w:rsid w:val="00862413"/>
    <w:rsid w:val="008625A6"/>
    <w:rsid w:val="008627A2"/>
    <w:rsid w:val="00862852"/>
    <w:rsid w:val="00862890"/>
    <w:rsid w:val="00862A91"/>
    <w:rsid w:val="00862B4E"/>
    <w:rsid w:val="00862D17"/>
    <w:rsid w:val="0086313B"/>
    <w:rsid w:val="008631A7"/>
    <w:rsid w:val="00863604"/>
    <w:rsid w:val="00863ADA"/>
    <w:rsid w:val="00863BF9"/>
    <w:rsid w:val="00863C81"/>
    <w:rsid w:val="00863DF7"/>
    <w:rsid w:val="00864163"/>
    <w:rsid w:val="008641E4"/>
    <w:rsid w:val="008642BA"/>
    <w:rsid w:val="00864315"/>
    <w:rsid w:val="00864524"/>
    <w:rsid w:val="008645D9"/>
    <w:rsid w:val="008648E4"/>
    <w:rsid w:val="008648EC"/>
    <w:rsid w:val="0086510E"/>
    <w:rsid w:val="0086540B"/>
    <w:rsid w:val="0086551C"/>
    <w:rsid w:val="008656CB"/>
    <w:rsid w:val="008657A5"/>
    <w:rsid w:val="0086580F"/>
    <w:rsid w:val="00865941"/>
    <w:rsid w:val="00865D2D"/>
    <w:rsid w:val="00865EFB"/>
    <w:rsid w:val="008662D9"/>
    <w:rsid w:val="008662E9"/>
    <w:rsid w:val="0086644A"/>
    <w:rsid w:val="0086685C"/>
    <w:rsid w:val="00867360"/>
    <w:rsid w:val="0086753C"/>
    <w:rsid w:val="00867ADA"/>
    <w:rsid w:val="00867F65"/>
    <w:rsid w:val="0087003C"/>
    <w:rsid w:val="00870196"/>
    <w:rsid w:val="00870269"/>
    <w:rsid w:val="00870568"/>
    <w:rsid w:val="0087058B"/>
    <w:rsid w:val="0087073F"/>
    <w:rsid w:val="00870A66"/>
    <w:rsid w:val="00870F3D"/>
    <w:rsid w:val="00871155"/>
    <w:rsid w:val="008714C9"/>
    <w:rsid w:val="00871739"/>
    <w:rsid w:val="00871840"/>
    <w:rsid w:val="008719B2"/>
    <w:rsid w:val="00871D1C"/>
    <w:rsid w:val="008726CC"/>
    <w:rsid w:val="00872848"/>
    <w:rsid w:val="0087296C"/>
    <w:rsid w:val="00872A7C"/>
    <w:rsid w:val="00872AD0"/>
    <w:rsid w:val="00872CB8"/>
    <w:rsid w:val="00872DB8"/>
    <w:rsid w:val="00872EC2"/>
    <w:rsid w:val="00873379"/>
    <w:rsid w:val="0087348E"/>
    <w:rsid w:val="00873504"/>
    <w:rsid w:val="008736A0"/>
    <w:rsid w:val="008738E7"/>
    <w:rsid w:val="008739CF"/>
    <w:rsid w:val="00873CD7"/>
    <w:rsid w:val="00873D7A"/>
    <w:rsid w:val="00874057"/>
    <w:rsid w:val="008740BA"/>
    <w:rsid w:val="008746A9"/>
    <w:rsid w:val="00874983"/>
    <w:rsid w:val="00875155"/>
    <w:rsid w:val="00875533"/>
    <w:rsid w:val="0087555D"/>
    <w:rsid w:val="0087558D"/>
    <w:rsid w:val="00875638"/>
    <w:rsid w:val="00875728"/>
    <w:rsid w:val="00875A61"/>
    <w:rsid w:val="00875E2D"/>
    <w:rsid w:val="00875F26"/>
    <w:rsid w:val="008761EA"/>
    <w:rsid w:val="00876233"/>
    <w:rsid w:val="008762A1"/>
    <w:rsid w:val="00876338"/>
    <w:rsid w:val="00876BE1"/>
    <w:rsid w:val="00876FFF"/>
    <w:rsid w:val="0087708D"/>
    <w:rsid w:val="00877130"/>
    <w:rsid w:val="0087714E"/>
    <w:rsid w:val="008779CC"/>
    <w:rsid w:val="00877C62"/>
    <w:rsid w:val="00877F5D"/>
    <w:rsid w:val="00880009"/>
    <w:rsid w:val="0088001E"/>
    <w:rsid w:val="0088016F"/>
    <w:rsid w:val="008806C7"/>
    <w:rsid w:val="00880B82"/>
    <w:rsid w:val="00880E68"/>
    <w:rsid w:val="00881322"/>
    <w:rsid w:val="00881354"/>
    <w:rsid w:val="008813A2"/>
    <w:rsid w:val="008818B0"/>
    <w:rsid w:val="00881A4C"/>
    <w:rsid w:val="00881F52"/>
    <w:rsid w:val="00881FE0"/>
    <w:rsid w:val="0088207A"/>
    <w:rsid w:val="0088218C"/>
    <w:rsid w:val="00882598"/>
    <w:rsid w:val="008826A7"/>
    <w:rsid w:val="008826D6"/>
    <w:rsid w:val="0088288B"/>
    <w:rsid w:val="0088294A"/>
    <w:rsid w:val="00882A25"/>
    <w:rsid w:val="00882A45"/>
    <w:rsid w:val="00882AB1"/>
    <w:rsid w:val="00882BDC"/>
    <w:rsid w:val="00882CF9"/>
    <w:rsid w:val="00882D98"/>
    <w:rsid w:val="00882E3C"/>
    <w:rsid w:val="008838F2"/>
    <w:rsid w:val="00883B05"/>
    <w:rsid w:val="00883B41"/>
    <w:rsid w:val="00883C17"/>
    <w:rsid w:val="00883E40"/>
    <w:rsid w:val="00883F13"/>
    <w:rsid w:val="0088402E"/>
    <w:rsid w:val="008844B3"/>
    <w:rsid w:val="008849A6"/>
    <w:rsid w:val="00884F79"/>
    <w:rsid w:val="008854BB"/>
    <w:rsid w:val="00885A36"/>
    <w:rsid w:val="00885A40"/>
    <w:rsid w:val="00885A8E"/>
    <w:rsid w:val="00885B7F"/>
    <w:rsid w:val="00885C47"/>
    <w:rsid w:val="00885CE4"/>
    <w:rsid w:val="00885E5B"/>
    <w:rsid w:val="00885F77"/>
    <w:rsid w:val="0088616D"/>
    <w:rsid w:val="00886357"/>
    <w:rsid w:val="008866EB"/>
    <w:rsid w:val="00886B46"/>
    <w:rsid w:val="00886D2E"/>
    <w:rsid w:val="00886D93"/>
    <w:rsid w:val="008870A3"/>
    <w:rsid w:val="008871DE"/>
    <w:rsid w:val="008874A3"/>
    <w:rsid w:val="008901E5"/>
    <w:rsid w:val="0089028E"/>
    <w:rsid w:val="00890871"/>
    <w:rsid w:val="00890A88"/>
    <w:rsid w:val="00890DAA"/>
    <w:rsid w:val="00890DE6"/>
    <w:rsid w:val="00890F29"/>
    <w:rsid w:val="00891691"/>
    <w:rsid w:val="00891745"/>
    <w:rsid w:val="008918E5"/>
    <w:rsid w:val="00891CAD"/>
    <w:rsid w:val="00891F17"/>
    <w:rsid w:val="00892052"/>
    <w:rsid w:val="00892115"/>
    <w:rsid w:val="00892211"/>
    <w:rsid w:val="00892749"/>
    <w:rsid w:val="008929B2"/>
    <w:rsid w:val="00892A60"/>
    <w:rsid w:val="00892B49"/>
    <w:rsid w:val="00892BCC"/>
    <w:rsid w:val="00892C23"/>
    <w:rsid w:val="00892E53"/>
    <w:rsid w:val="0089302B"/>
    <w:rsid w:val="0089304C"/>
    <w:rsid w:val="00893236"/>
    <w:rsid w:val="008938C4"/>
    <w:rsid w:val="00893A46"/>
    <w:rsid w:val="00893D91"/>
    <w:rsid w:val="008940BA"/>
    <w:rsid w:val="008942F4"/>
    <w:rsid w:val="00894964"/>
    <w:rsid w:val="00894A67"/>
    <w:rsid w:val="00894C0A"/>
    <w:rsid w:val="00894CE9"/>
    <w:rsid w:val="00894E57"/>
    <w:rsid w:val="00894EB8"/>
    <w:rsid w:val="00894FDD"/>
    <w:rsid w:val="00895364"/>
    <w:rsid w:val="008953F7"/>
    <w:rsid w:val="008954A7"/>
    <w:rsid w:val="008954B6"/>
    <w:rsid w:val="00895568"/>
    <w:rsid w:val="00895578"/>
    <w:rsid w:val="00895681"/>
    <w:rsid w:val="00895845"/>
    <w:rsid w:val="008958E8"/>
    <w:rsid w:val="008959E7"/>
    <w:rsid w:val="00895A18"/>
    <w:rsid w:val="00895AFB"/>
    <w:rsid w:val="00895C76"/>
    <w:rsid w:val="00896284"/>
    <w:rsid w:val="0089644B"/>
    <w:rsid w:val="008964D4"/>
    <w:rsid w:val="0089699A"/>
    <w:rsid w:val="00896AB5"/>
    <w:rsid w:val="00896C86"/>
    <w:rsid w:val="00896D6B"/>
    <w:rsid w:val="00896E27"/>
    <w:rsid w:val="00896E59"/>
    <w:rsid w:val="00896F50"/>
    <w:rsid w:val="008973CC"/>
    <w:rsid w:val="00897499"/>
    <w:rsid w:val="008977D9"/>
    <w:rsid w:val="008979AB"/>
    <w:rsid w:val="00897BDB"/>
    <w:rsid w:val="008A059C"/>
    <w:rsid w:val="008A06A9"/>
    <w:rsid w:val="008A0819"/>
    <w:rsid w:val="008A0924"/>
    <w:rsid w:val="008A09DE"/>
    <w:rsid w:val="008A09F7"/>
    <w:rsid w:val="008A0C8B"/>
    <w:rsid w:val="008A0CCF"/>
    <w:rsid w:val="008A0FC9"/>
    <w:rsid w:val="008A1035"/>
    <w:rsid w:val="008A12AC"/>
    <w:rsid w:val="008A1469"/>
    <w:rsid w:val="008A146F"/>
    <w:rsid w:val="008A16B8"/>
    <w:rsid w:val="008A17C7"/>
    <w:rsid w:val="008A1A17"/>
    <w:rsid w:val="008A1E80"/>
    <w:rsid w:val="008A1EA6"/>
    <w:rsid w:val="008A21CE"/>
    <w:rsid w:val="008A21EF"/>
    <w:rsid w:val="008A284E"/>
    <w:rsid w:val="008A2C8F"/>
    <w:rsid w:val="008A3226"/>
    <w:rsid w:val="008A3530"/>
    <w:rsid w:val="008A35B5"/>
    <w:rsid w:val="008A3DC0"/>
    <w:rsid w:val="008A40F5"/>
    <w:rsid w:val="008A4546"/>
    <w:rsid w:val="008A480A"/>
    <w:rsid w:val="008A484E"/>
    <w:rsid w:val="008A4918"/>
    <w:rsid w:val="008A49AD"/>
    <w:rsid w:val="008A49C2"/>
    <w:rsid w:val="008A4BB3"/>
    <w:rsid w:val="008A4C1F"/>
    <w:rsid w:val="008A4C58"/>
    <w:rsid w:val="008A4E12"/>
    <w:rsid w:val="008A5157"/>
    <w:rsid w:val="008A5BCE"/>
    <w:rsid w:val="008A5CC1"/>
    <w:rsid w:val="008A5DC9"/>
    <w:rsid w:val="008A5F70"/>
    <w:rsid w:val="008A6139"/>
    <w:rsid w:val="008A62FE"/>
    <w:rsid w:val="008A6380"/>
    <w:rsid w:val="008A6570"/>
    <w:rsid w:val="008A679D"/>
    <w:rsid w:val="008A6967"/>
    <w:rsid w:val="008A6A4C"/>
    <w:rsid w:val="008A6D2A"/>
    <w:rsid w:val="008A7105"/>
    <w:rsid w:val="008A7132"/>
    <w:rsid w:val="008A71A3"/>
    <w:rsid w:val="008A7410"/>
    <w:rsid w:val="008A7683"/>
    <w:rsid w:val="008A76A4"/>
    <w:rsid w:val="008A772E"/>
    <w:rsid w:val="008A7813"/>
    <w:rsid w:val="008A7829"/>
    <w:rsid w:val="008A7A58"/>
    <w:rsid w:val="008A7CA4"/>
    <w:rsid w:val="008A7F28"/>
    <w:rsid w:val="008B000D"/>
    <w:rsid w:val="008B033B"/>
    <w:rsid w:val="008B0597"/>
    <w:rsid w:val="008B0689"/>
    <w:rsid w:val="008B095F"/>
    <w:rsid w:val="008B0A8A"/>
    <w:rsid w:val="008B0C05"/>
    <w:rsid w:val="008B0C07"/>
    <w:rsid w:val="008B0CF8"/>
    <w:rsid w:val="008B0D66"/>
    <w:rsid w:val="008B10DF"/>
    <w:rsid w:val="008B1360"/>
    <w:rsid w:val="008B13BA"/>
    <w:rsid w:val="008B13C3"/>
    <w:rsid w:val="008B1480"/>
    <w:rsid w:val="008B14A4"/>
    <w:rsid w:val="008B17AC"/>
    <w:rsid w:val="008B1957"/>
    <w:rsid w:val="008B1A47"/>
    <w:rsid w:val="008B1B26"/>
    <w:rsid w:val="008B1C7E"/>
    <w:rsid w:val="008B1C87"/>
    <w:rsid w:val="008B2006"/>
    <w:rsid w:val="008B2239"/>
    <w:rsid w:val="008B23BD"/>
    <w:rsid w:val="008B25FB"/>
    <w:rsid w:val="008B290E"/>
    <w:rsid w:val="008B2B8B"/>
    <w:rsid w:val="008B2DBA"/>
    <w:rsid w:val="008B2F15"/>
    <w:rsid w:val="008B31D5"/>
    <w:rsid w:val="008B3287"/>
    <w:rsid w:val="008B33C5"/>
    <w:rsid w:val="008B36CB"/>
    <w:rsid w:val="008B370B"/>
    <w:rsid w:val="008B3BAF"/>
    <w:rsid w:val="008B4780"/>
    <w:rsid w:val="008B47C7"/>
    <w:rsid w:val="008B4A0F"/>
    <w:rsid w:val="008B5040"/>
    <w:rsid w:val="008B5399"/>
    <w:rsid w:val="008B5A3C"/>
    <w:rsid w:val="008B5C58"/>
    <w:rsid w:val="008B5DAC"/>
    <w:rsid w:val="008B6315"/>
    <w:rsid w:val="008B6874"/>
    <w:rsid w:val="008B689F"/>
    <w:rsid w:val="008B6AC3"/>
    <w:rsid w:val="008B6C8C"/>
    <w:rsid w:val="008B6D58"/>
    <w:rsid w:val="008B7261"/>
    <w:rsid w:val="008B74C0"/>
    <w:rsid w:val="008B74D9"/>
    <w:rsid w:val="008B764C"/>
    <w:rsid w:val="008B78A7"/>
    <w:rsid w:val="008B7B79"/>
    <w:rsid w:val="008C0182"/>
    <w:rsid w:val="008C05F7"/>
    <w:rsid w:val="008C06D2"/>
    <w:rsid w:val="008C0B16"/>
    <w:rsid w:val="008C0CE2"/>
    <w:rsid w:val="008C116B"/>
    <w:rsid w:val="008C11EF"/>
    <w:rsid w:val="008C12D2"/>
    <w:rsid w:val="008C1425"/>
    <w:rsid w:val="008C173A"/>
    <w:rsid w:val="008C17AA"/>
    <w:rsid w:val="008C1946"/>
    <w:rsid w:val="008C19CD"/>
    <w:rsid w:val="008C1AD8"/>
    <w:rsid w:val="008C1CAD"/>
    <w:rsid w:val="008C2052"/>
    <w:rsid w:val="008C22E8"/>
    <w:rsid w:val="008C2449"/>
    <w:rsid w:val="008C2581"/>
    <w:rsid w:val="008C264B"/>
    <w:rsid w:val="008C28D9"/>
    <w:rsid w:val="008C2A39"/>
    <w:rsid w:val="008C2C13"/>
    <w:rsid w:val="008C2C38"/>
    <w:rsid w:val="008C2C80"/>
    <w:rsid w:val="008C31C0"/>
    <w:rsid w:val="008C327A"/>
    <w:rsid w:val="008C3280"/>
    <w:rsid w:val="008C336D"/>
    <w:rsid w:val="008C355D"/>
    <w:rsid w:val="008C3889"/>
    <w:rsid w:val="008C3A0C"/>
    <w:rsid w:val="008C3EE4"/>
    <w:rsid w:val="008C40EC"/>
    <w:rsid w:val="008C435D"/>
    <w:rsid w:val="008C4421"/>
    <w:rsid w:val="008C4797"/>
    <w:rsid w:val="008C49CD"/>
    <w:rsid w:val="008C4A0A"/>
    <w:rsid w:val="008C4D7B"/>
    <w:rsid w:val="008C4DC4"/>
    <w:rsid w:val="008C4DF9"/>
    <w:rsid w:val="008C4F17"/>
    <w:rsid w:val="008C54F8"/>
    <w:rsid w:val="008C563D"/>
    <w:rsid w:val="008C5AAC"/>
    <w:rsid w:val="008C5C40"/>
    <w:rsid w:val="008C5F62"/>
    <w:rsid w:val="008C63C8"/>
    <w:rsid w:val="008C63DC"/>
    <w:rsid w:val="008C645E"/>
    <w:rsid w:val="008C64D0"/>
    <w:rsid w:val="008C6595"/>
    <w:rsid w:val="008C667B"/>
    <w:rsid w:val="008C6721"/>
    <w:rsid w:val="008C6A9F"/>
    <w:rsid w:val="008C6C5D"/>
    <w:rsid w:val="008C6D33"/>
    <w:rsid w:val="008C6D60"/>
    <w:rsid w:val="008C70EB"/>
    <w:rsid w:val="008C72CC"/>
    <w:rsid w:val="008C7668"/>
    <w:rsid w:val="008C77BD"/>
    <w:rsid w:val="008C780A"/>
    <w:rsid w:val="008D02C1"/>
    <w:rsid w:val="008D02F6"/>
    <w:rsid w:val="008D04F0"/>
    <w:rsid w:val="008D06B1"/>
    <w:rsid w:val="008D08EB"/>
    <w:rsid w:val="008D09D3"/>
    <w:rsid w:val="008D0AF3"/>
    <w:rsid w:val="008D0D55"/>
    <w:rsid w:val="008D0E3C"/>
    <w:rsid w:val="008D0FCD"/>
    <w:rsid w:val="008D12E3"/>
    <w:rsid w:val="008D143F"/>
    <w:rsid w:val="008D1684"/>
    <w:rsid w:val="008D16A4"/>
    <w:rsid w:val="008D1B72"/>
    <w:rsid w:val="008D20DF"/>
    <w:rsid w:val="008D218F"/>
    <w:rsid w:val="008D2340"/>
    <w:rsid w:val="008D24CB"/>
    <w:rsid w:val="008D2AC8"/>
    <w:rsid w:val="008D2AE2"/>
    <w:rsid w:val="008D2AF8"/>
    <w:rsid w:val="008D2BE4"/>
    <w:rsid w:val="008D2C7C"/>
    <w:rsid w:val="008D2E0B"/>
    <w:rsid w:val="008D2E0F"/>
    <w:rsid w:val="008D2FB4"/>
    <w:rsid w:val="008D3002"/>
    <w:rsid w:val="008D31C5"/>
    <w:rsid w:val="008D38E7"/>
    <w:rsid w:val="008D3C81"/>
    <w:rsid w:val="008D3F5B"/>
    <w:rsid w:val="008D4338"/>
    <w:rsid w:val="008D43DB"/>
    <w:rsid w:val="008D4470"/>
    <w:rsid w:val="008D44DD"/>
    <w:rsid w:val="008D49D7"/>
    <w:rsid w:val="008D4C87"/>
    <w:rsid w:val="008D4FB1"/>
    <w:rsid w:val="008D549B"/>
    <w:rsid w:val="008D585D"/>
    <w:rsid w:val="008D5E85"/>
    <w:rsid w:val="008D5F05"/>
    <w:rsid w:val="008D6222"/>
    <w:rsid w:val="008D63DA"/>
    <w:rsid w:val="008D66C9"/>
    <w:rsid w:val="008D66EA"/>
    <w:rsid w:val="008D67F0"/>
    <w:rsid w:val="008D68C8"/>
    <w:rsid w:val="008D6BCF"/>
    <w:rsid w:val="008D6BF1"/>
    <w:rsid w:val="008D6C4A"/>
    <w:rsid w:val="008D6F42"/>
    <w:rsid w:val="008D7816"/>
    <w:rsid w:val="008D7CDD"/>
    <w:rsid w:val="008D7D0E"/>
    <w:rsid w:val="008D7D5F"/>
    <w:rsid w:val="008E024B"/>
    <w:rsid w:val="008E025E"/>
    <w:rsid w:val="008E0386"/>
    <w:rsid w:val="008E0553"/>
    <w:rsid w:val="008E05B4"/>
    <w:rsid w:val="008E0665"/>
    <w:rsid w:val="008E0E68"/>
    <w:rsid w:val="008E1031"/>
    <w:rsid w:val="008E120D"/>
    <w:rsid w:val="008E120E"/>
    <w:rsid w:val="008E1378"/>
    <w:rsid w:val="008E13E9"/>
    <w:rsid w:val="008E16CC"/>
    <w:rsid w:val="008E17F8"/>
    <w:rsid w:val="008E19E5"/>
    <w:rsid w:val="008E1B80"/>
    <w:rsid w:val="008E1F8C"/>
    <w:rsid w:val="008E21B9"/>
    <w:rsid w:val="008E2431"/>
    <w:rsid w:val="008E2471"/>
    <w:rsid w:val="008E276F"/>
    <w:rsid w:val="008E27E1"/>
    <w:rsid w:val="008E2CB7"/>
    <w:rsid w:val="008E2ECF"/>
    <w:rsid w:val="008E3261"/>
    <w:rsid w:val="008E33C3"/>
    <w:rsid w:val="008E3546"/>
    <w:rsid w:val="008E36DC"/>
    <w:rsid w:val="008E3B3F"/>
    <w:rsid w:val="008E451D"/>
    <w:rsid w:val="008E4763"/>
    <w:rsid w:val="008E48C4"/>
    <w:rsid w:val="008E496A"/>
    <w:rsid w:val="008E4C62"/>
    <w:rsid w:val="008E4E15"/>
    <w:rsid w:val="008E5285"/>
    <w:rsid w:val="008E57B4"/>
    <w:rsid w:val="008E5A87"/>
    <w:rsid w:val="008E5CA0"/>
    <w:rsid w:val="008E5D2F"/>
    <w:rsid w:val="008E6029"/>
    <w:rsid w:val="008E63CA"/>
    <w:rsid w:val="008E667B"/>
    <w:rsid w:val="008E68D4"/>
    <w:rsid w:val="008E6E64"/>
    <w:rsid w:val="008E6EE3"/>
    <w:rsid w:val="008E6FE4"/>
    <w:rsid w:val="008E70F6"/>
    <w:rsid w:val="008E714D"/>
    <w:rsid w:val="008E7177"/>
    <w:rsid w:val="008E7299"/>
    <w:rsid w:val="008E751E"/>
    <w:rsid w:val="008E7548"/>
    <w:rsid w:val="008E7924"/>
    <w:rsid w:val="008E7A9A"/>
    <w:rsid w:val="008E7CC7"/>
    <w:rsid w:val="008E7D06"/>
    <w:rsid w:val="008E7E5D"/>
    <w:rsid w:val="008F004F"/>
    <w:rsid w:val="008F01F6"/>
    <w:rsid w:val="008F0425"/>
    <w:rsid w:val="008F0624"/>
    <w:rsid w:val="008F073E"/>
    <w:rsid w:val="008F08F0"/>
    <w:rsid w:val="008F092C"/>
    <w:rsid w:val="008F0AB5"/>
    <w:rsid w:val="008F0CA1"/>
    <w:rsid w:val="008F101D"/>
    <w:rsid w:val="008F1030"/>
    <w:rsid w:val="008F1214"/>
    <w:rsid w:val="008F178D"/>
    <w:rsid w:val="008F1DBA"/>
    <w:rsid w:val="008F221A"/>
    <w:rsid w:val="008F23E8"/>
    <w:rsid w:val="008F2541"/>
    <w:rsid w:val="008F26F1"/>
    <w:rsid w:val="008F2791"/>
    <w:rsid w:val="008F27A0"/>
    <w:rsid w:val="008F2824"/>
    <w:rsid w:val="008F2B09"/>
    <w:rsid w:val="008F2BD8"/>
    <w:rsid w:val="008F3080"/>
    <w:rsid w:val="008F30DB"/>
    <w:rsid w:val="008F31DB"/>
    <w:rsid w:val="008F34A9"/>
    <w:rsid w:val="008F3577"/>
    <w:rsid w:val="008F36DB"/>
    <w:rsid w:val="008F3B8D"/>
    <w:rsid w:val="008F3BC2"/>
    <w:rsid w:val="008F3C92"/>
    <w:rsid w:val="008F3D65"/>
    <w:rsid w:val="008F4144"/>
    <w:rsid w:val="008F42E5"/>
    <w:rsid w:val="008F432E"/>
    <w:rsid w:val="008F462F"/>
    <w:rsid w:val="008F48FB"/>
    <w:rsid w:val="008F4AC9"/>
    <w:rsid w:val="008F4D3B"/>
    <w:rsid w:val="008F5461"/>
    <w:rsid w:val="008F58C7"/>
    <w:rsid w:val="008F5AFF"/>
    <w:rsid w:val="008F5E26"/>
    <w:rsid w:val="008F5FC1"/>
    <w:rsid w:val="008F5FDA"/>
    <w:rsid w:val="008F619A"/>
    <w:rsid w:val="008F6ACF"/>
    <w:rsid w:val="008F6C5A"/>
    <w:rsid w:val="008F6C75"/>
    <w:rsid w:val="008F6D07"/>
    <w:rsid w:val="008F70F2"/>
    <w:rsid w:val="008F737A"/>
    <w:rsid w:val="008F757A"/>
    <w:rsid w:val="008F7797"/>
    <w:rsid w:val="008F793D"/>
    <w:rsid w:val="008F79B7"/>
    <w:rsid w:val="009001C1"/>
    <w:rsid w:val="009003F4"/>
    <w:rsid w:val="00900454"/>
    <w:rsid w:val="0090048B"/>
    <w:rsid w:val="00900653"/>
    <w:rsid w:val="0090065B"/>
    <w:rsid w:val="0090071C"/>
    <w:rsid w:val="00900745"/>
    <w:rsid w:val="00900AEB"/>
    <w:rsid w:val="00900DFD"/>
    <w:rsid w:val="009011B9"/>
    <w:rsid w:val="00901284"/>
    <w:rsid w:val="009013B2"/>
    <w:rsid w:val="009013F5"/>
    <w:rsid w:val="009018C9"/>
    <w:rsid w:val="00902043"/>
    <w:rsid w:val="009020BC"/>
    <w:rsid w:val="009022EB"/>
    <w:rsid w:val="00902303"/>
    <w:rsid w:val="00902407"/>
    <w:rsid w:val="00902460"/>
    <w:rsid w:val="009024BA"/>
    <w:rsid w:val="00902572"/>
    <w:rsid w:val="0090280D"/>
    <w:rsid w:val="00902813"/>
    <w:rsid w:val="00902850"/>
    <w:rsid w:val="009028A4"/>
    <w:rsid w:val="0090292E"/>
    <w:rsid w:val="00902B2E"/>
    <w:rsid w:val="00902BEC"/>
    <w:rsid w:val="00902CEE"/>
    <w:rsid w:val="00902DFA"/>
    <w:rsid w:val="00902F99"/>
    <w:rsid w:val="00903462"/>
    <w:rsid w:val="009038A8"/>
    <w:rsid w:val="00903A79"/>
    <w:rsid w:val="00903AC8"/>
    <w:rsid w:val="00904141"/>
    <w:rsid w:val="00904186"/>
    <w:rsid w:val="00904375"/>
    <w:rsid w:val="00904A37"/>
    <w:rsid w:val="00904A50"/>
    <w:rsid w:val="00904B18"/>
    <w:rsid w:val="00904FD2"/>
    <w:rsid w:val="00905088"/>
    <w:rsid w:val="009050CB"/>
    <w:rsid w:val="009052E6"/>
    <w:rsid w:val="009054FA"/>
    <w:rsid w:val="0090583D"/>
    <w:rsid w:val="00905855"/>
    <w:rsid w:val="00905924"/>
    <w:rsid w:val="00905990"/>
    <w:rsid w:val="00905CE1"/>
    <w:rsid w:val="00905CE8"/>
    <w:rsid w:val="00905D3A"/>
    <w:rsid w:val="00905F9F"/>
    <w:rsid w:val="0090633A"/>
    <w:rsid w:val="0090658E"/>
    <w:rsid w:val="00906743"/>
    <w:rsid w:val="009067A3"/>
    <w:rsid w:val="00906846"/>
    <w:rsid w:val="009068EE"/>
    <w:rsid w:val="00906942"/>
    <w:rsid w:val="00906B47"/>
    <w:rsid w:val="00906C72"/>
    <w:rsid w:val="009070CC"/>
    <w:rsid w:val="009075FA"/>
    <w:rsid w:val="00907EF7"/>
    <w:rsid w:val="00910164"/>
    <w:rsid w:val="009104CA"/>
    <w:rsid w:val="0091093B"/>
    <w:rsid w:val="00910A07"/>
    <w:rsid w:val="00910D11"/>
    <w:rsid w:val="00910F0E"/>
    <w:rsid w:val="00911188"/>
    <w:rsid w:val="00911404"/>
    <w:rsid w:val="009117F7"/>
    <w:rsid w:val="009119AC"/>
    <w:rsid w:val="00911B01"/>
    <w:rsid w:val="00911DB4"/>
    <w:rsid w:val="00911DFC"/>
    <w:rsid w:val="00911F1B"/>
    <w:rsid w:val="009121D4"/>
    <w:rsid w:val="009122F4"/>
    <w:rsid w:val="009126B9"/>
    <w:rsid w:val="00912703"/>
    <w:rsid w:val="009127B7"/>
    <w:rsid w:val="00912D29"/>
    <w:rsid w:val="00913414"/>
    <w:rsid w:val="0091341E"/>
    <w:rsid w:val="0091344E"/>
    <w:rsid w:val="00913474"/>
    <w:rsid w:val="00913643"/>
    <w:rsid w:val="00913653"/>
    <w:rsid w:val="00913733"/>
    <w:rsid w:val="00913908"/>
    <w:rsid w:val="00913B8A"/>
    <w:rsid w:val="00913F8E"/>
    <w:rsid w:val="00913F9B"/>
    <w:rsid w:val="0091424F"/>
    <w:rsid w:val="00914390"/>
    <w:rsid w:val="0091475D"/>
    <w:rsid w:val="00914845"/>
    <w:rsid w:val="00914C1F"/>
    <w:rsid w:val="00914C62"/>
    <w:rsid w:val="00914C99"/>
    <w:rsid w:val="00914D6C"/>
    <w:rsid w:val="00914DCA"/>
    <w:rsid w:val="00914EB5"/>
    <w:rsid w:val="00914FA3"/>
    <w:rsid w:val="0091518F"/>
    <w:rsid w:val="009154D8"/>
    <w:rsid w:val="009155B9"/>
    <w:rsid w:val="009155CA"/>
    <w:rsid w:val="0091593C"/>
    <w:rsid w:val="0091599F"/>
    <w:rsid w:val="009159DB"/>
    <w:rsid w:val="009159E2"/>
    <w:rsid w:val="00915A82"/>
    <w:rsid w:val="00915BC6"/>
    <w:rsid w:val="00915F08"/>
    <w:rsid w:val="00915F39"/>
    <w:rsid w:val="009160E8"/>
    <w:rsid w:val="0091683F"/>
    <w:rsid w:val="00916A89"/>
    <w:rsid w:val="00916A91"/>
    <w:rsid w:val="00916E08"/>
    <w:rsid w:val="00916E9B"/>
    <w:rsid w:val="009170F7"/>
    <w:rsid w:val="00917151"/>
    <w:rsid w:val="009171D1"/>
    <w:rsid w:val="0091724B"/>
    <w:rsid w:val="0091733A"/>
    <w:rsid w:val="00917835"/>
    <w:rsid w:val="00917882"/>
    <w:rsid w:val="009179E3"/>
    <w:rsid w:val="00917B27"/>
    <w:rsid w:val="00917B5B"/>
    <w:rsid w:val="00917DB1"/>
    <w:rsid w:val="00917F69"/>
    <w:rsid w:val="009200A4"/>
    <w:rsid w:val="0092032B"/>
    <w:rsid w:val="0092034E"/>
    <w:rsid w:val="009204D7"/>
    <w:rsid w:val="009204EF"/>
    <w:rsid w:val="00920C8C"/>
    <w:rsid w:val="00920E75"/>
    <w:rsid w:val="00921058"/>
    <w:rsid w:val="0092138D"/>
    <w:rsid w:val="00921396"/>
    <w:rsid w:val="00921844"/>
    <w:rsid w:val="00921900"/>
    <w:rsid w:val="00921A52"/>
    <w:rsid w:val="0092232C"/>
    <w:rsid w:val="00922341"/>
    <w:rsid w:val="009224E3"/>
    <w:rsid w:val="00922675"/>
    <w:rsid w:val="00922859"/>
    <w:rsid w:val="009228E4"/>
    <w:rsid w:val="009228FC"/>
    <w:rsid w:val="00922A78"/>
    <w:rsid w:val="00922FB4"/>
    <w:rsid w:val="0092344D"/>
    <w:rsid w:val="00923499"/>
    <w:rsid w:val="00923DE6"/>
    <w:rsid w:val="00923E97"/>
    <w:rsid w:val="00923F08"/>
    <w:rsid w:val="00923FCB"/>
    <w:rsid w:val="0092409B"/>
    <w:rsid w:val="0092410B"/>
    <w:rsid w:val="00924257"/>
    <w:rsid w:val="009247BA"/>
    <w:rsid w:val="00924828"/>
    <w:rsid w:val="00924F66"/>
    <w:rsid w:val="00924FE6"/>
    <w:rsid w:val="00925728"/>
    <w:rsid w:val="00925846"/>
    <w:rsid w:val="00925A2C"/>
    <w:rsid w:val="00925B69"/>
    <w:rsid w:val="00925BD1"/>
    <w:rsid w:val="00925EBE"/>
    <w:rsid w:val="00925F7E"/>
    <w:rsid w:val="00926514"/>
    <w:rsid w:val="00926782"/>
    <w:rsid w:val="0092685A"/>
    <w:rsid w:val="009269FE"/>
    <w:rsid w:val="00926C24"/>
    <w:rsid w:val="009271F9"/>
    <w:rsid w:val="009272AA"/>
    <w:rsid w:val="0092763B"/>
    <w:rsid w:val="00927E23"/>
    <w:rsid w:val="00927F4C"/>
    <w:rsid w:val="009301F7"/>
    <w:rsid w:val="0093021B"/>
    <w:rsid w:val="00930610"/>
    <w:rsid w:val="009308F3"/>
    <w:rsid w:val="00930A05"/>
    <w:rsid w:val="00930CE1"/>
    <w:rsid w:val="00930DEE"/>
    <w:rsid w:val="00930E86"/>
    <w:rsid w:val="00930FC1"/>
    <w:rsid w:val="009312DF"/>
    <w:rsid w:val="009317C9"/>
    <w:rsid w:val="00931BD1"/>
    <w:rsid w:val="00931CC7"/>
    <w:rsid w:val="00931D17"/>
    <w:rsid w:val="00931DC0"/>
    <w:rsid w:val="00931E28"/>
    <w:rsid w:val="00931F54"/>
    <w:rsid w:val="00931FD2"/>
    <w:rsid w:val="0093229B"/>
    <w:rsid w:val="009322E3"/>
    <w:rsid w:val="00932380"/>
    <w:rsid w:val="009325A9"/>
    <w:rsid w:val="00932698"/>
    <w:rsid w:val="009326BA"/>
    <w:rsid w:val="0093271C"/>
    <w:rsid w:val="009327D1"/>
    <w:rsid w:val="009327F6"/>
    <w:rsid w:val="00932F5C"/>
    <w:rsid w:val="00933048"/>
    <w:rsid w:val="00933176"/>
    <w:rsid w:val="009332B1"/>
    <w:rsid w:val="0093331C"/>
    <w:rsid w:val="009333E0"/>
    <w:rsid w:val="0093355F"/>
    <w:rsid w:val="00933A01"/>
    <w:rsid w:val="00933FD1"/>
    <w:rsid w:val="00934265"/>
    <w:rsid w:val="00934328"/>
    <w:rsid w:val="009343E2"/>
    <w:rsid w:val="009345E7"/>
    <w:rsid w:val="009346D9"/>
    <w:rsid w:val="0093470F"/>
    <w:rsid w:val="00934A1B"/>
    <w:rsid w:val="00934BCC"/>
    <w:rsid w:val="00934C1C"/>
    <w:rsid w:val="00934F98"/>
    <w:rsid w:val="00935164"/>
    <w:rsid w:val="009354D2"/>
    <w:rsid w:val="0093586F"/>
    <w:rsid w:val="00935AAB"/>
    <w:rsid w:val="00935E0B"/>
    <w:rsid w:val="00936206"/>
    <w:rsid w:val="00936255"/>
    <w:rsid w:val="009362FC"/>
    <w:rsid w:val="009365DC"/>
    <w:rsid w:val="0093674A"/>
    <w:rsid w:val="0093682B"/>
    <w:rsid w:val="00936996"/>
    <w:rsid w:val="009373B7"/>
    <w:rsid w:val="00937A74"/>
    <w:rsid w:val="009401A5"/>
    <w:rsid w:val="0094021C"/>
    <w:rsid w:val="00940363"/>
    <w:rsid w:val="009403EE"/>
    <w:rsid w:val="009405A5"/>
    <w:rsid w:val="0094063F"/>
    <w:rsid w:val="00940776"/>
    <w:rsid w:val="0094104C"/>
    <w:rsid w:val="0094112D"/>
    <w:rsid w:val="0094118D"/>
    <w:rsid w:val="009411C7"/>
    <w:rsid w:val="00941613"/>
    <w:rsid w:val="00941975"/>
    <w:rsid w:val="00941C1E"/>
    <w:rsid w:val="009424C4"/>
    <w:rsid w:val="009427AF"/>
    <w:rsid w:val="009429AA"/>
    <w:rsid w:val="00942A2D"/>
    <w:rsid w:val="00942BB5"/>
    <w:rsid w:val="00942D01"/>
    <w:rsid w:val="00942D2C"/>
    <w:rsid w:val="00942D6E"/>
    <w:rsid w:val="00942EA7"/>
    <w:rsid w:val="00943014"/>
    <w:rsid w:val="009431EE"/>
    <w:rsid w:val="009432A1"/>
    <w:rsid w:val="0094359E"/>
    <w:rsid w:val="009439F8"/>
    <w:rsid w:val="00943A59"/>
    <w:rsid w:val="00943AD2"/>
    <w:rsid w:val="00943B07"/>
    <w:rsid w:val="00943CD5"/>
    <w:rsid w:val="00943DB2"/>
    <w:rsid w:val="00943F8A"/>
    <w:rsid w:val="009441B8"/>
    <w:rsid w:val="0094432D"/>
    <w:rsid w:val="0094441E"/>
    <w:rsid w:val="009449CD"/>
    <w:rsid w:val="00944C2F"/>
    <w:rsid w:val="00945023"/>
    <w:rsid w:val="00945097"/>
    <w:rsid w:val="00945849"/>
    <w:rsid w:val="0094618E"/>
    <w:rsid w:val="00946259"/>
    <w:rsid w:val="00946370"/>
    <w:rsid w:val="009464E8"/>
    <w:rsid w:val="0094687B"/>
    <w:rsid w:val="009468A4"/>
    <w:rsid w:val="009469D1"/>
    <w:rsid w:val="00946AA2"/>
    <w:rsid w:val="00946B44"/>
    <w:rsid w:val="00946D78"/>
    <w:rsid w:val="00946EA8"/>
    <w:rsid w:val="00946F80"/>
    <w:rsid w:val="00947063"/>
    <w:rsid w:val="00947264"/>
    <w:rsid w:val="009472FB"/>
    <w:rsid w:val="009473F1"/>
    <w:rsid w:val="00947612"/>
    <w:rsid w:val="00947A5C"/>
    <w:rsid w:val="00947C89"/>
    <w:rsid w:val="00947EBD"/>
    <w:rsid w:val="00947FCA"/>
    <w:rsid w:val="00950197"/>
    <w:rsid w:val="009501FD"/>
    <w:rsid w:val="009503D2"/>
    <w:rsid w:val="009504CB"/>
    <w:rsid w:val="009505B6"/>
    <w:rsid w:val="009507FA"/>
    <w:rsid w:val="00950945"/>
    <w:rsid w:val="00950ADF"/>
    <w:rsid w:val="00950BB0"/>
    <w:rsid w:val="00950D74"/>
    <w:rsid w:val="00950F2E"/>
    <w:rsid w:val="009519EA"/>
    <w:rsid w:val="00951A27"/>
    <w:rsid w:val="00951A4C"/>
    <w:rsid w:val="00951AA4"/>
    <w:rsid w:val="00951CE2"/>
    <w:rsid w:val="00951FF6"/>
    <w:rsid w:val="00952102"/>
    <w:rsid w:val="00952151"/>
    <w:rsid w:val="00952537"/>
    <w:rsid w:val="009525E9"/>
    <w:rsid w:val="00952605"/>
    <w:rsid w:val="00952B19"/>
    <w:rsid w:val="009530A3"/>
    <w:rsid w:val="00953290"/>
    <w:rsid w:val="00953605"/>
    <w:rsid w:val="009537A3"/>
    <w:rsid w:val="0095380D"/>
    <w:rsid w:val="009539E3"/>
    <w:rsid w:val="00953C97"/>
    <w:rsid w:val="00953D3D"/>
    <w:rsid w:val="00953E12"/>
    <w:rsid w:val="00953F50"/>
    <w:rsid w:val="00954026"/>
    <w:rsid w:val="00954247"/>
    <w:rsid w:val="009542B4"/>
    <w:rsid w:val="009542F3"/>
    <w:rsid w:val="0095431F"/>
    <w:rsid w:val="009546A3"/>
    <w:rsid w:val="009548E5"/>
    <w:rsid w:val="00954963"/>
    <w:rsid w:val="00954A7D"/>
    <w:rsid w:val="00954B2F"/>
    <w:rsid w:val="00954C67"/>
    <w:rsid w:val="00954D11"/>
    <w:rsid w:val="00954E03"/>
    <w:rsid w:val="009553E4"/>
    <w:rsid w:val="00955979"/>
    <w:rsid w:val="009559AD"/>
    <w:rsid w:val="009559EF"/>
    <w:rsid w:val="00955F82"/>
    <w:rsid w:val="0095609E"/>
    <w:rsid w:val="0095676A"/>
    <w:rsid w:val="009567A7"/>
    <w:rsid w:val="00956E25"/>
    <w:rsid w:val="00957072"/>
    <w:rsid w:val="009570B9"/>
    <w:rsid w:val="0095711C"/>
    <w:rsid w:val="00957489"/>
    <w:rsid w:val="00957547"/>
    <w:rsid w:val="00957765"/>
    <w:rsid w:val="00957811"/>
    <w:rsid w:val="00957D91"/>
    <w:rsid w:val="00960349"/>
    <w:rsid w:val="009603C5"/>
    <w:rsid w:val="0096075A"/>
    <w:rsid w:val="009608FB"/>
    <w:rsid w:val="00961356"/>
    <w:rsid w:val="009613ED"/>
    <w:rsid w:val="00961484"/>
    <w:rsid w:val="009614A3"/>
    <w:rsid w:val="009615C1"/>
    <w:rsid w:val="00961C4F"/>
    <w:rsid w:val="00962213"/>
    <w:rsid w:val="009622CA"/>
    <w:rsid w:val="009626AE"/>
    <w:rsid w:val="00962BEB"/>
    <w:rsid w:val="0096312B"/>
    <w:rsid w:val="0096348F"/>
    <w:rsid w:val="009634B4"/>
    <w:rsid w:val="00963594"/>
    <w:rsid w:val="009635CC"/>
    <w:rsid w:val="00963700"/>
    <w:rsid w:val="00963EE7"/>
    <w:rsid w:val="00963F32"/>
    <w:rsid w:val="0096417B"/>
    <w:rsid w:val="00964296"/>
    <w:rsid w:val="0096448B"/>
    <w:rsid w:val="009645BC"/>
    <w:rsid w:val="00964BB0"/>
    <w:rsid w:val="00964C39"/>
    <w:rsid w:val="00964C95"/>
    <w:rsid w:val="00964CDE"/>
    <w:rsid w:val="00964E3D"/>
    <w:rsid w:val="00964E63"/>
    <w:rsid w:val="00965158"/>
    <w:rsid w:val="00965421"/>
    <w:rsid w:val="009655EE"/>
    <w:rsid w:val="009656A7"/>
    <w:rsid w:val="00965F6D"/>
    <w:rsid w:val="0096601B"/>
    <w:rsid w:val="009662FA"/>
    <w:rsid w:val="0096637A"/>
    <w:rsid w:val="0096671B"/>
    <w:rsid w:val="00966A53"/>
    <w:rsid w:val="00966BE5"/>
    <w:rsid w:val="00967277"/>
    <w:rsid w:val="00967642"/>
    <w:rsid w:val="00967769"/>
    <w:rsid w:val="00967D00"/>
    <w:rsid w:val="00970154"/>
    <w:rsid w:val="009702A6"/>
    <w:rsid w:val="009704D5"/>
    <w:rsid w:val="00970B1B"/>
    <w:rsid w:val="00970D08"/>
    <w:rsid w:val="00970D20"/>
    <w:rsid w:val="00970F85"/>
    <w:rsid w:val="00971126"/>
    <w:rsid w:val="00971633"/>
    <w:rsid w:val="0097163B"/>
    <w:rsid w:val="009716E2"/>
    <w:rsid w:val="009717B1"/>
    <w:rsid w:val="00971BC1"/>
    <w:rsid w:val="00972A56"/>
    <w:rsid w:val="00972B39"/>
    <w:rsid w:val="00972BCF"/>
    <w:rsid w:val="00972BD1"/>
    <w:rsid w:val="00972C50"/>
    <w:rsid w:val="00972DD0"/>
    <w:rsid w:val="009732B2"/>
    <w:rsid w:val="00973416"/>
    <w:rsid w:val="009739DD"/>
    <w:rsid w:val="00973A06"/>
    <w:rsid w:val="00973B70"/>
    <w:rsid w:val="00973F27"/>
    <w:rsid w:val="00973FA3"/>
    <w:rsid w:val="009741C6"/>
    <w:rsid w:val="00974240"/>
    <w:rsid w:val="00974539"/>
    <w:rsid w:val="009746D6"/>
    <w:rsid w:val="00974778"/>
    <w:rsid w:val="0097490C"/>
    <w:rsid w:val="00974A06"/>
    <w:rsid w:val="00974B3D"/>
    <w:rsid w:val="00974C5C"/>
    <w:rsid w:val="00975101"/>
    <w:rsid w:val="00975391"/>
    <w:rsid w:val="00975632"/>
    <w:rsid w:val="009757AF"/>
    <w:rsid w:val="009758B1"/>
    <w:rsid w:val="009758FF"/>
    <w:rsid w:val="00975A72"/>
    <w:rsid w:val="00975BF7"/>
    <w:rsid w:val="00975D70"/>
    <w:rsid w:val="0097615B"/>
    <w:rsid w:val="0097618B"/>
    <w:rsid w:val="009762CB"/>
    <w:rsid w:val="009763CD"/>
    <w:rsid w:val="009763F2"/>
    <w:rsid w:val="009765E2"/>
    <w:rsid w:val="009765EF"/>
    <w:rsid w:val="00976A63"/>
    <w:rsid w:val="00976AC8"/>
    <w:rsid w:val="00976B81"/>
    <w:rsid w:val="00976B90"/>
    <w:rsid w:val="00976DFF"/>
    <w:rsid w:val="009774E1"/>
    <w:rsid w:val="00977CF7"/>
    <w:rsid w:val="0098002F"/>
    <w:rsid w:val="00980089"/>
    <w:rsid w:val="00980144"/>
    <w:rsid w:val="00980179"/>
    <w:rsid w:val="009803EB"/>
    <w:rsid w:val="009805A7"/>
    <w:rsid w:val="009806D0"/>
    <w:rsid w:val="0098085B"/>
    <w:rsid w:val="009809EA"/>
    <w:rsid w:val="00980A63"/>
    <w:rsid w:val="00980B49"/>
    <w:rsid w:val="00980C0C"/>
    <w:rsid w:val="00980C8E"/>
    <w:rsid w:val="00980CDB"/>
    <w:rsid w:val="00980E00"/>
    <w:rsid w:val="00980E7E"/>
    <w:rsid w:val="009813C3"/>
    <w:rsid w:val="00981405"/>
    <w:rsid w:val="00981495"/>
    <w:rsid w:val="0098160C"/>
    <w:rsid w:val="00981781"/>
    <w:rsid w:val="009818C3"/>
    <w:rsid w:val="009818DF"/>
    <w:rsid w:val="00981D55"/>
    <w:rsid w:val="00981DD7"/>
    <w:rsid w:val="009821F9"/>
    <w:rsid w:val="00982318"/>
    <w:rsid w:val="0098235D"/>
    <w:rsid w:val="00982549"/>
    <w:rsid w:val="00982655"/>
    <w:rsid w:val="0098265D"/>
    <w:rsid w:val="009826FE"/>
    <w:rsid w:val="00982779"/>
    <w:rsid w:val="009829A2"/>
    <w:rsid w:val="00982A58"/>
    <w:rsid w:val="00982D41"/>
    <w:rsid w:val="00982D8B"/>
    <w:rsid w:val="00982E41"/>
    <w:rsid w:val="00983244"/>
    <w:rsid w:val="0098387E"/>
    <w:rsid w:val="00983B06"/>
    <w:rsid w:val="00983D0C"/>
    <w:rsid w:val="00983F9A"/>
    <w:rsid w:val="00983F9F"/>
    <w:rsid w:val="009840D5"/>
    <w:rsid w:val="009841A2"/>
    <w:rsid w:val="00984428"/>
    <w:rsid w:val="0098453B"/>
    <w:rsid w:val="00984C93"/>
    <w:rsid w:val="00984D04"/>
    <w:rsid w:val="00984E0F"/>
    <w:rsid w:val="00985024"/>
    <w:rsid w:val="00985311"/>
    <w:rsid w:val="009853BE"/>
    <w:rsid w:val="00985440"/>
    <w:rsid w:val="009855FB"/>
    <w:rsid w:val="00985855"/>
    <w:rsid w:val="00985FAB"/>
    <w:rsid w:val="00985FC5"/>
    <w:rsid w:val="00986548"/>
    <w:rsid w:val="0098685A"/>
    <w:rsid w:val="00986C3F"/>
    <w:rsid w:val="009870BA"/>
    <w:rsid w:val="0098715A"/>
    <w:rsid w:val="009871CB"/>
    <w:rsid w:val="00987279"/>
    <w:rsid w:val="00987585"/>
    <w:rsid w:val="00987903"/>
    <w:rsid w:val="00987917"/>
    <w:rsid w:val="00987A92"/>
    <w:rsid w:val="00987CDA"/>
    <w:rsid w:val="00987DF0"/>
    <w:rsid w:val="0099007E"/>
    <w:rsid w:val="009900A4"/>
    <w:rsid w:val="00990543"/>
    <w:rsid w:val="009907E3"/>
    <w:rsid w:val="00990CA9"/>
    <w:rsid w:val="00990E0B"/>
    <w:rsid w:val="00990E9E"/>
    <w:rsid w:val="00990EB8"/>
    <w:rsid w:val="0099100B"/>
    <w:rsid w:val="009910CA"/>
    <w:rsid w:val="0099138E"/>
    <w:rsid w:val="009914F5"/>
    <w:rsid w:val="009915AA"/>
    <w:rsid w:val="0099178A"/>
    <w:rsid w:val="00991C58"/>
    <w:rsid w:val="00991E26"/>
    <w:rsid w:val="009924D5"/>
    <w:rsid w:val="0099266D"/>
    <w:rsid w:val="0099288D"/>
    <w:rsid w:val="00992AD1"/>
    <w:rsid w:val="00992D0D"/>
    <w:rsid w:val="00992DFB"/>
    <w:rsid w:val="00992F47"/>
    <w:rsid w:val="00992F67"/>
    <w:rsid w:val="009938A7"/>
    <w:rsid w:val="00993A1E"/>
    <w:rsid w:val="00993A6F"/>
    <w:rsid w:val="00993A9C"/>
    <w:rsid w:val="00993B45"/>
    <w:rsid w:val="00993C08"/>
    <w:rsid w:val="00994206"/>
    <w:rsid w:val="00994524"/>
    <w:rsid w:val="00994695"/>
    <w:rsid w:val="009946AD"/>
    <w:rsid w:val="00994704"/>
    <w:rsid w:val="00994C65"/>
    <w:rsid w:val="00994E4A"/>
    <w:rsid w:val="00994FB8"/>
    <w:rsid w:val="00995106"/>
    <w:rsid w:val="009951A1"/>
    <w:rsid w:val="0099523B"/>
    <w:rsid w:val="00995259"/>
    <w:rsid w:val="009959DE"/>
    <w:rsid w:val="00995B26"/>
    <w:rsid w:val="00995F04"/>
    <w:rsid w:val="00995FD3"/>
    <w:rsid w:val="00996270"/>
    <w:rsid w:val="009963A5"/>
    <w:rsid w:val="009967CD"/>
    <w:rsid w:val="00996A75"/>
    <w:rsid w:val="009971C2"/>
    <w:rsid w:val="009975FD"/>
    <w:rsid w:val="00997A47"/>
    <w:rsid w:val="00997BA5"/>
    <w:rsid w:val="00997D3D"/>
    <w:rsid w:val="00997DCE"/>
    <w:rsid w:val="009A0193"/>
    <w:rsid w:val="009A0210"/>
    <w:rsid w:val="009A024A"/>
    <w:rsid w:val="009A04D4"/>
    <w:rsid w:val="009A09CC"/>
    <w:rsid w:val="009A0B15"/>
    <w:rsid w:val="009A0BEE"/>
    <w:rsid w:val="009A0D2E"/>
    <w:rsid w:val="009A0E22"/>
    <w:rsid w:val="009A0EFC"/>
    <w:rsid w:val="009A1314"/>
    <w:rsid w:val="009A170E"/>
    <w:rsid w:val="009A1961"/>
    <w:rsid w:val="009A1EAA"/>
    <w:rsid w:val="009A2046"/>
    <w:rsid w:val="009A235A"/>
    <w:rsid w:val="009A2421"/>
    <w:rsid w:val="009A2B09"/>
    <w:rsid w:val="009A2D6D"/>
    <w:rsid w:val="009A2D89"/>
    <w:rsid w:val="009A3061"/>
    <w:rsid w:val="009A3232"/>
    <w:rsid w:val="009A3281"/>
    <w:rsid w:val="009A33A2"/>
    <w:rsid w:val="009A3869"/>
    <w:rsid w:val="009A38E0"/>
    <w:rsid w:val="009A3D6B"/>
    <w:rsid w:val="009A3F49"/>
    <w:rsid w:val="009A4113"/>
    <w:rsid w:val="009A413E"/>
    <w:rsid w:val="009A42E1"/>
    <w:rsid w:val="009A43E8"/>
    <w:rsid w:val="009A489E"/>
    <w:rsid w:val="009A4D74"/>
    <w:rsid w:val="009A4DCF"/>
    <w:rsid w:val="009A4E44"/>
    <w:rsid w:val="009A4FA1"/>
    <w:rsid w:val="009A514C"/>
    <w:rsid w:val="009A5400"/>
    <w:rsid w:val="009A572B"/>
    <w:rsid w:val="009A5951"/>
    <w:rsid w:val="009A5A03"/>
    <w:rsid w:val="009A6073"/>
    <w:rsid w:val="009A63AB"/>
    <w:rsid w:val="009A6959"/>
    <w:rsid w:val="009A6A28"/>
    <w:rsid w:val="009A76C1"/>
    <w:rsid w:val="009A7756"/>
    <w:rsid w:val="009B0094"/>
    <w:rsid w:val="009B01DF"/>
    <w:rsid w:val="009B0678"/>
    <w:rsid w:val="009B0A8E"/>
    <w:rsid w:val="009B0BD0"/>
    <w:rsid w:val="009B0D1E"/>
    <w:rsid w:val="009B0DC9"/>
    <w:rsid w:val="009B10D0"/>
    <w:rsid w:val="009B10F8"/>
    <w:rsid w:val="009B116D"/>
    <w:rsid w:val="009B15DD"/>
    <w:rsid w:val="009B19BD"/>
    <w:rsid w:val="009B1BEE"/>
    <w:rsid w:val="009B1E78"/>
    <w:rsid w:val="009B230E"/>
    <w:rsid w:val="009B26AD"/>
    <w:rsid w:val="009B283A"/>
    <w:rsid w:val="009B2923"/>
    <w:rsid w:val="009B2A7E"/>
    <w:rsid w:val="009B2AF2"/>
    <w:rsid w:val="009B2BE9"/>
    <w:rsid w:val="009B2C0A"/>
    <w:rsid w:val="009B2D2B"/>
    <w:rsid w:val="009B2D54"/>
    <w:rsid w:val="009B2DDC"/>
    <w:rsid w:val="009B2E7E"/>
    <w:rsid w:val="009B2FE6"/>
    <w:rsid w:val="009B3018"/>
    <w:rsid w:val="009B3267"/>
    <w:rsid w:val="009B3684"/>
    <w:rsid w:val="009B3901"/>
    <w:rsid w:val="009B393B"/>
    <w:rsid w:val="009B3C05"/>
    <w:rsid w:val="009B3DE7"/>
    <w:rsid w:val="009B3F30"/>
    <w:rsid w:val="009B40BC"/>
    <w:rsid w:val="009B419B"/>
    <w:rsid w:val="009B43F0"/>
    <w:rsid w:val="009B4824"/>
    <w:rsid w:val="009B4B04"/>
    <w:rsid w:val="009B4BC1"/>
    <w:rsid w:val="009B4C77"/>
    <w:rsid w:val="009B4FF6"/>
    <w:rsid w:val="009B51C1"/>
    <w:rsid w:val="009B56FE"/>
    <w:rsid w:val="009B5759"/>
    <w:rsid w:val="009B5833"/>
    <w:rsid w:val="009B5CC3"/>
    <w:rsid w:val="009B5CCF"/>
    <w:rsid w:val="009B5D89"/>
    <w:rsid w:val="009B63F9"/>
    <w:rsid w:val="009B662E"/>
    <w:rsid w:val="009B673C"/>
    <w:rsid w:val="009B69A8"/>
    <w:rsid w:val="009B6A06"/>
    <w:rsid w:val="009B6A2B"/>
    <w:rsid w:val="009B6C01"/>
    <w:rsid w:val="009B719F"/>
    <w:rsid w:val="009B71A1"/>
    <w:rsid w:val="009B7470"/>
    <w:rsid w:val="009B75F8"/>
    <w:rsid w:val="009B78F6"/>
    <w:rsid w:val="009B7E53"/>
    <w:rsid w:val="009B7F41"/>
    <w:rsid w:val="009C0078"/>
    <w:rsid w:val="009C008C"/>
    <w:rsid w:val="009C0182"/>
    <w:rsid w:val="009C0300"/>
    <w:rsid w:val="009C0D0C"/>
    <w:rsid w:val="009C0DD3"/>
    <w:rsid w:val="009C0FF2"/>
    <w:rsid w:val="009C1599"/>
    <w:rsid w:val="009C1742"/>
    <w:rsid w:val="009C17AD"/>
    <w:rsid w:val="009C197F"/>
    <w:rsid w:val="009C19E3"/>
    <w:rsid w:val="009C1D59"/>
    <w:rsid w:val="009C203C"/>
    <w:rsid w:val="009C2107"/>
    <w:rsid w:val="009C24D8"/>
    <w:rsid w:val="009C25A8"/>
    <w:rsid w:val="009C2762"/>
    <w:rsid w:val="009C2781"/>
    <w:rsid w:val="009C2892"/>
    <w:rsid w:val="009C2907"/>
    <w:rsid w:val="009C2970"/>
    <w:rsid w:val="009C29FB"/>
    <w:rsid w:val="009C2F1B"/>
    <w:rsid w:val="009C2FAB"/>
    <w:rsid w:val="009C34C0"/>
    <w:rsid w:val="009C351E"/>
    <w:rsid w:val="009C355A"/>
    <w:rsid w:val="009C3765"/>
    <w:rsid w:val="009C3770"/>
    <w:rsid w:val="009C3929"/>
    <w:rsid w:val="009C3D2F"/>
    <w:rsid w:val="009C3EDF"/>
    <w:rsid w:val="009C3F94"/>
    <w:rsid w:val="009C4034"/>
    <w:rsid w:val="009C42FA"/>
    <w:rsid w:val="009C4306"/>
    <w:rsid w:val="009C4317"/>
    <w:rsid w:val="009C432D"/>
    <w:rsid w:val="009C4346"/>
    <w:rsid w:val="009C4646"/>
    <w:rsid w:val="009C4865"/>
    <w:rsid w:val="009C4A37"/>
    <w:rsid w:val="009C4BB2"/>
    <w:rsid w:val="009C511F"/>
    <w:rsid w:val="009C54F9"/>
    <w:rsid w:val="009C55D2"/>
    <w:rsid w:val="009C58F5"/>
    <w:rsid w:val="009C5B94"/>
    <w:rsid w:val="009C5E7B"/>
    <w:rsid w:val="009C60E7"/>
    <w:rsid w:val="009C6563"/>
    <w:rsid w:val="009C6AD7"/>
    <w:rsid w:val="009C6BCF"/>
    <w:rsid w:val="009C6CF1"/>
    <w:rsid w:val="009C6F29"/>
    <w:rsid w:val="009C7340"/>
    <w:rsid w:val="009C74A1"/>
    <w:rsid w:val="009C7C46"/>
    <w:rsid w:val="009C7F7B"/>
    <w:rsid w:val="009D020C"/>
    <w:rsid w:val="009D035A"/>
    <w:rsid w:val="009D0384"/>
    <w:rsid w:val="009D090A"/>
    <w:rsid w:val="009D0935"/>
    <w:rsid w:val="009D0973"/>
    <w:rsid w:val="009D0E35"/>
    <w:rsid w:val="009D1085"/>
    <w:rsid w:val="009D10CC"/>
    <w:rsid w:val="009D1146"/>
    <w:rsid w:val="009D1200"/>
    <w:rsid w:val="009D13A8"/>
    <w:rsid w:val="009D1C7F"/>
    <w:rsid w:val="009D1F99"/>
    <w:rsid w:val="009D205C"/>
    <w:rsid w:val="009D20F7"/>
    <w:rsid w:val="009D2B34"/>
    <w:rsid w:val="009D2CE4"/>
    <w:rsid w:val="009D2EA4"/>
    <w:rsid w:val="009D2F2B"/>
    <w:rsid w:val="009D33B9"/>
    <w:rsid w:val="009D3A77"/>
    <w:rsid w:val="009D3B00"/>
    <w:rsid w:val="009D3DC8"/>
    <w:rsid w:val="009D3FC7"/>
    <w:rsid w:val="009D40ED"/>
    <w:rsid w:val="009D43E6"/>
    <w:rsid w:val="009D4470"/>
    <w:rsid w:val="009D462E"/>
    <w:rsid w:val="009D46CC"/>
    <w:rsid w:val="009D4A25"/>
    <w:rsid w:val="009D4AE3"/>
    <w:rsid w:val="009D4B75"/>
    <w:rsid w:val="009D57D9"/>
    <w:rsid w:val="009D5B0E"/>
    <w:rsid w:val="009D5B50"/>
    <w:rsid w:val="009D5B9E"/>
    <w:rsid w:val="009D6030"/>
    <w:rsid w:val="009D6152"/>
    <w:rsid w:val="009D6463"/>
    <w:rsid w:val="009D6861"/>
    <w:rsid w:val="009D6B2E"/>
    <w:rsid w:val="009D6B46"/>
    <w:rsid w:val="009D6FE8"/>
    <w:rsid w:val="009D711D"/>
    <w:rsid w:val="009D7217"/>
    <w:rsid w:val="009D7407"/>
    <w:rsid w:val="009D7532"/>
    <w:rsid w:val="009D762C"/>
    <w:rsid w:val="009D765D"/>
    <w:rsid w:val="009D77B5"/>
    <w:rsid w:val="009D789D"/>
    <w:rsid w:val="009D78A9"/>
    <w:rsid w:val="009D78D5"/>
    <w:rsid w:val="009D7A40"/>
    <w:rsid w:val="009D7D19"/>
    <w:rsid w:val="009E0148"/>
    <w:rsid w:val="009E01E7"/>
    <w:rsid w:val="009E0212"/>
    <w:rsid w:val="009E02D3"/>
    <w:rsid w:val="009E0483"/>
    <w:rsid w:val="009E0AC5"/>
    <w:rsid w:val="009E1059"/>
    <w:rsid w:val="009E112C"/>
    <w:rsid w:val="009E14FE"/>
    <w:rsid w:val="009E178B"/>
    <w:rsid w:val="009E17C8"/>
    <w:rsid w:val="009E18E2"/>
    <w:rsid w:val="009E1C50"/>
    <w:rsid w:val="009E1F56"/>
    <w:rsid w:val="009E1F69"/>
    <w:rsid w:val="009E1F6A"/>
    <w:rsid w:val="009E22E8"/>
    <w:rsid w:val="009E2851"/>
    <w:rsid w:val="009E2C8C"/>
    <w:rsid w:val="009E2EC2"/>
    <w:rsid w:val="009E2F5A"/>
    <w:rsid w:val="009E304B"/>
    <w:rsid w:val="009E31E4"/>
    <w:rsid w:val="009E3495"/>
    <w:rsid w:val="009E39F8"/>
    <w:rsid w:val="009E4024"/>
    <w:rsid w:val="009E4111"/>
    <w:rsid w:val="009E43DE"/>
    <w:rsid w:val="009E45F7"/>
    <w:rsid w:val="009E46E3"/>
    <w:rsid w:val="009E483C"/>
    <w:rsid w:val="009E4884"/>
    <w:rsid w:val="009E4890"/>
    <w:rsid w:val="009E48E3"/>
    <w:rsid w:val="009E4A00"/>
    <w:rsid w:val="009E4C80"/>
    <w:rsid w:val="009E4CD4"/>
    <w:rsid w:val="009E4EC3"/>
    <w:rsid w:val="009E51E5"/>
    <w:rsid w:val="009E55C6"/>
    <w:rsid w:val="009E58D7"/>
    <w:rsid w:val="009E58FE"/>
    <w:rsid w:val="009E5AC2"/>
    <w:rsid w:val="009E5E6C"/>
    <w:rsid w:val="009E6050"/>
    <w:rsid w:val="009E63CC"/>
    <w:rsid w:val="009E64FC"/>
    <w:rsid w:val="009E682E"/>
    <w:rsid w:val="009E68B2"/>
    <w:rsid w:val="009E6B32"/>
    <w:rsid w:val="009E6BD1"/>
    <w:rsid w:val="009E6DC9"/>
    <w:rsid w:val="009E713D"/>
    <w:rsid w:val="009E7174"/>
    <w:rsid w:val="009E75C8"/>
    <w:rsid w:val="009E7961"/>
    <w:rsid w:val="009E7A62"/>
    <w:rsid w:val="009E7C4B"/>
    <w:rsid w:val="009E7DC5"/>
    <w:rsid w:val="009E7DE5"/>
    <w:rsid w:val="009F0084"/>
    <w:rsid w:val="009F02B6"/>
    <w:rsid w:val="009F0525"/>
    <w:rsid w:val="009F0827"/>
    <w:rsid w:val="009F0B33"/>
    <w:rsid w:val="009F0B39"/>
    <w:rsid w:val="009F0D3C"/>
    <w:rsid w:val="009F12F3"/>
    <w:rsid w:val="009F13AE"/>
    <w:rsid w:val="009F1502"/>
    <w:rsid w:val="009F15BD"/>
    <w:rsid w:val="009F1685"/>
    <w:rsid w:val="009F1C7C"/>
    <w:rsid w:val="009F1D27"/>
    <w:rsid w:val="009F1F60"/>
    <w:rsid w:val="009F1F85"/>
    <w:rsid w:val="009F21E2"/>
    <w:rsid w:val="009F250A"/>
    <w:rsid w:val="009F2CC2"/>
    <w:rsid w:val="009F2E27"/>
    <w:rsid w:val="009F2EF2"/>
    <w:rsid w:val="009F2FFA"/>
    <w:rsid w:val="009F3011"/>
    <w:rsid w:val="009F334C"/>
    <w:rsid w:val="009F33DB"/>
    <w:rsid w:val="009F3589"/>
    <w:rsid w:val="009F37B0"/>
    <w:rsid w:val="009F38AA"/>
    <w:rsid w:val="009F3A1B"/>
    <w:rsid w:val="009F3C08"/>
    <w:rsid w:val="009F3E9B"/>
    <w:rsid w:val="009F3EF3"/>
    <w:rsid w:val="009F3F67"/>
    <w:rsid w:val="009F407D"/>
    <w:rsid w:val="009F417D"/>
    <w:rsid w:val="009F41DC"/>
    <w:rsid w:val="009F43F0"/>
    <w:rsid w:val="009F44F3"/>
    <w:rsid w:val="009F467E"/>
    <w:rsid w:val="009F46A7"/>
    <w:rsid w:val="009F46C7"/>
    <w:rsid w:val="009F4764"/>
    <w:rsid w:val="009F49FC"/>
    <w:rsid w:val="009F4C0E"/>
    <w:rsid w:val="009F4C2C"/>
    <w:rsid w:val="009F501D"/>
    <w:rsid w:val="009F509F"/>
    <w:rsid w:val="009F50CE"/>
    <w:rsid w:val="009F5587"/>
    <w:rsid w:val="009F56F7"/>
    <w:rsid w:val="009F5BAF"/>
    <w:rsid w:val="009F5C7E"/>
    <w:rsid w:val="009F5CF5"/>
    <w:rsid w:val="009F5E4E"/>
    <w:rsid w:val="009F62FD"/>
    <w:rsid w:val="009F649F"/>
    <w:rsid w:val="009F6535"/>
    <w:rsid w:val="009F673C"/>
    <w:rsid w:val="009F68EA"/>
    <w:rsid w:val="009F6903"/>
    <w:rsid w:val="009F698B"/>
    <w:rsid w:val="009F6C5A"/>
    <w:rsid w:val="009F6C95"/>
    <w:rsid w:val="009F6E23"/>
    <w:rsid w:val="009F7127"/>
    <w:rsid w:val="009F7294"/>
    <w:rsid w:val="009F7729"/>
    <w:rsid w:val="00A0031A"/>
    <w:rsid w:val="00A00480"/>
    <w:rsid w:val="00A007D3"/>
    <w:rsid w:val="00A00E8D"/>
    <w:rsid w:val="00A01542"/>
    <w:rsid w:val="00A0162D"/>
    <w:rsid w:val="00A01722"/>
    <w:rsid w:val="00A01789"/>
    <w:rsid w:val="00A0181E"/>
    <w:rsid w:val="00A01BB3"/>
    <w:rsid w:val="00A01EBD"/>
    <w:rsid w:val="00A0200C"/>
    <w:rsid w:val="00A02318"/>
    <w:rsid w:val="00A02654"/>
    <w:rsid w:val="00A02865"/>
    <w:rsid w:val="00A02B59"/>
    <w:rsid w:val="00A02CAE"/>
    <w:rsid w:val="00A02CE0"/>
    <w:rsid w:val="00A02E91"/>
    <w:rsid w:val="00A03A2E"/>
    <w:rsid w:val="00A03B59"/>
    <w:rsid w:val="00A040C2"/>
    <w:rsid w:val="00A0414D"/>
    <w:rsid w:val="00A046FA"/>
    <w:rsid w:val="00A04747"/>
    <w:rsid w:val="00A04965"/>
    <w:rsid w:val="00A04B25"/>
    <w:rsid w:val="00A052A9"/>
    <w:rsid w:val="00A059F1"/>
    <w:rsid w:val="00A05CFA"/>
    <w:rsid w:val="00A05D53"/>
    <w:rsid w:val="00A05F93"/>
    <w:rsid w:val="00A0620E"/>
    <w:rsid w:val="00A0621F"/>
    <w:rsid w:val="00A063F9"/>
    <w:rsid w:val="00A06588"/>
    <w:rsid w:val="00A06665"/>
    <w:rsid w:val="00A069CC"/>
    <w:rsid w:val="00A07064"/>
    <w:rsid w:val="00A073E6"/>
    <w:rsid w:val="00A07613"/>
    <w:rsid w:val="00A07692"/>
    <w:rsid w:val="00A07743"/>
    <w:rsid w:val="00A07759"/>
    <w:rsid w:val="00A07E24"/>
    <w:rsid w:val="00A07F41"/>
    <w:rsid w:val="00A100A0"/>
    <w:rsid w:val="00A1010D"/>
    <w:rsid w:val="00A102E7"/>
    <w:rsid w:val="00A10343"/>
    <w:rsid w:val="00A1044A"/>
    <w:rsid w:val="00A1081C"/>
    <w:rsid w:val="00A10B76"/>
    <w:rsid w:val="00A10B9B"/>
    <w:rsid w:val="00A10C90"/>
    <w:rsid w:val="00A10DA6"/>
    <w:rsid w:val="00A11069"/>
    <w:rsid w:val="00A11077"/>
    <w:rsid w:val="00A112D7"/>
    <w:rsid w:val="00A11AC7"/>
    <w:rsid w:val="00A11CC0"/>
    <w:rsid w:val="00A11E99"/>
    <w:rsid w:val="00A11EE4"/>
    <w:rsid w:val="00A11F4F"/>
    <w:rsid w:val="00A122C8"/>
    <w:rsid w:val="00A12305"/>
    <w:rsid w:val="00A1233B"/>
    <w:rsid w:val="00A123B0"/>
    <w:rsid w:val="00A1248C"/>
    <w:rsid w:val="00A125E8"/>
    <w:rsid w:val="00A12758"/>
    <w:rsid w:val="00A12A78"/>
    <w:rsid w:val="00A12D72"/>
    <w:rsid w:val="00A12EC0"/>
    <w:rsid w:val="00A12FFE"/>
    <w:rsid w:val="00A13464"/>
    <w:rsid w:val="00A13727"/>
    <w:rsid w:val="00A138D6"/>
    <w:rsid w:val="00A13D11"/>
    <w:rsid w:val="00A13EFE"/>
    <w:rsid w:val="00A1400F"/>
    <w:rsid w:val="00A1426E"/>
    <w:rsid w:val="00A14697"/>
    <w:rsid w:val="00A14976"/>
    <w:rsid w:val="00A14C2D"/>
    <w:rsid w:val="00A14D95"/>
    <w:rsid w:val="00A14E03"/>
    <w:rsid w:val="00A14F48"/>
    <w:rsid w:val="00A152F1"/>
    <w:rsid w:val="00A1534E"/>
    <w:rsid w:val="00A15358"/>
    <w:rsid w:val="00A154EF"/>
    <w:rsid w:val="00A1565D"/>
    <w:rsid w:val="00A15830"/>
    <w:rsid w:val="00A15958"/>
    <w:rsid w:val="00A15A55"/>
    <w:rsid w:val="00A15D50"/>
    <w:rsid w:val="00A16143"/>
    <w:rsid w:val="00A16569"/>
    <w:rsid w:val="00A1656B"/>
    <w:rsid w:val="00A169A9"/>
    <w:rsid w:val="00A16DAD"/>
    <w:rsid w:val="00A16F05"/>
    <w:rsid w:val="00A17536"/>
    <w:rsid w:val="00A176A7"/>
    <w:rsid w:val="00A177CF"/>
    <w:rsid w:val="00A177DD"/>
    <w:rsid w:val="00A20327"/>
    <w:rsid w:val="00A2069D"/>
    <w:rsid w:val="00A208FB"/>
    <w:rsid w:val="00A20B21"/>
    <w:rsid w:val="00A20BAA"/>
    <w:rsid w:val="00A20BFB"/>
    <w:rsid w:val="00A20E31"/>
    <w:rsid w:val="00A20EDE"/>
    <w:rsid w:val="00A20F5A"/>
    <w:rsid w:val="00A20F7B"/>
    <w:rsid w:val="00A210B9"/>
    <w:rsid w:val="00A2145E"/>
    <w:rsid w:val="00A21601"/>
    <w:rsid w:val="00A218A5"/>
    <w:rsid w:val="00A21DA3"/>
    <w:rsid w:val="00A21EB1"/>
    <w:rsid w:val="00A22A87"/>
    <w:rsid w:val="00A22E33"/>
    <w:rsid w:val="00A2329C"/>
    <w:rsid w:val="00A2341A"/>
    <w:rsid w:val="00A2368F"/>
    <w:rsid w:val="00A23A5F"/>
    <w:rsid w:val="00A24115"/>
    <w:rsid w:val="00A24261"/>
    <w:rsid w:val="00A242BC"/>
    <w:rsid w:val="00A2438D"/>
    <w:rsid w:val="00A245E0"/>
    <w:rsid w:val="00A247B5"/>
    <w:rsid w:val="00A24980"/>
    <w:rsid w:val="00A24A5B"/>
    <w:rsid w:val="00A24CA1"/>
    <w:rsid w:val="00A24F10"/>
    <w:rsid w:val="00A25193"/>
    <w:rsid w:val="00A251B4"/>
    <w:rsid w:val="00A2527F"/>
    <w:rsid w:val="00A253B8"/>
    <w:rsid w:val="00A253CC"/>
    <w:rsid w:val="00A2552B"/>
    <w:rsid w:val="00A25553"/>
    <w:rsid w:val="00A256EA"/>
    <w:rsid w:val="00A2580A"/>
    <w:rsid w:val="00A2582A"/>
    <w:rsid w:val="00A25BD4"/>
    <w:rsid w:val="00A25D77"/>
    <w:rsid w:val="00A25F3C"/>
    <w:rsid w:val="00A26463"/>
    <w:rsid w:val="00A265BA"/>
    <w:rsid w:val="00A26651"/>
    <w:rsid w:val="00A269F2"/>
    <w:rsid w:val="00A26AF2"/>
    <w:rsid w:val="00A26BF6"/>
    <w:rsid w:val="00A26EEC"/>
    <w:rsid w:val="00A26FFF"/>
    <w:rsid w:val="00A2706F"/>
    <w:rsid w:val="00A2712A"/>
    <w:rsid w:val="00A2736E"/>
    <w:rsid w:val="00A274CB"/>
    <w:rsid w:val="00A27550"/>
    <w:rsid w:val="00A27686"/>
    <w:rsid w:val="00A2784F"/>
    <w:rsid w:val="00A278F4"/>
    <w:rsid w:val="00A27B19"/>
    <w:rsid w:val="00A27B9A"/>
    <w:rsid w:val="00A27C11"/>
    <w:rsid w:val="00A27EBF"/>
    <w:rsid w:val="00A30194"/>
    <w:rsid w:val="00A309AC"/>
    <w:rsid w:val="00A30A76"/>
    <w:rsid w:val="00A30A86"/>
    <w:rsid w:val="00A30E3E"/>
    <w:rsid w:val="00A30FEE"/>
    <w:rsid w:val="00A311AD"/>
    <w:rsid w:val="00A312F3"/>
    <w:rsid w:val="00A31334"/>
    <w:rsid w:val="00A31503"/>
    <w:rsid w:val="00A3161D"/>
    <w:rsid w:val="00A31A16"/>
    <w:rsid w:val="00A31A54"/>
    <w:rsid w:val="00A32111"/>
    <w:rsid w:val="00A3258B"/>
    <w:rsid w:val="00A325D2"/>
    <w:rsid w:val="00A3277E"/>
    <w:rsid w:val="00A329D1"/>
    <w:rsid w:val="00A329D5"/>
    <w:rsid w:val="00A32A52"/>
    <w:rsid w:val="00A32A6E"/>
    <w:rsid w:val="00A32A70"/>
    <w:rsid w:val="00A32B68"/>
    <w:rsid w:val="00A32BD1"/>
    <w:rsid w:val="00A32C7E"/>
    <w:rsid w:val="00A330AC"/>
    <w:rsid w:val="00A3310E"/>
    <w:rsid w:val="00A33190"/>
    <w:rsid w:val="00A3323F"/>
    <w:rsid w:val="00A3326D"/>
    <w:rsid w:val="00A33626"/>
    <w:rsid w:val="00A337C6"/>
    <w:rsid w:val="00A33A24"/>
    <w:rsid w:val="00A33A51"/>
    <w:rsid w:val="00A33B41"/>
    <w:rsid w:val="00A33B85"/>
    <w:rsid w:val="00A33BAC"/>
    <w:rsid w:val="00A33BEE"/>
    <w:rsid w:val="00A33CA3"/>
    <w:rsid w:val="00A33CC9"/>
    <w:rsid w:val="00A344E2"/>
    <w:rsid w:val="00A346E7"/>
    <w:rsid w:val="00A34709"/>
    <w:rsid w:val="00A34A75"/>
    <w:rsid w:val="00A34AD7"/>
    <w:rsid w:val="00A34C22"/>
    <w:rsid w:val="00A34D76"/>
    <w:rsid w:val="00A34E65"/>
    <w:rsid w:val="00A3506C"/>
    <w:rsid w:val="00A35556"/>
    <w:rsid w:val="00A358B0"/>
    <w:rsid w:val="00A35DD5"/>
    <w:rsid w:val="00A35E11"/>
    <w:rsid w:val="00A361F1"/>
    <w:rsid w:val="00A362BC"/>
    <w:rsid w:val="00A363DC"/>
    <w:rsid w:val="00A364A7"/>
    <w:rsid w:val="00A366B7"/>
    <w:rsid w:val="00A36708"/>
    <w:rsid w:val="00A3675C"/>
    <w:rsid w:val="00A367AC"/>
    <w:rsid w:val="00A36AF1"/>
    <w:rsid w:val="00A36B99"/>
    <w:rsid w:val="00A36D20"/>
    <w:rsid w:val="00A36D31"/>
    <w:rsid w:val="00A36F0C"/>
    <w:rsid w:val="00A36F84"/>
    <w:rsid w:val="00A37333"/>
    <w:rsid w:val="00A37393"/>
    <w:rsid w:val="00A373EF"/>
    <w:rsid w:val="00A373F8"/>
    <w:rsid w:val="00A37607"/>
    <w:rsid w:val="00A37AAA"/>
    <w:rsid w:val="00A37C2A"/>
    <w:rsid w:val="00A37D19"/>
    <w:rsid w:val="00A4025D"/>
    <w:rsid w:val="00A403F5"/>
    <w:rsid w:val="00A404D7"/>
    <w:rsid w:val="00A405AB"/>
    <w:rsid w:val="00A409D2"/>
    <w:rsid w:val="00A40A62"/>
    <w:rsid w:val="00A4130A"/>
    <w:rsid w:val="00A4130C"/>
    <w:rsid w:val="00A41537"/>
    <w:rsid w:val="00A41561"/>
    <w:rsid w:val="00A41BA8"/>
    <w:rsid w:val="00A41CBB"/>
    <w:rsid w:val="00A41D51"/>
    <w:rsid w:val="00A41FA1"/>
    <w:rsid w:val="00A421C2"/>
    <w:rsid w:val="00A422B0"/>
    <w:rsid w:val="00A42307"/>
    <w:rsid w:val="00A42723"/>
    <w:rsid w:val="00A42740"/>
    <w:rsid w:val="00A42EA0"/>
    <w:rsid w:val="00A42EBD"/>
    <w:rsid w:val="00A43146"/>
    <w:rsid w:val="00A4316B"/>
    <w:rsid w:val="00A431EF"/>
    <w:rsid w:val="00A43247"/>
    <w:rsid w:val="00A433A2"/>
    <w:rsid w:val="00A43576"/>
    <w:rsid w:val="00A43BE4"/>
    <w:rsid w:val="00A43C2D"/>
    <w:rsid w:val="00A43D96"/>
    <w:rsid w:val="00A4411D"/>
    <w:rsid w:val="00A44356"/>
    <w:rsid w:val="00A44375"/>
    <w:rsid w:val="00A44988"/>
    <w:rsid w:val="00A449C5"/>
    <w:rsid w:val="00A44A1C"/>
    <w:rsid w:val="00A44AD5"/>
    <w:rsid w:val="00A44FA7"/>
    <w:rsid w:val="00A44FCF"/>
    <w:rsid w:val="00A45069"/>
    <w:rsid w:val="00A451BF"/>
    <w:rsid w:val="00A452AA"/>
    <w:rsid w:val="00A45365"/>
    <w:rsid w:val="00A45515"/>
    <w:rsid w:val="00A459BC"/>
    <w:rsid w:val="00A45E28"/>
    <w:rsid w:val="00A45E9E"/>
    <w:rsid w:val="00A45FD7"/>
    <w:rsid w:val="00A4609A"/>
    <w:rsid w:val="00A460B4"/>
    <w:rsid w:val="00A46174"/>
    <w:rsid w:val="00A46319"/>
    <w:rsid w:val="00A46328"/>
    <w:rsid w:val="00A46331"/>
    <w:rsid w:val="00A46C4D"/>
    <w:rsid w:val="00A46D7E"/>
    <w:rsid w:val="00A46ED5"/>
    <w:rsid w:val="00A46F17"/>
    <w:rsid w:val="00A47122"/>
    <w:rsid w:val="00A474E4"/>
    <w:rsid w:val="00A4751E"/>
    <w:rsid w:val="00A47538"/>
    <w:rsid w:val="00A4753C"/>
    <w:rsid w:val="00A476C3"/>
    <w:rsid w:val="00A478BD"/>
    <w:rsid w:val="00A47B66"/>
    <w:rsid w:val="00A47C42"/>
    <w:rsid w:val="00A47D09"/>
    <w:rsid w:val="00A47E99"/>
    <w:rsid w:val="00A47F94"/>
    <w:rsid w:val="00A50028"/>
    <w:rsid w:val="00A50036"/>
    <w:rsid w:val="00A50421"/>
    <w:rsid w:val="00A50479"/>
    <w:rsid w:val="00A50B91"/>
    <w:rsid w:val="00A50C58"/>
    <w:rsid w:val="00A50D31"/>
    <w:rsid w:val="00A51073"/>
    <w:rsid w:val="00A513B0"/>
    <w:rsid w:val="00A51478"/>
    <w:rsid w:val="00A51549"/>
    <w:rsid w:val="00A5189F"/>
    <w:rsid w:val="00A51B45"/>
    <w:rsid w:val="00A51DBE"/>
    <w:rsid w:val="00A51F25"/>
    <w:rsid w:val="00A5221B"/>
    <w:rsid w:val="00A52327"/>
    <w:rsid w:val="00A52362"/>
    <w:rsid w:val="00A52735"/>
    <w:rsid w:val="00A5285F"/>
    <w:rsid w:val="00A52B31"/>
    <w:rsid w:val="00A52C93"/>
    <w:rsid w:val="00A52F6F"/>
    <w:rsid w:val="00A53015"/>
    <w:rsid w:val="00A53099"/>
    <w:rsid w:val="00A53641"/>
    <w:rsid w:val="00A5380D"/>
    <w:rsid w:val="00A53C6C"/>
    <w:rsid w:val="00A54271"/>
    <w:rsid w:val="00A547C9"/>
    <w:rsid w:val="00A547EE"/>
    <w:rsid w:val="00A54B6D"/>
    <w:rsid w:val="00A5508A"/>
    <w:rsid w:val="00A551FD"/>
    <w:rsid w:val="00A5546D"/>
    <w:rsid w:val="00A55B64"/>
    <w:rsid w:val="00A55DB1"/>
    <w:rsid w:val="00A56070"/>
    <w:rsid w:val="00A560FD"/>
    <w:rsid w:val="00A56121"/>
    <w:rsid w:val="00A568D7"/>
    <w:rsid w:val="00A56B07"/>
    <w:rsid w:val="00A56BC7"/>
    <w:rsid w:val="00A56FE3"/>
    <w:rsid w:val="00A570E7"/>
    <w:rsid w:val="00A57517"/>
    <w:rsid w:val="00A579A6"/>
    <w:rsid w:val="00A57AC9"/>
    <w:rsid w:val="00A57ACA"/>
    <w:rsid w:val="00A57B99"/>
    <w:rsid w:val="00A57C4B"/>
    <w:rsid w:val="00A57EDE"/>
    <w:rsid w:val="00A57F77"/>
    <w:rsid w:val="00A6013D"/>
    <w:rsid w:val="00A6015A"/>
    <w:rsid w:val="00A6021C"/>
    <w:rsid w:val="00A60277"/>
    <w:rsid w:val="00A607E8"/>
    <w:rsid w:val="00A60848"/>
    <w:rsid w:val="00A60A74"/>
    <w:rsid w:val="00A6150B"/>
    <w:rsid w:val="00A615BC"/>
    <w:rsid w:val="00A61664"/>
    <w:rsid w:val="00A61714"/>
    <w:rsid w:val="00A619CA"/>
    <w:rsid w:val="00A619D0"/>
    <w:rsid w:val="00A622C9"/>
    <w:rsid w:val="00A628C7"/>
    <w:rsid w:val="00A62CF1"/>
    <w:rsid w:val="00A62DD6"/>
    <w:rsid w:val="00A62E09"/>
    <w:rsid w:val="00A638CD"/>
    <w:rsid w:val="00A6390E"/>
    <w:rsid w:val="00A63AB2"/>
    <w:rsid w:val="00A63D8A"/>
    <w:rsid w:val="00A63EEE"/>
    <w:rsid w:val="00A640CB"/>
    <w:rsid w:val="00A643A7"/>
    <w:rsid w:val="00A647D2"/>
    <w:rsid w:val="00A64887"/>
    <w:rsid w:val="00A64C93"/>
    <w:rsid w:val="00A64D38"/>
    <w:rsid w:val="00A64D5D"/>
    <w:rsid w:val="00A64F15"/>
    <w:rsid w:val="00A65628"/>
    <w:rsid w:val="00A65B59"/>
    <w:rsid w:val="00A65B86"/>
    <w:rsid w:val="00A65BAF"/>
    <w:rsid w:val="00A65DB0"/>
    <w:rsid w:val="00A65FA6"/>
    <w:rsid w:val="00A661B6"/>
    <w:rsid w:val="00A665FF"/>
    <w:rsid w:val="00A66723"/>
    <w:rsid w:val="00A66C1B"/>
    <w:rsid w:val="00A66CC8"/>
    <w:rsid w:val="00A67134"/>
    <w:rsid w:val="00A6724F"/>
    <w:rsid w:val="00A677EB"/>
    <w:rsid w:val="00A67C85"/>
    <w:rsid w:val="00A67D75"/>
    <w:rsid w:val="00A67DAC"/>
    <w:rsid w:val="00A67F1E"/>
    <w:rsid w:val="00A70062"/>
    <w:rsid w:val="00A703AC"/>
    <w:rsid w:val="00A704D0"/>
    <w:rsid w:val="00A70B09"/>
    <w:rsid w:val="00A70B92"/>
    <w:rsid w:val="00A70C0F"/>
    <w:rsid w:val="00A70C1D"/>
    <w:rsid w:val="00A70D15"/>
    <w:rsid w:val="00A70F7D"/>
    <w:rsid w:val="00A710E0"/>
    <w:rsid w:val="00A714C0"/>
    <w:rsid w:val="00A717E1"/>
    <w:rsid w:val="00A71A37"/>
    <w:rsid w:val="00A71B5B"/>
    <w:rsid w:val="00A71D04"/>
    <w:rsid w:val="00A71E12"/>
    <w:rsid w:val="00A71EF8"/>
    <w:rsid w:val="00A71FFD"/>
    <w:rsid w:val="00A72013"/>
    <w:rsid w:val="00A72615"/>
    <w:rsid w:val="00A7261C"/>
    <w:rsid w:val="00A72744"/>
    <w:rsid w:val="00A727AC"/>
    <w:rsid w:val="00A72A7B"/>
    <w:rsid w:val="00A72D48"/>
    <w:rsid w:val="00A72EF5"/>
    <w:rsid w:val="00A73452"/>
    <w:rsid w:val="00A7346C"/>
    <w:rsid w:val="00A736AB"/>
    <w:rsid w:val="00A7392E"/>
    <w:rsid w:val="00A7394B"/>
    <w:rsid w:val="00A73956"/>
    <w:rsid w:val="00A7398A"/>
    <w:rsid w:val="00A73BD8"/>
    <w:rsid w:val="00A73C57"/>
    <w:rsid w:val="00A73CFF"/>
    <w:rsid w:val="00A740CD"/>
    <w:rsid w:val="00A741A6"/>
    <w:rsid w:val="00A741C5"/>
    <w:rsid w:val="00A741F0"/>
    <w:rsid w:val="00A746B1"/>
    <w:rsid w:val="00A747DC"/>
    <w:rsid w:val="00A748E8"/>
    <w:rsid w:val="00A74939"/>
    <w:rsid w:val="00A74B58"/>
    <w:rsid w:val="00A74CCF"/>
    <w:rsid w:val="00A74E27"/>
    <w:rsid w:val="00A75353"/>
    <w:rsid w:val="00A753C4"/>
    <w:rsid w:val="00A75616"/>
    <w:rsid w:val="00A758DF"/>
    <w:rsid w:val="00A75B08"/>
    <w:rsid w:val="00A75E56"/>
    <w:rsid w:val="00A76390"/>
    <w:rsid w:val="00A76868"/>
    <w:rsid w:val="00A768C2"/>
    <w:rsid w:val="00A76B65"/>
    <w:rsid w:val="00A76BCC"/>
    <w:rsid w:val="00A76D30"/>
    <w:rsid w:val="00A76E94"/>
    <w:rsid w:val="00A772F9"/>
    <w:rsid w:val="00A77765"/>
    <w:rsid w:val="00A77973"/>
    <w:rsid w:val="00A77AAA"/>
    <w:rsid w:val="00A77D51"/>
    <w:rsid w:val="00A77FAF"/>
    <w:rsid w:val="00A801D7"/>
    <w:rsid w:val="00A803E0"/>
    <w:rsid w:val="00A804A1"/>
    <w:rsid w:val="00A805A9"/>
    <w:rsid w:val="00A80A26"/>
    <w:rsid w:val="00A80A87"/>
    <w:rsid w:val="00A80A95"/>
    <w:rsid w:val="00A80BEE"/>
    <w:rsid w:val="00A80CA5"/>
    <w:rsid w:val="00A814EF"/>
    <w:rsid w:val="00A81564"/>
    <w:rsid w:val="00A817C1"/>
    <w:rsid w:val="00A81879"/>
    <w:rsid w:val="00A81904"/>
    <w:rsid w:val="00A819DE"/>
    <w:rsid w:val="00A81A11"/>
    <w:rsid w:val="00A81CE6"/>
    <w:rsid w:val="00A81EF8"/>
    <w:rsid w:val="00A81FDE"/>
    <w:rsid w:val="00A821AF"/>
    <w:rsid w:val="00A824AB"/>
    <w:rsid w:val="00A827F0"/>
    <w:rsid w:val="00A82939"/>
    <w:rsid w:val="00A82A9F"/>
    <w:rsid w:val="00A82AFB"/>
    <w:rsid w:val="00A82B21"/>
    <w:rsid w:val="00A82DBB"/>
    <w:rsid w:val="00A830FD"/>
    <w:rsid w:val="00A832E7"/>
    <w:rsid w:val="00A8342E"/>
    <w:rsid w:val="00A83747"/>
    <w:rsid w:val="00A83839"/>
    <w:rsid w:val="00A838D1"/>
    <w:rsid w:val="00A83935"/>
    <w:rsid w:val="00A83977"/>
    <w:rsid w:val="00A83A2A"/>
    <w:rsid w:val="00A83AF1"/>
    <w:rsid w:val="00A83B57"/>
    <w:rsid w:val="00A83DF9"/>
    <w:rsid w:val="00A83F18"/>
    <w:rsid w:val="00A83F3F"/>
    <w:rsid w:val="00A840CD"/>
    <w:rsid w:val="00A8420E"/>
    <w:rsid w:val="00A84393"/>
    <w:rsid w:val="00A843FE"/>
    <w:rsid w:val="00A8440B"/>
    <w:rsid w:val="00A8454C"/>
    <w:rsid w:val="00A8477F"/>
    <w:rsid w:val="00A848A2"/>
    <w:rsid w:val="00A848AC"/>
    <w:rsid w:val="00A84BFE"/>
    <w:rsid w:val="00A84D55"/>
    <w:rsid w:val="00A84DEF"/>
    <w:rsid w:val="00A84EAF"/>
    <w:rsid w:val="00A84EF4"/>
    <w:rsid w:val="00A85112"/>
    <w:rsid w:val="00A85270"/>
    <w:rsid w:val="00A85C28"/>
    <w:rsid w:val="00A85F52"/>
    <w:rsid w:val="00A8608C"/>
    <w:rsid w:val="00A8628F"/>
    <w:rsid w:val="00A86487"/>
    <w:rsid w:val="00A8648E"/>
    <w:rsid w:val="00A8654C"/>
    <w:rsid w:val="00A86740"/>
    <w:rsid w:val="00A8684D"/>
    <w:rsid w:val="00A8684E"/>
    <w:rsid w:val="00A869B6"/>
    <w:rsid w:val="00A86A82"/>
    <w:rsid w:val="00A86CFC"/>
    <w:rsid w:val="00A86F4B"/>
    <w:rsid w:val="00A86FFE"/>
    <w:rsid w:val="00A87057"/>
    <w:rsid w:val="00A875DF"/>
    <w:rsid w:val="00A87D9B"/>
    <w:rsid w:val="00A87E40"/>
    <w:rsid w:val="00A87E50"/>
    <w:rsid w:val="00A9000A"/>
    <w:rsid w:val="00A90289"/>
    <w:rsid w:val="00A9055B"/>
    <w:rsid w:val="00A906E5"/>
    <w:rsid w:val="00A909AE"/>
    <w:rsid w:val="00A90C56"/>
    <w:rsid w:val="00A9100F"/>
    <w:rsid w:val="00A910DA"/>
    <w:rsid w:val="00A91250"/>
    <w:rsid w:val="00A91678"/>
    <w:rsid w:val="00A9180E"/>
    <w:rsid w:val="00A91B05"/>
    <w:rsid w:val="00A91F13"/>
    <w:rsid w:val="00A92557"/>
    <w:rsid w:val="00A9259D"/>
    <w:rsid w:val="00A92677"/>
    <w:rsid w:val="00A92717"/>
    <w:rsid w:val="00A927F2"/>
    <w:rsid w:val="00A9283F"/>
    <w:rsid w:val="00A929BA"/>
    <w:rsid w:val="00A92C8F"/>
    <w:rsid w:val="00A92D15"/>
    <w:rsid w:val="00A92E83"/>
    <w:rsid w:val="00A92E97"/>
    <w:rsid w:val="00A9304D"/>
    <w:rsid w:val="00A93319"/>
    <w:rsid w:val="00A936AC"/>
    <w:rsid w:val="00A93C5C"/>
    <w:rsid w:val="00A93DAD"/>
    <w:rsid w:val="00A93EF2"/>
    <w:rsid w:val="00A941E4"/>
    <w:rsid w:val="00A94231"/>
    <w:rsid w:val="00A942FB"/>
    <w:rsid w:val="00A94345"/>
    <w:rsid w:val="00A94734"/>
    <w:rsid w:val="00A94738"/>
    <w:rsid w:val="00A947F3"/>
    <w:rsid w:val="00A948BC"/>
    <w:rsid w:val="00A94AB6"/>
    <w:rsid w:val="00A94B68"/>
    <w:rsid w:val="00A94E8E"/>
    <w:rsid w:val="00A957FE"/>
    <w:rsid w:val="00A95AC3"/>
    <w:rsid w:val="00A95B4E"/>
    <w:rsid w:val="00A96303"/>
    <w:rsid w:val="00A96382"/>
    <w:rsid w:val="00A96490"/>
    <w:rsid w:val="00A9660D"/>
    <w:rsid w:val="00A968EB"/>
    <w:rsid w:val="00A968FE"/>
    <w:rsid w:val="00A96D1F"/>
    <w:rsid w:val="00A96F23"/>
    <w:rsid w:val="00A96F7B"/>
    <w:rsid w:val="00A9728F"/>
    <w:rsid w:val="00A97529"/>
    <w:rsid w:val="00A97BBE"/>
    <w:rsid w:val="00A97C6F"/>
    <w:rsid w:val="00A97E48"/>
    <w:rsid w:val="00A97F19"/>
    <w:rsid w:val="00AA0003"/>
    <w:rsid w:val="00AA00D2"/>
    <w:rsid w:val="00AA0203"/>
    <w:rsid w:val="00AA086B"/>
    <w:rsid w:val="00AA08B7"/>
    <w:rsid w:val="00AA11D2"/>
    <w:rsid w:val="00AA13DC"/>
    <w:rsid w:val="00AA1696"/>
    <w:rsid w:val="00AA1DFF"/>
    <w:rsid w:val="00AA1F94"/>
    <w:rsid w:val="00AA2139"/>
    <w:rsid w:val="00AA23CD"/>
    <w:rsid w:val="00AA252F"/>
    <w:rsid w:val="00AA256E"/>
    <w:rsid w:val="00AA25EB"/>
    <w:rsid w:val="00AA2767"/>
    <w:rsid w:val="00AA27A4"/>
    <w:rsid w:val="00AA27D1"/>
    <w:rsid w:val="00AA28E9"/>
    <w:rsid w:val="00AA28FE"/>
    <w:rsid w:val="00AA2C75"/>
    <w:rsid w:val="00AA2D77"/>
    <w:rsid w:val="00AA2E2B"/>
    <w:rsid w:val="00AA2FB7"/>
    <w:rsid w:val="00AA30F5"/>
    <w:rsid w:val="00AA32D7"/>
    <w:rsid w:val="00AA3799"/>
    <w:rsid w:val="00AA3859"/>
    <w:rsid w:val="00AA3BC1"/>
    <w:rsid w:val="00AA3D39"/>
    <w:rsid w:val="00AA3FE5"/>
    <w:rsid w:val="00AA4438"/>
    <w:rsid w:val="00AA4C44"/>
    <w:rsid w:val="00AA5022"/>
    <w:rsid w:val="00AA5498"/>
    <w:rsid w:val="00AA573D"/>
    <w:rsid w:val="00AA58DA"/>
    <w:rsid w:val="00AA5B45"/>
    <w:rsid w:val="00AA5C79"/>
    <w:rsid w:val="00AA5C9A"/>
    <w:rsid w:val="00AA5D94"/>
    <w:rsid w:val="00AA6153"/>
    <w:rsid w:val="00AA618E"/>
    <w:rsid w:val="00AA627F"/>
    <w:rsid w:val="00AA6730"/>
    <w:rsid w:val="00AA6A7F"/>
    <w:rsid w:val="00AA6CB7"/>
    <w:rsid w:val="00AA6F50"/>
    <w:rsid w:val="00AA719B"/>
    <w:rsid w:val="00AA7351"/>
    <w:rsid w:val="00AA7409"/>
    <w:rsid w:val="00AA7711"/>
    <w:rsid w:val="00AA7820"/>
    <w:rsid w:val="00AA79DA"/>
    <w:rsid w:val="00AA7D66"/>
    <w:rsid w:val="00AA7E57"/>
    <w:rsid w:val="00AB00DB"/>
    <w:rsid w:val="00AB0148"/>
    <w:rsid w:val="00AB043B"/>
    <w:rsid w:val="00AB0677"/>
    <w:rsid w:val="00AB077B"/>
    <w:rsid w:val="00AB0AD1"/>
    <w:rsid w:val="00AB0E15"/>
    <w:rsid w:val="00AB0F65"/>
    <w:rsid w:val="00AB105E"/>
    <w:rsid w:val="00AB1281"/>
    <w:rsid w:val="00AB129F"/>
    <w:rsid w:val="00AB14A7"/>
    <w:rsid w:val="00AB1545"/>
    <w:rsid w:val="00AB16F7"/>
    <w:rsid w:val="00AB17E5"/>
    <w:rsid w:val="00AB1858"/>
    <w:rsid w:val="00AB1957"/>
    <w:rsid w:val="00AB1D2B"/>
    <w:rsid w:val="00AB2C47"/>
    <w:rsid w:val="00AB2D03"/>
    <w:rsid w:val="00AB2E43"/>
    <w:rsid w:val="00AB2EAA"/>
    <w:rsid w:val="00AB3014"/>
    <w:rsid w:val="00AB3359"/>
    <w:rsid w:val="00AB3DA3"/>
    <w:rsid w:val="00AB42A0"/>
    <w:rsid w:val="00AB43B5"/>
    <w:rsid w:val="00AB4836"/>
    <w:rsid w:val="00AB4A4D"/>
    <w:rsid w:val="00AB4C18"/>
    <w:rsid w:val="00AB4D37"/>
    <w:rsid w:val="00AB4D40"/>
    <w:rsid w:val="00AB5143"/>
    <w:rsid w:val="00AB545A"/>
    <w:rsid w:val="00AB5980"/>
    <w:rsid w:val="00AB599F"/>
    <w:rsid w:val="00AB59C3"/>
    <w:rsid w:val="00AB5CBA"/>
    <w:rsid w:val="00AB5EF5"/>
    <w:rsid w:val="00AB5F13"/>
    <w:rsid w:val="00AB6039"/>
    <w:rsid w:val="00AB605F"/>
    <w:rsid w:val="00AB60AB"/>
    <w:rsid w:val="00AB6406"/>
    <w:rsid w:val="00AB642D"/>
    <w:rsid w:val="00AB6514"/>
    <w:rsid w:val="00AB6A2D"/>
    <w:rsid w:val="00AB6AB9"/>
    <w:rsid w:val="00AB6B4B"/>
    <w:rsid w:val="00AB720A"/>
    <w:rsid w:val="00AB72E9"/>
    <w:rsid w:val="00AB777D"/>
    <w:rsid w:val="00AB7898"/>
    <w:rsid w:val="00AB7907"/>
    <w:rsid w:val="00AB7D92"/>
    <w:rsid w:val="00AB7DB9"/>
    <w:rsid w:val="00AC0049"/>
    <w:rsid w:val="00AC05B4"/>
    <w:rsid w:val="00AC0605"/>
    <w:rsid w:val="00AC0624"/>
    <w:rsid w:val="00AC0702"/>
    <w:rsid w:val="00AC07EA"/>
    <w:rsid w:val="00AC0E63"/>
    <w:rsid w:val="00AC11CD"/>
    <w:rsid w:val="00AC12D7"/>
    <w:rsid w:val="00AC13F2"/>
    <w:rsid w:val="00AC14D4"/>
    <w:rsid w:val="00AC17BB"/>
    <w:rsid w:val="00AC190C"/>
    <w:rsid w:val="00AC19E0"/>
    <w:rsid w:val="00AC1AF7"/>
    <w:rsid w:val="00AC1E25"/>
    <w:rsid w:val="00AC2237"/>
    <w:rsid w:val="00AC248B"/>
    <w:rsid w:val="00AC250C"/>
    <w:rsid w:val="00AC267C"/>
    <w:rsid w:val="00AC27DF"/>
    <w:rsid w:val="00AC2871"/>
    <w:rsid w:val="00AC2D5E"/>
    <w:rsid w:val="00AC30C2"/>
    <w:rsid w:val="00AC32E5"/>
    <w:rsid w:val="00AC3466"/>
    <w:rsid w:val="00AC37BD"/>
    <w:rsid w:val="00AC380E"/>
    <w:rsid w:val="00AC39E4"/>
    <w:rsid w:val="00AC3ABA"/>
    <w:rsid w:val="00AC3DA5"/>
    <w:rsid w:val="00AC3E01"/>
    <w:rsid w:val="00AC3EB3"/>
    <w:rsid w:val="00AC407E"/>
    <w:rsid w:val="00AC4136"/>
    <w:rsid w:val="00AC43F1"/>
    <w:rsid w:val="00AC467E"/>
    <w:rsid w:val="00AC4A7E"/>
    <w:rsid w:val="00AC4AFD"/>
    <w:rsid w:val="00AC4B2A"/>
    <w:rsid w:val="00AC4FA1"/>
    <w:rsid w:val="00AC517C"/>
    <w:rsid w:val="00AC51E7"/>
    <w:rsid w:val="00AC5478"/>
    <w:rsid w:val="00AC5664"/>
    <w:rsid w:val="00AC56B8"/>
    <w:rsid w:val="00AC5867"/>
    <w:rsid w:val="00AC5965"/>
    <w:rsid w:val="00AC5AFB"/>
    <w:rsid w:val="00AC5B7D"/>
    <w:rsid w:val="00AC5D9E"/>
    <w:rsid w:val="00AC6070"/>
    <w:rsid w:val="00AC62B5"/>
    <w:rsid w:val="00AC6325"/>
    <w:rsid w:val="00AC657D"/>
    <w:rsid w:val="00AC664E"/>
    <w:rsid w:val="00AC66D6"/>
    <w:rsid w:val="00AC6C32"/>
    <w:rsid w:val="00AC6E20"/>
    <w:rsid w:val="00AC703F"/>
    <w:rsid w:val="00AC7060"/>
    <w:rsid w:val="00AC7543"/>
    <w:rsid w:val="00AC7730"/>
    <w:rsid w:val="00AC785E"/>
    <w:rsid w:val="00AC7A46"/>
    <w:rsid w:val="00AC7EE5"/>
    <w:rsid w:val="00AC7FF7"/>
    <w:rsid w:val="00AD04C2"/>
    <w:rsid w:val="00AD0766"/>
    <w:rsid w:val="00AD0C67"/>
    <w:rsid w:val="00AD1040"/>
    <w:rsid w:val="00AD1054"/>
    <w:rsid w:val="00AD10EB"/>
    <w:rsid w:val="00AD12D4"/>
    <w:rsid w:val="00AD14DF"/>
    <w:rsid w:val="00AD15E3"/>
    <w:rsid w:val="00AD1A12"/>
    <w:rsid w:val="00AD1E39"/>
    <w:rsid w:val="00AD1F8B"/>
    <w:rsid w:val="00AD227B"/>
    <w:rsid w:val="00AD2316"/>
    <w:rsid w:val="00AD240F"/>
    <w:rsid w:val="00AD2753"/>
    <w:rsid w:val="00AD27E5"/>
    <w:rsid w:val="00AD29A3"/>
    <w:rsid w:val="00AD2CE9"/>
    <w:rsid w:val="00AD2D8A"/>
    <w:rsid w:val="00AD2DC5"/>
    <w:rsid w:val="00AD2F5D"/>
    <w:rsid w:val="00AD2F8D"/>
    <w:rsid w:val="00AD316B"/>
    <w:rsid w:val="00AD32EE"/>
    <w:rsid w:val="00AD33A1"/>
    <w:rsid w:val="00AD33AE"/>
    <w:rsid w:val="00AD3485"/>
    <w:rsid w:val="00AD34B3"/>
    <w:rsid w:val="00AD392A"/>
    <w:rsid w:val="00AD3A24"/>
    <w:rsid w:val="00AD3D71"/>
    <w:rsid w:val="00AD424C"/>
    <w:rsid w:val="00AD425A"/>
    <w:rsid w:val="00AD42D2"/>
    <w:rsid w:val="00AD438B"/>
    <w:rsid w:val="00AD439E"/>
    <w:rsid w:val="00AD52FC"/>
    <w:rsid w:val="00AD5474"/>
    <w:rsid w:val="00AD56F9"/>
    <w:rsid w:val="00AD5997"/>
    <w:rsid w:val="00AD5B4C"/>
    <w:rsid w:val="00AD5CDA"/>
    <w:rsid w:val="00AD5FB5"/>
    <w:rsid w:val="00AD60BF"/>
    <w:rsid w:val="00AD6619"/>
    <w:rsid w:val="00AD6774"/>
    <w:rsid w:val="00AD68EB"/>
    <w:rsid w:val="00AD6CB7"/>
    <w:rsid w:val="00AD6D6F"/>
    <w:rsid w:val="00AD6FA7"/>
    <w:rsid w:val="00AD70D3"/>
    <w:rsid w:val="00AD726D"/>
    <w:rsid w:val="00AD74A1"/>
    <w:rsid w:val="00AD75AC"/>
    <w:rsid w:val="00AD7826"/>
    <w:rsid w:val="00AD7849"/>
    <w:rsid w:val="00AD7E64"/>
    <w:rsid w:val="00AD7FAB"/>
    <w:rsid w:val="00AE0200"/>
    <w:rsid w:val="00AE0361"/>
    <w:rsid w:val="00AE0376"/>
    <w:rsid w:val="00AE054F"/>
    <w:rsid w:val="00AE0914"/>
    <w:rsid w:val="00AE0C74"/>
    <w:rsid w:val="00AE0D65"/>
    <w:rsid w:val="00AE10FC"/>
    <w:rsid w:val="00AE11B4"/>
    <w:rsid w:val="00AE1925"/>
    <w:rsid w:val="00AE1AD3"/>
    <w:rsid w:val="00AE1ADA"/>
    <w:rsid w:val="00AE1B6F"/>
    <w:rsid w:val="00AE1F06"/>
    <w:rsid w:val="00AE1F5E"/>
    <w:rsid w:val="00AE223A"/>
    <w:rsid w:val="00AE2336"/>
    <w:rsid w:val="00AE2807"/>
    <w:rsid w:val="00AE2AE0"/>
    <w:rsid w:val="00AE2C42"/>
    <w:rsid w:val="00AE2C7A"/>
    <w:rsid w:val="00AE2E79"/>
    <w:rsid w:val="00AE3817"/>
    <w:rsid w:val="00AE3846"/>
    <w:rsid w:val="00AE38C6"/>
    <w:rsid w:val="00AE3988"/>
    <w:rsid w:val="00AE3C4D"/>
    <w:rsid w:val="00AE3E60"/>
    <w:rsid w:val="00AE3F1C"/>
    <w:rsid w:val="00AE3F78"/>
    <w:rsid w:val="00AE3F8D"/>
    <w:rsid w:val="00AE40B8"/>
    <w:rsid w:val="00AE41F4"/>
    <w:rsid w:val="00AE4211"/>
    <w:rsid w:val="00AE42B9"/>
    <w:rsid w:val="00AE45B9"/>
    <w:rsid w:val="00AE473E"/>
    <w:rsid w:val="00AE483D"/>
    <w:rsid w:val="00AE48B6"/>
    <w:rsid w:val="00AE4978"/>
    <w:rsid w:val="00AE4DE7"/>
    <w:rsid w:val="00AE4EB8"/>
    <w:rsid w:val="00AE525A"/>
    <w:rsid w:val="00AE5475"/>
    <w:rsid w:val="00AE557C"/>
    <w:rsid w:val="00AE59CF"/>
    <w:rsid w:val="00AE60D6"/>
    <w:rsid w:val="00AE60E6"/>
    <w:rsid w:val="00AE61F2"/>
    <w:rsid w:val="00AE62DB"/>
    <w:rsid w:val="00AE641A"/>
    <w:rsid w:val="00AE65AF"/>
    <w:rsid w:val="00AE6616"/>
    <w:rsid w:val="00AE688E"/>
    <w:rsid w:val="00AE6C7F"/>
    <w:rsid w:val="00AE6E78"/>
    <w:rsid w:val="00AE6F37"/>
    <w:rsid w:val="00AE6FAA"/>
    <w:rsid w:val="00AE7652"/>
    <w:rsid w:val="00AE77A4"/>
    <w:rsid w:val="00AE7927"/>
    <w:rsid w:val="00AE7BC0"/>
    <w:rsid w:val="00AE7C33"/>
    <w:rsid w:val="00AE7C74"/>
    <w:rsid w:val="00AE7D26"/>
    <w:rsid w:val="00AE7FD6"/>
    <w:rsid w:val="00AF031A"/>
    <w:rsid w:val="00AF0437"/>
    <w:rsid w:val="00AF04A9"/>
    <w:rsid w:val="00AF0605"/>
    <w:rsid w:val="00AF06AD"/>
    <w:rsid w:val="00AF0968"/>
    <w:rsid w:val="00AF0B8C"/>
    <w:rsid w:val="00AF0C50"/>
    <w:rsid w:val="00AF0F13"/>
    <w:rsid w:val="00AF1088"/>
    <w:rsid w:val="00AF1100"/>
    <w:rsid w:val="00AF1193"/>
    <w:rsid w:val="00AF1254"/>
    <w:rsid w:val="00AF1303"/>
    <w:rsid w:val="00AF1377"/>
    <w:rsid w:val="00AF13B5"/>
    <w:rsid w:val="00AF16B2"/>
    <w:rsid w:val="00AF185B"/>
    <w:rsid w:val="00AF1A9E"/>
    <w:rsid w:val="00AF1D08"/>
    <w:rsid w:val="00AF2225"/>
    <w:rsid w:val="00AF2445"/>
    <w:rsid w:val="00AF2855"/>
    <w:rsid w:val="00AF2E1F"/>
    <w:rsid w:val="00AF2ECF"/>
    <w:rsid w:val="00AF2F4F"/>
    <w:rsid w:val="00AF3688"/>
    <w:rsid w:val="00AF3A58"/>
    <w:rsid w:val="00AF3BAF"/>
    <w:rsid w:val="00AF3CA1"/>
    <w:rsid w:val="00AF3FF3"/>
    <w:rsid w:val="00AF4258"/>
    <w:rsid w:val="00AF42AA"/>
    <w:rsid w:val="00AF4331"/>
    <w:rsid w:val="00AF43C3"/>
    <w:rsid w:val="00AF445E"/>
    <w:rsid w:val="00AF47E4"/>
    <w:rsid w:val="00AF47E5"/>
    <w:rsid w:val="00AF4A4A"/>
    <w:rsid w:val="00AF4AC7"/>
    <w:rsid w:val="00AF4B0E"/>
    <w:rsid w:val="00AF4EBC"/>
    <w:rsid w:val="00AF4F59"/>
    <w:rsid w:val="00AF4F70"/>
    <w:rsid w:val="00AF4F99"/>
    <w:rsid w:val="00AF522B"/>
    <w:rsid w:val="00AF5348"/>
    <w:rsid w:val="00AF5AE8"/>
    <w:rsid w:val="00AF5B55"/>
    <w:rsid w:val="00AF5E6E"/>
    <w:rsid w:val="00AF5EB1"/>
    <w:rsid w:val="00AF5F47"/>
    <w:rsid w:val="00AF638E"/>
    <w:rsid w:val="00AF6629"/>
    <w:rsid w:val="00AF6656"/>
    <w:rsid w:val="00AF6919"/>
    <w:rsid w:val="00AF698C"/>
    <w:rsid w:val="00AF6A07"/>
    <w:rsid w:val="00AF6A8E"/>
    <w:rsid w:val="00AF6BB6"/>
    <w:rsid w:val="00AF6C4D"/>
    <w:rsid w:val="00AF6C72"/>
    <w:rsid w:val="00AF6C77"/>
    <w:rsid w:val="00AF6D4E"/>
    <w:rsid w:val="00AF72A0"/>
    <w:rsid w:val="00AF77D0"/>
    <w:rsid w:val="00AF77DC"/>
    <w:rsid w:val="00AF77FD"/>
    <w:rsid w:val="00AF799A"/>
    <w:rsid w:val="00AF79C2"/>
    <w:rsid w:val="00AF7A93"/>
    <w:rsid w:val="00AF7DA5"/>
    <w:rsid w:val="00B001E4"/>
    <w:rsid w:val="00B004B9"/>
    <w:rsid w:val="00B0092A"/>
    <w:rsid w:val="00B00D61"/>
    <w:rsid w:val="00B00FB4"/>
    <w:rsid w:val="00B00FFF"/>
    <w:rsid w:val="00B01063"/>
    <w:rsid w:val="00B01234"/>
    <w:rsid w:val="00B012C3"/>
    <w:rsid w:val="00B012E6"/>
    <w:rsid w:val="00B01426"/>
    <w:rsid w:val="00B0183A"/>
    <w:rsid w:val="00B01D98"/>
    <w:rsid w:val="00B01E84"/>
    <w:rsid w:val="00B01FDC"/>
    <w:rsid w:val="00B021AB"/>
    <w:rsid w:val="00B026C0"/>
    <w:rsid w:val="00B026C4"/>
    <w:rsid w:val="00B027F2"/>
    <w:rsid w:val="00B02BDA"/>
    <w:rsid w:val="00B02D9D"/>
    <w:rsid w:val="00B02DA2"/>
    <w:rsid w:val="00B02DF3"/>
    <w:rsid w:val="00B02FD6"/>
    <w:rsid w:val="00B03138"/>
    <w:rsid w:val="00B03352"/>
    <w:rsid w:val="00B0350C"/>
    <w:rsid w:val="00B038ED"/>
    <w:rsid w:val="00B0399D"/>
    <w:rsid w:val="00B03B5E"/>
    <w:rsid w:val="00B03DEA"/>
    <w:rsid w:val="00B040B2"/>
    <w:rsid w:val="00B041A8"/>
    <w:rsid w:val="00B042A4"/>
    <w:rsid w:val="00B0444E"/>
    <w:rsid w:val="00B045C3"/>
    <w:rsid w:val="00B04921"/>
    <w:rsid w:val="00B04A05"/>
    <w:rsid w:val="00B04D6C"/>
    <w:rsid w:val="00B04F11"/>
    <w:rsid w:val="00B052B2"/>
    <w:rsid w:val="00B054E8"/>
    <w:rsid w:val="00B05527"/>
    <w:rsid w:val="00B057DF"/>
    <w:rsid w:val="00B05848"/>
    <w:rsid w:val="00B0588F"/>
    <w:rsid w:val="00B05921"/>
    <w:rsid w:val="00B05B81"/>
    <w:rsid w:val="00B05BAF"/>
    <w:rsid w:val="00B05BBB"/>
    <w:rsid w:val="00B05C40"/>
    <w:rsid w:val="00B05D7A"/>
    <w:rsid w:val="00B05FC7"/>
    <w:rsid w:val="00B0609C"/>
    <w:rsid w:val="00B061FE"/>
    <w:rsid w:val="00B0635B"/>
    <w:rsid w:val="00B06552"/>
    <w:rsid w:val="00B06554"/>
    <w:rsid w:val="00B069E0"/>
    <w:rsid w:val="00B06C0B"/>
    <w:rsid w:val="00B06F8E"/>
    <w:rsid w:val="00B06FE6"/>
    <w:rsid w:val="00B07309"/>
    <w:rsid w:val="00B07379"/>
    <w:rsid w:val="00B079FA"/>
    <w:rsid w:val="00B07A17"/>
    <w:rsid w:val="00B07B40"/>
    <w:rsid w:val="00B07B99"/>
    <w:rsid w:val="00B07E4A"/>
    <w:rsid w:val="00B07F8E"/>
    <w:rsid w:val="00B1010E"/>
    <w:rsid w:val="00B10802"/>
    <w:rsid w:val="00B10B8A"/>
    <w:rsid w:val="00B10BF0"/>
    <w:rsid w:val="00B10CA2"/>
    <w:rsid w:val="00B10EC9"/>
    <w:rsid w:val="00B11096"/>
    <w:rsid w:val="00B1127A"/>
    <w:rsid w:val="00B11371"/>
    <w:rsid w:val="00B11762"/>
    <w:rsid w:val="00B11858"/>
    <w:rsid w:val="00B11A69"/>
    <w:rsid w:val="00B11F56"/>
    <w:rsid w:val="00B123FE"/>
    <w:rsid w:val="00B12809"/>
    <w:rsid w:val="00B12A46"/>
    <w:rsid w:val="00B12BC2"/>
    <w:rsid w:val="00B12BF8"/>
    <w:rsid w:val="00B12D71"/>
    <w:rsid w:val="00B13069"/>
    <w:rsid w:val="00B137B2"/>
    <w:rsid w:val="00B137B8"/>
    <w:rsid w:val="00B13838"/>
    <w:rsid w:val="00B13A82"/>
    <w:rsid w:val="00B13B23"/>
    <w:rsid w:val="00B13D17"/>
    <w:rsid w:val="00B13D1A"/>
    <w:rsid w:val="00B14054"/>
    <w:rsid w:val="00B140F5"/>
    <w:rsid w:val="00B14361"/>
    <w:rsid w:val="00B14477"/>
    <w:rsid w:val="00B14702"/>
    <w:rsid w:val="00B14769"/>
    <w:rsid w:val="00B1493F"/>
    <w:rsid w:val="00B14A65"/>
    <w:rsid w:val="00B14CB8"/>
    <w:rsid w:val="00B15023"/>
    <w:rsid w:val="00B157F6"/>
    <w:rsid w:val="00B159C6"/>
    <w:rsid w:val="00B15B09"/>
    <w:rsid w:val="00B15B1E"/>
    <w:rsid w:val="00B15F45"/>
    <w:rsid w:val="00B16251"/>
    <w:rsid w:val="00B1639D"/>
    <w:rsid w:val="00B168B1"/>
    <w:rsid w:val="00B16AB2"/>
    <w:rsid w:val="00B17518"/>
    <w:rsid w:val="00B175DC"/>
    <w:rsid w:val="00B175F6"/>
    <w:rsid w:val="00B1767E"/>
    <w:rsid w:val="00B17842"/>
    <w:rsid w:val="00B17AFB"/>
    <w:rsid w:val="00B17B8C"/>
    <w:rsid w:val="00B17BEC"/>
    <w:rsid w:val="00B17C40"/>
    <w:rsid w:val="00B17EDD"/>
    <w:rsid w:val="00B20031"/>
    <w:rsid w:val="00B202AE"/>
    <w:rsid w:val="00B202F2"/>
    <w:rsid w:val="00B20530"/>
    <w:rsid w:val="00B20534"/>
    <w:rsid w:val="00B2056C"/>
    <w:rsid w:val="00B2099E"/>
    <w:rsid w:val="00B20B47"/>
    <w:rsid w:val="00B21181"/>
    <w:rsid w:val="00B21556"/>
    <w:rsid w:val="00B21763"/>
    <w:rsid w:val="00B219C1"/>
    <w:rsid w:val="00B21A8D"/>
    <w:rsid w:val="00B21EF5"/>
    <w:rsid w:val="00B22133"/>
    <w:rsid w:val="00B221FE"/>
    <w:rsid w:val="00B22361"/>
    <w:rsid w:val="00B22462"/>
    <w:rsid w:val="00B22597"/>
    <w:rsid w:val="00B2270F"/>
    <w:rsid w:val="00B22845"/>
    <w:rsid w:val="00B22A06"/>
    <w:rsid w:val="00B22A9A"/>
    <w:rsid w:val="00B22B2F"/>
    <w:rsid w:val="00B22C87"/>
    <w:rsid w:val="00B22CC5"/>
    <w:rsid w:val="00B23179"/>
    <w:rsid w:val="00B232EC"/>
    <w:rsid w:val="00B23697"/>
    <w:rsid w:val="00B23732"/>
    <w:rsid w:val="00B238A1"/>
    <w:rsid w:val="00B2390D"/>
    <w:rsid w:val="00B239E0"/>
    <w:rsid w:val="00B23A4E"/>
    <w:rsid w:val="00B23A8B"/>
    <w:rsid w:val="00B23C1D"/>
    <w:rsid w:val="00B23C91"/>
    <w:rsid w:val="00B23D59"/>
    <w:rsid w:val="00B23DDD"/>
    <w:rsid w:val="00B24045"/>
    <w:rsid w:val="00B240AD"/>
    <w:rsid w:val="00B240DF"/>
    <w:rsid w:val="00B24303"/>
    <w:rsid w:val="00B2434B"/>
    <w:rsid w:val="00B24599"/>
    <w:rsid w:val="00B24744"/>
    <w:rsid w:val="00B24960"/>
    <w:rsid w:val="00B24C44"/>
    <w:rsid w:val="00B24D4C"/>
    <w:rsid w:val="00B255AA"/>
    <w:rsid w:val="00B255DB"/>
    <w:rsid w:val="00B25687"/>
    <w:rsid w:val="00B259F4"/>
    <w:rsid w:val="00B25B95"/>
    <w:rsid w:val="00B25E36"/>
    <w:rsid w:val="00B2629D"/>
    <w:rsid w:val="00B2629E"/>
    <w:rsid w:val="00B263BC"/>
    <w:rsid w:val="00B263E1"/>
    <w:rsid w:val="00B26416"/>
    <w:rsid w:val="00B2654B"/>
    <w:rsid w:val="00B26570"/>
    <w:rsid w:val="00B26A30"/>
    <w:rsid w:val="00B26A5A"/>
    <w:rsid w:val="00B26D1D"/>
    <w:rsid w:val="00B26EE8"/>
    <w:rsid w:val="00B271D2"/>
    <w:rsid w:val="00B27269"/>
    <w:rsid w:val="00B27383"/>
    <w:rsid w:val="00B2745E"/>
    <w:rsid w:val="00B274EF"/>
    <w:rsid w:val="00B276AB"/>
    <w:rsid w:val="00B2776B"/>
    <w:rsid w:val="00B27AFF"/>
    <w:rsid w:val="00B27B2E"/>
    <w:rsid w:val="00B27D4A"/>
    <w:rsid w:val="00B27DB9"/>
    <w:rsid w:val="00B27F2A"/>
    <w:rsid w:val="00B27F37"/>
    <w:rsid w:val="00B27F67"/>
    <w:rsid w:val="00B3023A"/>
    <w:rsid w:val="00B30429"/>
    <w:rsid w:val="00B30810"/>
    <w:rsid w:val="00B30858"/>
    <w:rsid w:val="00B30AAF"/>
    <w:rsid w:val="00B30EAA"/>
    <w:rsid w:val="00B3126E"/>
    <w:rsid w:val="00B313D3"/>
    <w:rsid w:val="00B31501"/>
    <w:rsid w:val="00B3179B"/>
    <w:rsid w:val="00B3198F"/>
    <w:rsid w:val="00B31995"/>
    <w:rsid w:val="00B3240E"/>
    <w:rsid w:val="00B3241D"/>
    <w:rsid w:val="00B32484"/>
    <w:rsid w:val="00B327AF"/>
    <w:rsid w:val="00B32B7A"/>
    <w:rsid w:val="00B32BB0"/>
    <w:rsid w:val="00B32D8C"/>
    <w:rsid w:val="00B33022"/>
    <w:rsid w:val="00B330B7"/>
    <w:rsid w:val="00B3310C"/>
    <w:rsid w:val="00B33508"/>
    <w:rsid w:val="00B335B4"/>
    <w:rsid w:val="00B338D4"/>
    <w:rsid w:val="00B338D8"/>
    <w:rsid w:val="00B338F2"/>
    <w:rsid w:val="00B339B6"/>
    <w:rsid w:val="00B33A64"/>
    <w:rsid w:val="00B33B34"/>
    <w:rsid w:val="00B33C10"/>
    <w:rsid w:val="00B33CEA"/>
    <w:rsid w:val="00B33FBC"/>
    <w:rsid w:val="00B34131"/>
    <w:rsid w:val="00B34470"/>
    <w:rsid w:val="00B34504"/>
    <w:rsid w:val="00B346FB"/>
    <w:rsid w:val="00B34757"/>
    <w:rsid w:val="00B34C10"/>
    <w:rsid w:val="00B34C3F"/>
    <w:rsid w:val="00B34D38"/>
    <w:rsid w:val="00B34D4E"/>
    <w:rsid w:val="00B35B22"/>
    <w:rsid w:val="00B35B5C"/>
    <w:rsid w:val="00B35EF5"/>
    <w:rsid w:val="00B35F3F"/>
    <w:rsid w:val="00B36042"/>
    <w:rsid w:val="00B360E8"/>
    <w:rsid w:val="00B361C1"/>
    <w:rsid w:val="00B365F3"/>
    <w:rsid w:val="00B367D6"/>
    <w:rsid w:val="00B36D51"/>
    <w:rsid w:val="00B36E8E"/>
    <w:rsid w:val="00B37357"/>
    <w:rsid w:val="00B37407"/>
    <w:rsid w:val="00B37628"/>
    <w:rsid w:val="00B377C3"/>
    <w:rsid w:val="00B37C1D"/>
    <w:rsid w:val="00B37CB2"/>
    <w:rsid w:val="00B37DD2"/>
    <w:rsid w:val="00B37E84"/>
    <w:rsid w:val="00B37EFA"/>
    <w:rsid w:val="00B400C0"/>
    <w:rsid w:val="00B40136"/>
    <w:rsid w:val="00B40243"/>
    <w:rsid w:val="00B4038E"/>
    <w:rsid w:val="00B405C6"/>
    <w:rsid w:val="00B40610"/>
    <w:rsid w:val="00B40752"/>
    <w:rsid w:val="00B4089F"/>
    <w:rsid w:val="00B408D3"/>
    <w:rsid w:val="00B40B4E"/>
    <w:rsid w:val="00B40D7B"/>
    <w:rsid w:val="00B40F04"/>
    <w:rsid w:val="00B40F05"/>
    <w:rsid w:val="00B41315"/>
    <w:rsid w:val="00B41966"/>
    <w:rsid w:val="00B41ACC"/>
    <w:rsid w:val="00B41B73"/>
    <w:rsid w:val="00B41D4A"/>
    <w:rsid w:val="00B4205B"/>
    <w:rsid w:val="00B420E1"/>
    <w:rsid w:val="00B421B8"/>
    <w:rsid w:val="00B4245A"/>
    <w:rsid w:val="00B42471"/>
    <w:rsid w:val="00B424F5"/>
    <w:rsid w:val="00B42734"/>
    <w:rsid w:val="00B4290D"/>
    <w:rsid w:val="00B42DCC"/>
    <w:rsid w:val="00B42F1F"/>
    <w:rsid w:val="00B42F3A"/>
    <w:rsid w:val="00B42F53"/>
    <w:rsid w:val="00B43479"/>
    <w:rsid w:val="00B43577"/>
    <w:rsid w:val="00B435DE"/>
    <w:rsid w:val="00B4370B"/>
    <w:rsid w:val="00B43AD3"/>
    <w:rsid w:val="00B43BF0"/>
    <w:rsid w:val="00B43C84"/>
    <w:rsid w:val="00B43ECF"/>
    <w:rsid w:val="00B44220"/>
    <w:rsid w:val="00B443FF"/>
    <w:rsid w:val="00B447A4"/>
    <w:rsid w:val="00B44958"/>
    <w:rsid w:val="00B44B47"/>
    <w:rsid w:val="00B44C44"/>
    <w:rsid w:val="00B45246"/>
    <w:rsid w:val="00B455D0"/>
    <w:rsid w:val="00B45E47"/>
    <w:rsid w:val="00B45FC9"/>
    <w:rsid w:val="00B46094"/>
    <w:rsid w:val="00B460BB"/>
    <w:rsid w:val="00B461BB"/>
    <w:rsid w:val="00B46367"/>
    <w:rsid w:val="00B4640D"/>
    <w:rsid w:val="00B466B3"/>
    <w:rsid w:val="00B46ABC"/>
    <w:rsid w:val="00B46BCC"/>
    <w:rsid w:val="00B46C9A"/>
    <w:rsid w:val="00B47012"/>
    <w:rsid w:val="00B47475"/>
    <w:rsid w:val="00B47645"/>
    <w:rsid w:val="00B477C0"/>
    <w:rsid w:val="00B4799D"/>
    <w:rsid w:val="00B479AD"/>
    <w:rsid w:val="00B47E4D"/>
    <w:rsid w:val="00B5027A"/>
    <w:rsid w:val="00B502A0"/>
    <w:rsid w:val="00B50371"/>
    <w:rsid w:val="00B50486"/>
    <w:rsid w:val="00B50703"/>
    <w:rsid w:val="00B50AEB"/>
    <w:rsid w:val="00B50C98"/>
    <w:rsid w:val="00B51821"/>
    <w:rsid w:val="00B5191D"/>
    <w:rsid w:val="00B51A02"/>
    <w:rsid w:val="00B51A24"/>
    <w:rsid w:val="00B51A6E"/>
    <w:rsid w:val="00B51DA6"/>
    <w:rsid w:val="00B52345"/>
    <w:rsid w:val="00B524E6"/>
    <w:rsid w:val="00B52939"/>
    <w:rsid w:val="00B52AEC"/>
    <w:rsid w:val="00B52D44"/>
    <w:rsid w:val="00B534F9"/>
    <w:rsid w:val="00B53A59"/>
    <w:rsid w:val="00B53B83"/>
    <w:rsid w:val="00B53C32"/>
    <w:rsid w:val="00B53D9C"/>
    <w:rsid w:val="00B54065"/>
    <w:rsid w:val="00B54087"/>
    <w:rsid w:val="00B542F0"/>
    <w:rsid w:val="00B54668"/>
    <w:rsid w:val="00B546F2"/>
    <w:rsid w:val="00B549CF"/>
    <w:rsid w:val="00B54B58"/>
    <w:rsid w:val="00B54C29"/>
    <w:rsid w:val="00B54DAF"/>
    <w:rsid w:val="00B54E66"/>
    <w:rsid w:val="00B550DB"/>
    <w:rsid w:val="00B553F5"/>
    <w:rsid w:val="00B55459"/>
    <w:rsid w:val="00B55643"/>
    <w:rsid w:val="00B556E3"/>
    <w:rsid w:val="00B5575C"/>
    <w:rsid w:val="00B55BE9"/>
    <w:rsid w:val="00B55CDC"/>
    <w:rsid w:val="00B560C5"/>
    <w:rsid w:val="00B5647E"/>
    <w:rsid w:val="00B56636"/>
    <w:rsid w:val="00B569F9"/>
    <w:rsid w:val="00B56BBD"/>
    <w:rsid w:val="00B56BCB"/>
    <w:rsid w:val="00B56E59"/>
    <w:rsid w:val="00B571D7"/>
    <w:rsid w:val="00B572DD"/>
    <w:rsid w:val="00B57404"/>
    <w:rsid w:val="00B5759D"/>
    <w:rsid w:val="00B57984"/>
    <w:rsid w:val="00B60535"/>
    <w:rsid w:val="00B60745"/>
    <w:rsid w:val="00B608B5"/>
    <w:rsid w:val="00B608CD"/>
    <w:rsid w:val="00B60FEF"/>
    <w:rsid w:val="00B610F0"/>
    <w:rsid w:val="00B612CB"/>
    <w:rsid w:val="00B61492"/>
    <w:rsid w:val="00B6155D"/>
    <w:rsid w:val="00B615BB"/>
    <w:rsid w:val="00B616D8"/>
    <w:rsid w:val="00B6180F"/>
    <w:rsid w:val="00B61937"/>
    <w:rsid w:val="00B61951"/>
    <w:rsid w:val="00B61956"/>
    <w:rsid w:val="00B61BF1"/>
    <w:rsid w:val="00B61BFE"/>
    <w:rsid w:val="00B620F4"/>
    <w:rsid w:val="00B62116"/>
    <w:rsid w:val="00B624C0"/>
    <w:rsid w:val="00B6260E"/>
    <w:rsid w:val="00B62994"/>
    <w:rsid w:val="00B63124"/>
    <w:rsid w:val="00B6328E"/>
    <w:rsid w:val="00B63316"/>
    <w:rsid w:val="00B6341F"/>
    <w:rsid w:val="00B635E0"/>
    <w:rsid w:val="00B637D6"/>
    <w:rsid w:val="00B63982"/>
    <w:rsid w:val="00B6399D"/>
    <w:rsid w:val="00B63C27"/>
    <w:rsid w:val="00B63D0A"/>
    <w:rsid w:val="00B63DBC"/>
    <w:rsid w:val="00B63EFC"/>
    <w:rsid w:val="00B64200"/>
    <w:rsid w:val="00B64338"/>
    <w:rsid w:val="00B6438A"/>
    <w:rsid w:val="00B6462F"/>
    <w:rsid w:val="00B6467F"/>
    <w:rsid w:val="00B64783"/>
    <w:rsid w:val="00B64C09"/>
    <w:rsid w:val="00B650FA"/>
    <w:rsid w:val="00B6553D"/>
    <w:rsid w:val="00B65813"/>
    <w:rsid w:val="00B659A0"/>
    <w:rsid w:val="00B65B21"/>
    <w:rsid w:val="00B65BB2"/>
    <w:rsid w:val="00B65E86"/>
    <w:rsid w:val="00B66013"/>
    <w:rsid w:val="00B6655C"/>
    <w:rsid w:val="00B66B93"/>
    <w:rsid w:val="00B66C0B"/>
    <w:rsid w:val="00B66F79"/>
    <w:rsid w:val="00B670D8"/>
    <w:rsid w:val="00B671A4"/>
    <w:rsid w:val="00B672A5"/>
    <w:rsid w:val="00B67527"/>
    <w:rsid w:val="00B675C8"/>
    <w:rsid w:val="00B677D1"/>
    <w:rsid w:val="00B678AD"/>
    <w:rsid w:val="00B67B53"/>
    <w:rsid w:val="00B67CD2"/>
    <w:rsid w:val="00B67EBC"/>
    <w:rsid w:val="00B700F6"/>
    <w:rsid w:val="00B70229"/>
    <w:rsid w:val="00B70517"/>
    <w:rsid w:val="00B70594"/>
    <w:rsid w:val="00B707A4"/>
    <w:rsid w:val="00B70972"/>
    <w:rsid w:val="00B70DC5"/>
    <w:rsid w:val="00B70DE5"/>
    <w:rsid w:val="00B70E82"/>
    <w:rsid w:val="00B70EB3"/>
    <w:rsid w:val="00B70F28"/>
    <w:rsid w:val="00B70FA4"/>
    <w:rsid w:val="00B71201"/>
    <w:rsid w:val="00B71967"/>
    <w:rsid w:val="00B71A7D"/>
    <w:rsid w:val="00B71BD4"/>
    <w:rsid w:val="00B72094"/>
    <w:rsid w:val="00B72203"/>
    <w:rsid w:val="00B72250"/>
    <w:rsid w:val="00B72341"/>
    <w:rsid w:val="00B723E7"/>
    <w:rsid w:val="00B723EE"/>
    <w:rsid w:val="00B7240D"/>
    <w:rsid w:val="00B72858"/>
    <w:rsid w:val="00B72867"/>
    <w:rsid w:val="00B72879"/>
    <w:rsid w:val="00B72A69"/>
    <w:rsid w:val="00B72FB4"/>
    <w:rsid w:val="00B7306E"/>
    <w:rsid w:val="00B732D6"/>
    <w:rsid w:val="00B7330E"/>
    <w:rsid w:val="00B736BD"/>
    <w:rsid w:val="00B73969"/>
    <w:rsid w:val="00B73ACD"/>
    <w:rsid w:val="00B73CB1"/>
    <w:rsid w:val="00B74039"/>
    <w:rsid w:val="00B743EF"/>
    <w:rsid w:val="00B746D2"/>
    <w:rsid w:val="00B74701"/>
    <w:rsid w:val="00B7491F"/>
    <w:rsid w:val="00B749E2"/>
    <w:rsid w:val="00B74ACE"/>
    <w:rsid w:val="00B74D8E"/>
    <w:rsid w:val="00B75328"/>
    <w:rsid w:val="00B75430"/>
    <w:rsid w:val="00B75970"/>
    <w:rsid w:val="00B759F9"/>
    <w:rsid w:val="00B75A97"/>
    <w:rsid w:val="00B75D9F"/>
    <w:rsid w:val="00B75EBB"/>
    <w:rsid w:val="00B76045"/>
    <w:rsid w:val="00B761E0"/>
    <w:rsid w:val="00B76640"/>
    <w:rsid w:val="00B766F0"/>
    <w:rsid w:val="00B7684C"/>
    <w:rsid w:val="00B76889"/>
    <w:rsid w:val="00B76944"/>
    <w:rsid w:val="00B76A8A"/>
    <w:rsid w:val="00B76AB8"/>
    <w:rsid w:val="00B76BDD"/>
    <w:rsid w:val="00B770C5"/>
    <w:rsid w:val="00B772B8"/>
    <w:rsid w:val="00B774BC"/>
    <w:rsid w:val="00B77669"/>
    <w:rsid w:val="00B77767"/>
    <w:rsid w:val="00B779CB"/>
    <w:rsid w:val="00B77F18"/>
    <w:rsid w:val="00B801FF"/>
    <w:rsid w:val="00B80252"/>
    <w:rsid w:val="00B8025D"/>
    <w:rsid w:val="00B80470"/>
    <w:rsid w:val="00B804E3"/>
    <w:rsid w:val="00B80628"/>
    <w:rsid w:val="00B80646"/>
    <w:rsid w:val="00B8084F"/>
    <w:rsid w:val="00B80EBE"/>
    <w:rsid w:val="00B80EF9"/>
    <w:rsid w:val="00B80F34"/>
    <w:rsid w:val="00B80FC1"/>
    <w:rsid w:val="00B813E0"/>
    <w:rsid w:val="00B813EE"/>
    <w:rsid w:val="00B8161F"/>
    <w:rsid w:val="00B8172B"/>
    <w:rsid w:val="00B818DD"/>
    <w:rsid w:val="00B81FE5"/>
    <w:rsid w:val="00B8225A"/>
    <w:rsid w:val="00B825D9"/>
    <w:rsid w:val="00B826B6"/>
    <w:rsid w:val="00B82887"/>
    <w:rsid w:val="00B82A06"/>
    <w:rsid w:val="00B82A5B"/>
    <w:rsid w:val="00B82FFA"/>
    <w:rsid w:val="00B830E4"/>
    <w:rsid w:val="00B834DF"/>
    <w:rsid w:val="00B835BC"/>
    <w:rsid w:val="00B837BC"/>
    <w:rsid w:val="00B83C74"/>
    <w:rsid w:val="00B83DD4"/>
    <w:rsid w:val="00B83E42"/>
    <w:rsid w:val="00B84644"/>
    <w:rsid w:val="00B84839"/>
    <w:rsid w:val="00B84908"/>
    <w:rsid w:val="00B849D2"/>
    <w:rsid w:val="00B84CBC"/>
    <w:rsid w:val="00B84FA4"/>
    <w:rsid w:val="00B84FD3"/>
    <w:rsid w:val="00B85467"/>
    <w:rsid w:val="00B85546"/>
    <w:rsid w:val="00B85662"/>
    <w:rsid w:val="00B85719"/>
    <w:rsid w:val="00B865B9"/>
    <w:rsid w:val="00B866AF"/>
    <w:rsid w:val="00B867E4"/>
    <w:rsid w:val="00B868D9"/>
    <w:rsid w:val="00B86E5E"/>
    <w:rsid w:val="00B86E82"/>
    <w:rsid w:val="00B87094"/>
    <w:rsid w:val="00B8731E"/>
    <w:rsid w:val="00B87AA5"/>
    <w:rsid w:val="00B87ABC"/>
    <w:rsid w:val="00B87C2C"/>
    <w:rsid w:val="00B87D58"/>
    <w:rsid w:val="00B87FEA"/>
    <w:rsid w:val="00B9031D"/>
    <w:rsid w:val="00B90443"/>
    <w:rsid w:val="00B90696"/>
    <w:rsid w:val="00B90BED"/>
    <w:rsid w:val="00B90C11"/>
    <w:rsid w:val="00B90D12"/>
    <w:rsid w:val="00B90E3B"/>
    <w:rsid w:val="00B90F14"/>
    <w:rsid w:val="00B91348"/>
    <w:rsid w:val="00B91A97"/>
    <w:rsid w:val="00B91C69"/>
    <w:rsid w:val="00B91EF8"/>
    <w:rsid w:val="00B92140"/>
    <w:rsid w:val="00B9233D"/>
    <w:rsid w:val="00B9234B"/>
    <w:rsid w:val="00B9252A"/>
    <w:rsid w:val="00B92642"/>
    <w:rsid w:val="00B92679"/>
    <w:rsid w:val="00B9284F"/>
    <w:rsid w:val="00B9297B"/>
    <w:rsid w:val="00B929DD"/>
    <w:rsid w:val="00B93549"/>
    <w:rsid w:val="00B93EDF"/>
    <w:rsid w:val="00B93FFB"/>
    <w:rsid w:val="00B94027"/>
    <w:rsid w:val="00B942BF"/>
    <w:rsid w:val="00B94331"/>
    <w:rsid w:val="00B945B0"/>
    <w:rsid w:val="00B9489F"/>
    <w:rsid w:val="00B94BD1"/>
    <w:rsid w:val="00B94C1D"/>
    <w:rsid w:val="00B94C1F"/>
    <w:rsid w:val="00B94CF3"/>
    <w:rsid w:val="00B94D15"/>
    <w:rsid w:val="00B94DF0"/>
    <w:rsid w:val="00B94F59"/>
    <w:rsid w:val="00B954ED"/>
    <w:rsid w:val="00B9592C"/>
    <w:rsid w:val="00B95C30"/>
    <w:rsid w:val="00B95C57"/>
    <w:rsid w:val="00B95C91"/>
    <w:rsid w:val="00B95CB8"/>
    <w:rsid w:val="00B95D45"/>
    <w:rsid w:val="00B95DA0"/>
    <w:rsid w:val="00B95E4F"/>
    <w:rsid w:val="00B960DB"/>
    <w:rsid w:val="00B9613B"/>
    <w:rsid w:val="00B962AF"/>
    <w:rsid w:val="00B964AB"/>
    <w:rsid w:val="00B96C61"/>
    <w:rsid w:val="00B96F10"/>
    <w:rsid w:val="00B97397"/>
    <w:rsid w:val="00B974C4"/>
    <w:rsid w:val="00B97545"/>
    <w:rsid w:val="00B976A9"/>
    <w:rsid w:val="00B97ABC"/>
    <w:rsid w:val="00B97AFD"/>
    <w:rsid w:val="00B97B20"/>
    <w:rsid w:val="00B97CD6"/>
    <w:rsid w:val="00BA0611"/>
    <w:rsid w:val="00BA071A"/>
    <w:rsid w:val="00BA072D"/>
    <w:rsid w:val="00BA084A"/>
    <w:rsid w:val="00BA0AAE"/>
    <w:rsid w:val="00BA0BA5"/>
    <w:rsid w:val="00BA0D0A"/>
    <w:rsid w:val="00BA117D"/>
    <w:rsid w:val="00BA12A1"/>
    <w:rsid w:val="00BA1394"/>
    <w:rsid w:val="00BA16B9"/>
    <w:rsid w:val="00BA16E0"/>
    <w:rsid w:val="00BA186D"/>
    <w:rsid w:val="00BA2141"/>
    <w:rsid w:val="00BA251E"/>
    <w:rsid w:val="00BA2812"/>
    <w:rsid w:val="00BA2B4A"/>
    <w:rsid w:val="00BA2CD8"/>
    <w:rsid w:val="00BA2D2F"/>
    <w:rsid w:val="00BA2F1F"/>
    <w:rsid w:val="00BA2F45"/>
    <w:rsid w:val="00BA3097"/>
    <w:rsid w:val="00BA3606"/>
    <w:rsid w:val="00BA3689"/>
    <w:rsid w:val="00BA36AC"/>
    <w:rsid w:val="00BA38A7"/>
    <w:rsid w:val="00BA3B06"/>
    <w:rsid w:val="00BA3D63"/>
    <w:rsid w:val="00BA3EE7"/>
    <w:rsid w:val="00BA41D8"/>
    <w:rsid w:val="00BA4206"/>
    <w:rsid w:val="00BA490D"/>
    <w:rsid w:val="00BA4C12"/>
    <w:rsid w:val="00BA5081"/>
    <w:rsid w:val="00BA50EE"/>
    <w:rsid w:val="00BA51C5"/>
    <w:rsid w:val="00BA5237"/>
    <w:rsid w:val="00BA5387"/>
    <w:rsid w:val="00BA5471"/>
    <w:rsid w:val="00BA55D3"/>
    <w:rsid w:val="00BA5B2F"/>
    <w:rsid w:val="00BA5B86"/>
    <w:rsid w:val="00BA5C1D"/>
    <w:rsid w:val="00BA5CAC"/>
    <w:rsid w:val="00BA5CB5"/>
    <w:rsid w:val="00BA5CFD"/>
    <w:rsid w:val="00BA5FDF"/>
    <w:rsid w:val="00BA6162"/>
    <w:rsid w:val="00BA63DE"/>
    <w:rsid w:val="00BA6484"/>
    <w:rsid w:val="00BA6B50"/>
    <w:rsid w:val="00BA6CBD"/>
    <w:rsid w:val="00BA6DCE"/>
    <w:rsid w:val="00BA72A6"/>
    <w:rsid w:val="00BA72A8"/>
    <w:rsid w:val="00BA73E3"/>
    <w:rsid w:val="00BA75DA"/>
    <w:rsid w:val="00BA7700"/>
    <w:rsid w:val="00BA77E7"/>
    <w:rsid w:val="00BA7AEC"/>
    <w:rsid w:val="00BA7B5D"/>
    <w:rsid w:val="00BA7E33"/>
    <w:rsid w:val="00BB0200"/>
    <w:rsid w:val="00BB03E2"/>
    <w:rsid w:val="00BB0495"/>
    <w:rsid w:val="00BB05B4"/>
    <w:rsid w:val="00BB06E6"/>
    <w:rsid w:val="00BB0901"/>
    <w:rsid w:val="00BB0A2D"/>
    <w:rsid w:val="00BB1135"/>
    <w:rsid w:val="00BB12AA"/>
    <w:rsid w:val="00BB158D"/>
    <w:rsid w:val="00BB1849"/>
    <w:rsid w:val="00BB1900"/>
    <w:rsid w:val="00BB1B0A"/>
    <w:rsid w:val="00BB1B58"/>
    <w:rsid w:val="00BB1C12"/>
    <w:rsid w:val="00BB1EB6"/>
    <w:rsid w:val="00BB299B"/>
    <w:rsid w:val="00BB2A2F"/>
    <w:rsid w:val="00BB2C13"/>
    <w:rsid w:val="00BB2C14"/>
    <w:rsid w:val="00BB2C96"/>
    <w:rsid w:val="00BB2DB9"/>
    <w:rsid w:val="00BB3240"/>
    <w:rsid w:val="00BB3348"/>
    <w:rsid w:val="00BB3388"/>
    <w:rsid w:val="00BB338A"/>
    <w:rsid w:val="00BB35B5"/>
    <w:rsid w:val="00BB3638"/>
    <w:rsid w:val="00BB374C"/>
    <w:rsid w:val="00BB3AD4"/>
    <w:rsid w:val="00BB3C7C"/>
    <w:rsid w:val="00BB3E50"/>
    <w:rsid w:val="00BB4123"/>
    <w:rsid w:val="00BB4A60"/>
    <w:rsid w:val="00BB4A7E"/>
    <w:rsid w:val="00BB4D1D"/>
    <w:rsid w:val="00BB4D25"/>
    <w:rsid w:val="00BB4E24"/>
    <w:rsid w:val="00BB4EAE"/>
    <w:rsid w:val="00BB54DC"/>
    <w:rsid w:val="00BB5B0C"/>
    <w:rsid w:val="00BB5B14"/>
    <w:rsid w:val="00BB5BC4"/>
    <w:rsid w:val="00BB5C06"/>
    <w:rsid w:val="00BB5FB3"/>
    <w:rsid w:val="00BB641D"/>
    <w:rsid w:val="00BB64D6"/>
    <w:rsid w:val="00BB66CB"/>
    <w:rsid w:val="00BB67B0"/>
    <w:rsid w:val="00BB6946"/>
    <w:rsid w:val="00BB6B16"/>
    <w:rsid w:val="00BB7202"/>
    <w:rsid w:val="00BB760E"/>
    <w:rsid w:val="00BB77EB"/>
    <w:rsid w:val="00BB7891"/>
    <w:rsid w:val="00BB792A"/>
    <w:rsid w:val="00BB7FA2"/>
    <w:rsid w:val="00BC0027"/>
    <w:rsid w:val="00BC00A9"/>
    <w:rsid w:val="00BC0645"/>
    <w:rsid w:val="00BC0732"/>
    <w:rsid w:val="00BC0772"/>
    <w:rsid w:val="00BC084A"/>
    <w:rsid w:val="00BC093C"/>
    <w:rsid w:val="00BC098B"/>
    <w:rsid w:val="00BC09F5"/>
    <w:rsid w:val="00BC0BBA"/>
    <w:rsid w:val="00BC0E87"/>
    <w:rsid w:val="00BC1079"/>
    <w:rsid w:val="00BC10E5"/>
    <w:rsid w:val="00BC11AC"/>
    <w:rsid w:val="00BC14F9"/>
    <w:rsid w:val="00BC15E8"/>
    <w:rsid w:val="00BC194F"/>
    <w:rsid w:val="00BC19E1"/>
    <w:rsid w:val="00BC19EB"/>
    <w:rsid w:val="00BC1C1C"/>
    <w:rsid w:val="00BC1E61"/>
    <w:rsid w:val="00BC1FCB"/>
    <w:rsid w:val="00BC202B"/>
    <w:rsid w:val="00BC209F"/>
    <w:rsid w:val="00BC21C4"/>
    <w:rsid w:val="00BC248D"/>
    <w:rsid w:val="00BC2997"/>
    <w:rsid w:val="00BC2A23"/>
    <w:rsid w:val="00BC3548"/>
    <w:rsid w:val="00BC3657"/>
    <w:rsid w:val="00BC3673"/>
    <w:rsid w:val="00BC3786"/>
    <w:rsid w:val="00BC38E0"/>
    <w:rsid w:val="00BC3A1B"/>
    <w:rsid w:val="00BC3C91"/>
    <w:rsid w:val="00BC3EF3"/>
    <w:rsid w:val="00BC3FDA"/>
    <w:rsid w:val="00BC4876"/>
    <w:rsid w:val="00BC49A1"/>
    <w:rsid w:val="00BC5124"/>
    <w:rsid w:val="00BC5212"/>
    <w:rsid w:val="00BC5620"/>
    <w:rsid w:val="00BC5C4D"/>
    <w:rsid w:val="00BC5EB3"/>
    <w:rsid w:val="00BC5F1B"/>
    <w:rsid w:val="00BC61C7"/>
    <w:rsid w:val="00BC65CE"/>
    <w:rsid w:val="00BC68E3"/>
    <w:rsid w:val="00BC6BD7"/>
    <w:rsid w:val="00BC6D8B"/>
    <w:rsid w:val="00BC6EFB"/>
    <w:rsid w:val="00BC7320"/>
    <w:rsid w:val="00BC7600"/>
    <w:rsid w:val="00BC798F"/>
    <w:rsid w:val="00BC7DDD"/>
    <w:rsid w:val="00BC7F3D"/>
    <w:rsid w:val="00BD0380"/>
    <w:rsid w:val="00BD068E"/>
    <w:rsid w:val="00BD073F"/>
    <w:rsid w:val="00BD079E"/>
    <w:rsid w:val="00BD0EA4"/>
    <w:rsid w:val="00BD1054"/>
    <w:rsid w:val="00BD11A3"/>
    <w:rsid w:val="00BD11B4"/>
    <w:rsid w:val="00BD13A7"/>
    <w:rsid w:val="00BD1500"/>
    <w:rsid w:val="00BD18B2"/>
    <w:rsid w:val="00BD1C03"/>
    <w:rsid w:val="00BD1DA1"/>
    <w:rsid w:val="00BD2339"/>
    <w:rsid w:val="00BD23D5"/>
    <w:rsid w:val="00BD27E7"/>
    <w:rsid w:val="00BD283D"/>
    <w:rsid w:val="00BD2DC9"/>
    <w:rsid w:val="00BD31DC"/>
    <w:rsid w:val="00BD33C4"/>
    <w:rsid w:val="00BD34DD"/>
    <w:rsid w:val="00BD3845"/>
    <w:rsid w:val="00BD3B45"/>
    <w:rsid w:val="00BD3B5E"/>
    <w:rsid w:val="00BD3FB1"/>
    <w:rsid w:val="00BD41BC"/>
    <w:rsid w:val="00BD42B9"/>
    <w:rsid w:val="00BD4546"/>
    <w:rsid w:val="00BD4F4E"/>
    <w:rsid w:val="00BD556A"/>
    <w:rsid w:val="00BD559F"/>
    <w:rsid w:val="00BD55E7"/>
    <w:rsid w:val="00BD565A"/>
    <w:rsid w:val="00BD578A"/>
    <w:rsid w:val="00BD57F4"/>
    <w:rsid w:val="00BD57FD"/>
    <w:rsid w:val="00BD5C2B"/>
    <w:rsid w:val="00BD5CA9"/>
    <w:rsid w:val="00BD5D05"/>
    <w:rsid w:val="00BD6021"/>
    <w:rsid w:val="00BD61D1"/>
    <w:rsid w:val="00BD65BE"/>
    <w:rsid w:val="00BD6E23"/>
    <w:rsid w:val="00BD73D5"/>
    <w:rsid w:val="00BD74ED"/>
    <w:rsid w:val="00BD77B6"/>
    <w:rsid w:val="00BD784C"/>
    <w:rsid w:val="00BD7CF7"/>
    <w:rsid w:val="00BD7F66"/>
    <w:rsid w:val="00BE0037"/>
    <w:rsid w:val="00BE02BB"/>
    <w:rsid w:val="00BE0398"/>
    <w:rsid w:val="00BE0995"/>
    <w:rsid w:val="00BE0A54"/>
    <w:rsid w:val="00BE0B7E"/>
    <w:rsid w:val="00BE0C59"/>
    <w:rsid w:val="00BE0E77"/>
    <w:rsid w:val="00BE0E7B"/>
    <w:rsid w:val="00BE13A9"/>
    <w:rsid w:val="00BE16B9"/>
    <w:rsid w:val="00BE1C40"/>
    <w:rsid w:val="00BE1D03"/>
    <w:rsid w:val="00BE21BC"/>
    <w:rsid w:val="00BE22E8"/>
    <w:rsid w:val="00BE2601"/>
    <w:rsid w:val="00BE298B"/>
    <w:rsid w:val="00BE2AD6"/>
    <w:rsid w:val="00BE2B94"/>
    <w:rsid w:val="00BE2CB4"/>
    <w:rsid w:val="00BE2F38"/>
    <w:rsid w:val="00BE2F4D"/>
    <w:rsid w:val="00BE2FBE"/>
    <w:rsid w:val="00BE338C"/>
    <w:rsid w:val="00BE3BE3"/>
    <w:rsid w:val="00BE3C5B"/>
    <w:rsid w:val="00BE3CBA"/>
    <w:rsid w:val="00BE43B7"/>
    <w:rsid w:val="00BE4700"/>
    <w:rsid w:val="00BE491A"/>
    <w:rsid w:val="00BE4A50"/>
    <w:rsid w:val="00BE4C29"/>
    <w:rsid w:val="00BE4E76"/>
    <w:rsid w:val="00BE5369"/>
    <w:rsid w:val="00BE5488"/>
    <w:rsid w:val="00BE5BB0"/>
    <w:rsid w:val="00BE5D01"/>
    <w:rsid w:val="00BE5E24"/>
    <w:rsid w:val="00BE5E80"/>
    <w:rsid w:val="00BE5FD0"/>
    <w:rsid w:val="00BE6279"/>
    <w:rsid w:val="00BE646F"/>
    <w:rsid w:val="00BE66FF"/>
    <w:rsid w:val="00BE681E"/>
    <w:rsid w:val="00BE682A"/>
    <w:rsid w:val="00BE6A0B"/>
    <w:rsid w:val="00BE6A47"/>
    <w:rsid w:val="00BE6A6D"/>
    <w:rsid w:val="00BE6B04"/>
    <w:rsid w:val="00BE6B56"/>
    <w:rsid w:val="00BE6D42"/>
    <w:rsid w:val="00BE6E71"/>
    <w:rsid w:val="00BE7271"/>
    <w:rsid w:val="00BE7289"/>
    <w:rsid w:val="00BE7719"/>
    <w:rsid w:val="00BE77D8"/>
    <w:rsid w:val="00BE7AA2"/>
    <w:rsid w:val="00BE7D97"/>
    <w:rsid w:val="00BE7F79"/>
    <w:rsid w:val="00BF008C"/>
    <w:rsid w:val="00BF01E0"/>
    <w:rsid w:val="00BF043E"/>
    <w:rsid w:val="00BF049B"/>
    <w:rsid w:val="00BF0774"/>
    <w:rsid w:val="00BF0AA5"/>
    <w:rsid w:val="00BF0C38"/>
    <w:rsid w:val="00BF11B5"/>
    <w:rsid w:val="00BF121F"/>
    <w:rsid w:val="00BF1264"/>
    <w:rsid w:val="00BF156C"/>
    <w:rsid w:val="00BF1572"/>
    <w:rsid w:val="00BF15A1"/>
    <w:rsid w:val="00BF15CF"/>
    <w:rsid w:val="00BF1668"/>
    <w:rsid w:val="00BF18D2"/>
    <w:rsid w:val="00BF1AB0"/>
    <w:rsid w:val="00BF1CC7"/>
    <w:rsid w:val="00BF1D7E"/>
    <w:rsid w:val="00BF1E33"/>
    <w:rsid w:val="00BF1F41"/>
    <w:rsid w:val="00BF204B"/>
    <w:rsid w:val="00BF2783"/>
    <w:rsid w:val="00BF27C5"/>
    <w:rsid w:val="00BF307F"/>
    <w:rsid w:val="00BF30B9"/>
    <w:rsid w:val="00BF33AC"/>
    <w:rsid w:val="00BF33E2"/>
    <w:rsid w:val="00BF365C"/>
    <w:rsid w:val="00BF3C35"/>
    <w:rsid w:val="00BF3C93"/>
    <w:rsid w:val="00BF3E85"/>
    <w:rsid w:val="00BF3F6A"/>
    <w:rsid w:val="00BF404F"/>
    <w:rsid w:val="00BF460C"/>
    <w:rsid w:val="00BF462E"/>
    <w:rsid w:val="00BF464E"/>
    <w:rsid w:val="00BF46FA"/>
    <w:rsid w:val="00BF4A16"/>
    <w:rsid w:val="00BF4C1A"/>
    <w:rsid w:val="00BF4E17"/>
    <w:rsid w:val="00BF4E58"/>
    <w:rsid w:val="00BF53BA"/>
    <w:rsid w:val="00BF53C4"/>
    <w:rsid w:val="00BF57DF"/>
    <w:rsid w:val="00BF61E8"/>
    <w:rsid w:val="00BF67A8"/>
    <w:rsid w:val="00BF6EF0"/>
    <w:rsid w:val="00BF6F03"/>
    <w:rsid w:val="00BF7651"/>
    <w:rsid w:val="00BF7687"/>
    <w:rsid w:val="00BF789C"/>
    <w:rsid w:val="00BF7C20"/>
    <w:rsid w:val="00C00084"/>
    <w:rsid w:val="00C002DF"/>
    <w:rsid w:val="00C007B3"/>
    <w:rsid w:val="00C00956"/>
    <w:rsid w:val="00C01347"/>
    <w:rsid w:val="00C0174B"/>
    <w:rsid w:val="00C01863"/>
    <w:rsid w:val="00C01C21"/>
    <w:rsid w:val="00C01CCB"/>
    <w:rsid w:val="00C01F69"/>
    <w:rsid w:val="00C02938"/>
    <w:rsid w:val="00C02A32"/>
    <w:rsid w:val="00C02F9F"/>
    <w:rsid w:val="00C03030"/>
    <w:rsid w:val="00C034FC"/>
    <w:rsid w:val="00C03666"/>
    <w:rsid w:val="00C0381A"/>
    <w:rsid w:val="00C03831"/>
    <w:rsid w:val="00C0391A"/>
    <w:rsid w:val="00C03E46"/>
    <w:rsid w:val="00C03E5A"/>
    <w:rsid w:val="00C042D5"/>
    <w:rsid w:val="00C04440"/>
    <w:rsid w:val="00C0496C"/>
    <w:rsid w:val="00C04C1E"/>
    <w:rsid w:val="00C04D58"/>
    <w:rsid w:val="00C04E03"/>
    <w:rsid w:val="00C04E98"/>
    <w:rsid w:val="00C04F4F"/>
    <w:rsid w:val="00C04F73"/>
    <w:rsid w:val="00C05160"/>
    <w:rsid w:val="00C0522D"/>
    <w:rsid w:val="00C0540E"/>
    <w:rsid w:val="00C0575A"/>
    <w:rsid w:val="00C0588D"/>
    <w:rsid w:val="00C05BF5"/>
    <w:rsid w:val="00C05E65"/>
    <w:rsid w:val="00C05FFE"/>
    <w:rsid w:val="00C06118"/>
    <w:rsid w:val="00C062DB"/>
    <w:rsid w:val="00C06442"/>
    <w:rsid w:val="00C064FF"/>
    <w:rsid w:val="00C066D9"/>
    <w:rsid w:val="00C06D63"/>
    <w:rsid w:val="00C06E40"/>
    <w:rsid w:val="00C06EE4"/>
    <w:rsid w:val="00C06EF5"/>
    <w:rsid w:val="00C06FE1"/>
    <w:rsid w:val="00C07361"/>
    <w:rsid w:val="00C073CC"/>
    <w:rsid w:val="00C07482"/>
    <w:rsid w:val="00C0755B"/>
    <w:rsid w:val="00C076AD"/>
    <w:rsid w:val="00C0777B"/>
    <w:rsid w:val="00C103D3"/>
    <w:rsid w:val="00C1041C"/>
    <w:rsid w:val="00C105C4"/>
    <w:rsid w:val="00C10672"/>
    <w:rsid w:val="00C10737"/>
    <w:rsid w:val="00C10B16"/>
    <w:rsid w:val="00C10CA8"/>
    <w:rsid w:val="00C10CAB"/>
    <w:rsid w:val="00C10CD9"/>
    <w:rsid w:val="00C10D2E"/>
    <w:rsid w:val="00C10D9F"/>
    <w:rsid w:val="00C10E3F"/>
    <w:rsid w:val="00C10FFE"/>
    <w:rsid w:val="00C1103E"/>
    <w:rsid w:val="00C11236"/>
    <w:rsid w:val="00C11560"/>
    <w:rsid w:val="00C1170F"/>
    <w:rsid w:val="00C119AC"/>
    <w:rsid w:val="00C11AF3"/>
    <w:rsid w:val="00C11B83"/>
    <w:rsid w:val="00C124E6"/>
    <w:rsid w:val="00C12541"/>
    <w:rsid w:val="00C12612"/>
    <w:rsid w:val="00C12646"/>
    <w:rsid w:val="00C127A1"/>
    <w:rsid w:val="00C127ED"/>
    <w:rsid w:val="00C12929"/>
    <w:rsid w:val="00C129AD"/>
    <w:rsid w:val="00C12AA5"/>
    <w:rsid w:val="00C12ED6"/>
    <w:rsid w:val="00C13191"/>
    <w:rsid w:val="00C133CD"/>
    <w:rsid w:val="00C13636"/>
    <w:rsid w:val="00C13D1B"/>
    <w:rsid w:val="00C13F1C"/>
    <w:rsid w:val="00C140C1"/>
    <w:rsid w:val="00C1451A"/>
    <w:rsid w:val="00C1455E"/>
    <w:rsid w:val="00C14898"/>
    <w:rsid w:val="00C14D57"/>
    <w:rsid w:val="00C14DFA"/>
    <w:rsid w:val="00C14E0A"/>
    <w:rsid w:val="00C14ECE"/>
    <w:rsid w:val="00C15060"/>
    <w:rsid w:val="00C150E0"/>
    <w:rsid w:val="00C15176"/>
    <w:rsid w:val="00C152A9"/>
    <w:rsid w:val="00C152B8"/>
    <w:rsid w:val="00C1532F"/>
    <w:rsid w:val="00C1550D"/>
    <w:rsid w:val="00C15988"/>
    <w:rsid w:val="00C15FDA"/>
    <w:rsid w:val="00C16849"/>
    <w:rsid w:val="00C168D9"/>
    <w:rsid w:val="00C16A57"/>
    <w:rsid w:val="00C16D81"/>
    <w:rsid w:val="00C16E2F"/>
    <w:rsid w:val="00C16E66"/>
    <w:rsid w:val="00C16F66"/>
    <w:rsid w:val="00C16FA2"/>
    <w:rsid w:val="00C17349"/>
    <w:rsid w:val="00C174EB"/>
    <w:rsid w:val="00C17575"/>
    <w:rsid w:val="00C17985"/>
    <w:rsid w:val="00C17997"/>
    <w:rsid w:val="00C17C8B"/>
    <w:rsid w:val="00C17DF7"/>
    <w:rsid w:val="00C17E47"/>
    <w:rsid w:val="00C17F36"/>
    <w:rsid w:val="00C17F39"/>
    <w:rsid w:val="00C20139"/>
    <w:rsid w:val="00C202CE"/>
    <w:rsid w:val="00C2032A"/>
    <w:rsid w:val="00C203BC"/>
    <w:rsid w:val="00C204E3"/>
    <w:rsid w:val="00C20693"/>
    <w:rsid w:val="00C2077E"/>
    <w:rsid w:val="00C208D8"/>
    <w:rsid w:val="00C20D63"/>
    <w:rsid w:val="00C20EF8"/>
    <w:rsid w:val="00C21086"/>
    <w:rsid w:val="00C21AC6"/>
    <w:rsid w:val="00C21AF1"/>
    <w:rsid w:val="00C21ED7"/>
    <w:rsid w:val="00C21F09"/>
    <w:rsid w:val="00C2214C"/>
    <w:rsid w:val="00C221AF"/>
    <w:rsid w:val="00C223BE"/>
    <w:rsid w:val="00C22495"/>
    <w:rsid w:val="00C224E7"/>
    <w:rsid w:val="00C2285D"/>
    <w:rsid w:val="00C228E6"/>
    <w:rsid w:val="00C22CDE"/>
    <w:rsid w:val="00C22E36"/>
    <w:rsid w:val="00C23159"/>
    <w:rsid w:val="00C2341B"/>
    <w:rsid w:val="00C234E1"/>
    <w:rsid w:val="00C2378B"/>
    <w:rsid w:val="00C23B71"/>
    <w:rsid w:val="00C23D34"/>
    <w:rsid w:val="00C23F7D"/>
    <w:rsid w:val="00C24011"/>
    <w:rsid w:val="00C24368"/>
    <w:rsid w:val="00C24613"/>
    <w:rsid w:val="00C24974"/>
    <w:rsid w:val="00C24B15"/>
    <w:rsid w:val="00C24B97"/>
    <w:rsid w:val="00C24EE5"/>
    <w:rsid w:val="00C2510F"/>
    <w:rsid w:val="00C25321"/>
    <w:rsid w:val="00C25738"/>
    <w:rsid w:val="00C257C1"/>
    <w:rsid w:val="00C25F17"/>
    <w:rsid w:val="00C26336"/>
    <w:rsid w:val="00C26410"/>
    <w:rsid w:val="00C26A04"/>
    <w:rsid w:val="00C26BDE"/>
    <w:rsid w:val="00C26F30"/>
    <w:rsid w:val="00C27612"/>
    <w:rsid w:val="00C27619"/>
    <w:rsid w:val="00C27915"/>
    <w:rsid w:val="00C27959"/>
    <w:rsid w:val="00C27CD7"/>
    <w:rsid w:val="00C300B8"/>
    <w:rsid w:val="00C301FF"/>
    <w:rsid w:val="00C302C1"/>
    <w:rsid w:val="00C30305"/>
    <w:rsid w:val="00C3037B"/>
    <w:rsid w:val="00C3061E"/>
    <w:rsid w:val="00C30921"/>
    <w:rsid w:val="00C3093F"/>
    <w:rsid w:val="00C30BA9"/>
    <w:rsid w:val="00C30BBE"/>
    <w:rsid w:val="00C30DF3"/>
    <w:rsid w:val="00C30DFA"/>
    <w:rsid w:val="00C31045"/>
    <w:rsid w:val="00C31562"/>
    <w:rsid w:val="00C319C0"/>
    <w:rsid w:val="00C31BFF"/>
    <w:rsid w:val="00C31C34"/>
    <w:rsid w:val="00C32192"/>
    <w:rsid w:val="00C3272A"/>
    <w:rsid w:val="00C327D5"/>
    <w:rsid w:val="00C32AEF"/>
    <w:rsid w:val="00C32E81"/>
    <w:rsid w:val="00C33164"/>
    <w:rsid w:val="00C332AD"/>
    <w:rsid w:val="00C3335C"/>
    <w:rsid w:val="00C334D9"/>
    <w:rsid w:val="00C336AA"/>
    <w:rsid w:val="00C33825"/>
    <w:rsid w:val="00C33855"/>
    <w:rsid w:val="00C33AD9"/>
    <w:rsid w:val="00C33BBB"/>
    <w:rsid w:val="00C33C0F"/>
    <w:rsid w:val="00C33C8C"/>
    <w:rsid w:val="00C33E2C"/>
    <w:rsid w:val="00C34042"/>
    <w:rsid w:val="00C342F1"/>
    <w:rsid w:val="00C34347"/>
    <w:rsid w:val="00C343F1"/>
    <w:rsid w:val="00C34567"/>
    <w:rsid w:val="00C34594"/>
    <w:rsid w:val="00C347BB"/>
    <w:rsid w:val="00C34D48"/>
    <w:rsid w:val="00C34FF5"/>
    <w:rsid w:val="00C3500A"/>
    <w:rsid w:val="00C35536"/>
    <w:rsid w:val="00C35664"/>
    <w:rsid w:val="00C35737"/>
    <w:rsid w:val="00C357C8"/>
    <w:rsid w:val="00C35B61"/>
    <w:rsid w:val="00C36016"/>
    <w:rsid w:val="00C3654C"/>
    <w:rsid w:val="00C3657E"/>
    <w:rsid w:val="00C366ED"/>
    <w:rsid w:val="00C369A5"/>
    <w:rsid w:val="00C36C44"/>
    <w:rsid w:val="00C373F1"/>
    <w:rsid w:val="00C374C4"/>
    <w:rsid w:val="00C379E2"/>
    <w:rsid w:val="00C37C01"/>
    <w:rsid w:val="00C37FEF"/>
    <w:rsid w:val="00C40009"/>
    <w:rsid w:val="00C401F5"/>
    <w:rsid w:val="00C402C1"/>
    <w:rsid w:val="00C40300"/>
    <w:rsid w:val="00C40420"/>
    <w:rsid w:val="00C40630"/>
    <w:rsid w:val="00C406CE"/>
    <w:rsid w:val="00C40840"/>
    <w:rsid w:val="00C40B0B"/>
    <w:rsid w:val="00C40DA1"/>
    <w:rsid w:val="00C4109F"/>
    <w:rsid w:val="00C4189C"/>
    <w:rsid w:val="00C41DEF"/>
    <w:rsid w:val="00C424A9"/>
    <w:rsid w:val="00C427BE"/>
    <w:rsid w:val="00C427EC"/>
    <w:rsid w:val="00C42B54"/>
    <w:rsid w:val="00C42BA6"/>
    <w:rsid w:val="00C42BBF"/>
    <w:rsid w:val="00C42EB4"/>
    <w:rsid w:val="00C42EC8"/>
    <w:rsid w:val="00C42FD5"/>
    <w:rsid w:val="00C432FE"/>
    <w:rsid w:val="00C4330A"/>
    <w:rsid w:val="00C4336B"/>
    <w:rsid w:val="00C43A59"/>
    <w:rsid w:val="00C43A7F"/>
    <w:rsid w:val="00C43AE8"/>
    <w:rsid w:val="00C43E8E"/>
    <w:rsid w:val="00C44046"/>
    <w:rsid w:val="00C441CC"/>
    <w:rsid w:val="00C44458"/>
    <w:rsid w:val="00C446A6"/>
    <w:rsid w:val="00C44734"/>
    <w:rsid w:val="00C448D7"/>
    <w:rsid w:val="00C448F7"/>
    <w:rsid w:val="00C44B4E"/>
    <w:rsid w:val="00C44EE3"/>
    <w:rsid w:val="00C45134"/>
    <w:rsid w:val="00C4516B"/>
    <w:rsid w:val="00C45232"/>
    <w:rsid w:val="00C452E9"/>
    <w:rsid w:val="00C452F9"/>
    <w:rsid w:val="00C4540E"/>
    <w:rsid w:val="00C455F5"/>
    <w:rsid w:val="00C45667"/>
    <w:rsid w:val="00C45938"/>
    <w:rsid w:val="00C45BF1"/>
    <w:rsid w:val="00C45C2F"/>
    <w:rsid w:val="00C45C3F"/>
    <w:rsid w:val="00C45F5F"/>
    <w:rsid w:val="00C45FDF"/>
    <w:rsid w:val="00C46131"/>
    <w:rsid w:val="00C461E9"/>
    <w:rsid w:val="00C464CA"/>
    <w:rsid w:val="00C46713"/>
    <w:rsid w:val="00C46734"/>
    <w:rsid w:val="00C46D77"/>
    <w:rsid w:val="00C47053"/>
    <w:rsid w:val="00C47219"/>
    <w:rsid w:val="00C472F5"/>
    <w:rsid w:val="00C473DA"/>
    <w:rsid w:val="00C4744E"/>
    <w:rsid w:val="00C4779A"/>
    <w:rsid w:val="00C47999"/>
    <w:rsid w:val="00C479AE"/>
    <w:rsid w:val="00C47BC2"/>
    <w:rsid w:val="00C47E81"/>
    <w:rsid w:val="00C47F91"/>
    <w:rsid w:val="00C505FB"/>
    <w:rsid w:val="00C50683"/>
    <w:rsid w:val="00C50CF7"/>
    <w:rsid w:val="00C50DD5"/>
    <w:rsid w:val="00C511AB"/>
    <w:rsid w:val="00C51679"/>
    <w:rsid w:val="00C51B1F"/>
    <w:rsid w:val="00C51E2A"/>
    <w:rsid w:val="00C52029"/>
    <w:rsid w:val="00C5262B"/>
    <w:rsid w:val="00C52798"/>
    <w:rsid w:val="00C52BE2"/>
    <w:rsid w:val="00C52CC7"/>
    <w:rsid w:val="00C5311A"/>
    <w:rsid w:val="00C533CB"/>
    <w:rsid w:val="00C53418"/>
    <w:rsid w:val="00C53830"/>
    <w:rsid w:val="00C53A8E"/>
    <w:rsid w:val="00C53D20"/>
    <w:rsid w:val="00C54461"/>
    <w:rsid w:val="00C54670"/>
    <w:rsid w:val="00C54869"/>
    <w:rsid w:val="00C54984"/>
    <w:rsid w:val="00C549DA"/>
    <w:rsid w:val="00C54B06"/>
    <w:rsid w:val="00C54C25"/>
    <w:rsid w:val="00C54CE2"/>
    <w:rsid w:val="00C54E3C"/>
    <w:rsid w:val="00C54F1A"/>
    <w:rsid w:val="00C553DB"/>
    <w:rsid w:val="00C5556E"/>
    <w:rsid w:val="00C556DA"/>
    <w:rsid w:val="00C556F5"/>
    <w:rsid w:val="00C556F7"/>
    <w:rsid w:val="00C55DA9"/>
    <w:rsid w:val="00C55DB8"/>
    <w:rsid w:val="00C56025"/>
    <w:rsid w:val="00C562A7"/>
    <w:rsid w:val="00C563EC"/>
    <w:rsid w:val="00C56C2B"/>
    <w:rsid w:val="00C56CD0"/>
    <w:rsid w:val="00C56F0A"/>
    <w:rsid w:val="00C5737E"/>
    <w:rsid w:val="00C57585"/>
    <w:rsid w:val="00C576B8"/>
    <w:rsid w:val="00C5793D"/>
    <w:rsid w:val="00C57C54"/>
    <w:rsid w:val="00C57F61"/>
    <w:rsid w:val="00C57F6F"/>
    <w:rsid w:val="00C600AB"/>
    <w:rsid w:val="00C6092D"/>
    <w:rsid w:val="00C60B5E"/>
    <w:rsid w:val="00C60C60"/>
    <w:rsid w:val="00C60C7B"/>
    <w:rsid w:val="00C60E4D"/>
    <w:rsid w:val="00C60E75"/>
    <w:rsid w:val="00C60E81"/>
    <w:rsid w:val="00C60F99"/>
    <w:rsid w:val="00C6124C"/>
    <w:rsid w:val="00C61604"/>
    <w:rsid w:val="00C6189A"/>
    <w:rsid w:val="00C618CB"/>
    <w:rsid w:val="00C618EE"/>
    <w:rsid w:val="00C61965"/>
    <w:rsid w:val="00C61A34"/>
    <w:rsid w:val="00C61D08"/>
    <w:rsid w:val="00C621E4"/>
    <w:rsid w:val="00C62567"/>
    <w:rsid w:val="00C62629"/>
    <w:rsid w:val="00C62735"/>
    <w:rsid w:val="00C62A34"/>
    <w:rsid w:val="00C62C1B"/>
    <w:rsid w:val="00C62C2E"/>
    <w:rsid w:val="00C62EE2"/>
    <w:rsid w:val="00C6335B"/>
    <w:rsid w:val="00C635E4"/>
    <w:rsid w:val="00C63794"/>
    <w:rsid w:val="00C63D7D"/>
    <w:rsid w:val="00C64041"/>
    <w:rsid w:val="00C640CE"/>
    <w:rsid w:val="00C6425E"/>
    <w:rsid w:val="00C6493B"/>
    <w:rsid w:val="00C64A8F"/>
    <w:rsid w:val="00C64B8C"/>
    <w:rsid w:val="00C64C0A"/>
    <w:rsid w:val="00C6531E"/>
    <w:rsid w:val="00C653CF"/>
    <w:rsid w:val="00C656A1"/>
    <w:rsid w:val="00C65A97"/>
    <w:rsid w:val="00C65BAC"/>
    <w:rsid w:val="00C65C55"/>
    <w:rsid w:val="00C65D0C"/>
    <w:rsid w:val="00C65E89"/>
    <w:rsid w:val="00C66475"/>
    <w:rsid w:val="00C6674E"/>
    <w:rsid w:val="00C66813"/>
    <w:rsid w:val="00C668F7"/>
    <w:rsid w:val="00C66D13"/>
    <w:rsid w:val="00C66F77"/>
    <w:rsid w:val="00C67269"/>
    <w:rsid w:val="00C67448"/>
    <w:rsid w:val="00C67496"/>
    <w:rsid w:val="00C6762E"/>
    <w:rsid w:val="00C67782"/>
    <w:rsid w:val="00C6785E"/>
    <w:rsid w:val="00C678BD"/>
    <w:rsid w:val="00C679A4"/>
    <w:rsid w:val="00C67DF5"/>
    <w:rsid w:val="00C702C0"/>
    <w:rsid w:val="00C707A0"/>
    <w:rsid w:val="00C70B27"/>
    <w:rsid w:val="00C70B3C"/>
    <w:rsid w:val="00C70E57"/>
    <w:rsid w:val="00C70E77"/>
    <w:rsid w:val="00C70E84"/>
    <w:rsid w:val="00C7108D"/>
    <w:rsid w:val="00C71113"/>
    <w:rsid w:val="00C717D8"/>
    <w:rsid w:val="00C71960"/>
    <w:rsid w:val="00C71A50"/>
    <w:rsid w:val="00C71B64"/>
    <w:rsid w:val="00C71DDB"/>
    <w:rsid w:val="00C71E4D"/>
    <w:rsid w:val="00C71FEB"/>
    <w:rsid w:val="00C71FED"/>
    <w:rsid w:val="00C72141"/>
    <w:rsid w:val="00C724F6"/>
    <w:rsid w:val="00C72662"/>
    <w:rsid w:val="00C72663"/>
    <w:rsid w:val="00C7268E"/>
    <w:rsid w:val="00C72917"/>
    <w:rsid w:val="00C729D4"/>
    <w:rsid w:val="00C72BC8"/>
    <w:rsid w:val="00C72C49"/>
    <w:rsid w:val="00C72EF9"/>
    <w:rsid w:val="00C735FD"/>
    <w:rsid w:val="00C73914"/>
    <w:rsid w:val="00C73B6D"/>
    <w:rsid w:val="00C73C78"/>
    <w:rsid w:val="00C73CDB"/>
    <w:rsid w:val="00C73DBA"/>
    <w:rsid w:val="00C73F12"/>
    <w:rsid w:val="00C74018"/>
    <w:rsid w:val="00C74028"/>
    <w:rsid w:val="00C7406E"/>
    <w:rsid w:val="00C743D4"/>
    <w:rsid w:val="00C745BB"/>
    <w:rsid w:val="00C7467A"/>
    <w:rsid w:val="00C74706"/>
    <w:rsid w:val="00C74A62"/>
    <w:rsid w:val="00C74D74"/>
    <w:rsid w:val="00C75062"/>
    <w:rsid w:val="00C751EA"/>
    <w:rsid w:val="00C7562B"/>
    <w:rsid w:val="00C75973"/>
    <w:rsid w:val="00C75AB1"/>
    <w:rsid w:val="00C75B1F"/>
    <w:rsid w:val="00C7607E"/>
    <w:rsid w:val="00C76268"/>
    <w:rsid w:val="00C7637B"/>
    <w:rsid w:val="00C764B7"/>
    <w:rsid w:val="00C7680C"/>
    <w:rsid w:val="00C768AB"/>
    <w:rsid w:val="00C7697D"/>
    <w:rsid w:val="00C7699F"/>
    <w:rsid w:val="00C76DE4"/>
    <w:rsid w:val="00C76E11"/>
    <w:rsid w:val="00C76F84"/>
    <w:rsid w:val="00C77219"/>
    <w:rsid w:val="00C772C0"/>
    <w:rsid w:val="00C77489"/>
    <w:rsid w:val="00C774CC"/>
    <w:rsid w:val="00C77703"/>
    <w:rsid w:val="00C7771C"/>
    <w:rsid w:val="00C77836"/>
    <w:rsid w:val="00C778E5"/>
    <w:rsid w:val="00C77942"/>
    <w:rsid w:val="00C800B8"/>
    <w:rsid w:val="00C80155"/>
    <w:rsid w:val="00C8025F"/>
    <w:rsid w:val="00C804F2"/>
    <w:rsid w:val="00C808FB"/>
    <w:rsid w:val="00C80904"/>
    <w:rsid w:val="00C80C8D"/>
    <w:rsid w:val="00C80CE9"/>
    <w:rsid w:val="00C80E94"/>
    <w:rsid w:val="00C80F90"/>
    <w:rsid w:val="00C80F98"/>
    <w:rsid w:val="00C8188D"/>
    <w:rsid w:val="00C81E9D"/>
    <w:rsid w:val="00C81ED1"/>
    <w:rsid w:val="00C82200"/>
    <w:rsid w:val="00C824F2"/>
    <w:rsid w:val="00C8256E"/>
    <w:rsid w:val="00C82597"/>
    <w:rsid w:val="00C82819"/>
    <w:rsid w:val="00C828F5"/>
    <w:rsid w:val="00C82B93"/>
    <w:rsid w:val="00C82BBA"/>
    <w:rsid w:val="00C82C9F"/>
    <w:rsid w:val="00C82F22"/>
    <w:rsid w:val="00C83538"/>
    <w:rsid w:val="00C83923"/>
    <w:rsid w:val="00C8397B"/>
    <w:rsid w:val="00C83C32"/>
    <w:rsid w:val="00C83E18"/>
    <w:rsid w:val="00C83E6F"/>
    <w:rsid w:val="00C83F6C"/>
    <w:rsid w:val="00C841F4"/>
    <w:rsid w:val="00C842C9"/>
    <w:rsid w:val="00C8442B"/>
    <w:rsid w:val="00C844E3"/>
    <w:rsid w:val="00C84821"/>
    <w:rsid w:val="00C84AD6"/>
    <w:rsid w:val="00C84D79"/>
    <w:rsid w:val="00C8504D"/>
    <w:rsid w:val="00C8569E"/>
    <w:rsid w:val="00C858D5"/>
    <w:rsid w:val="00C85B1E"/>
    <w:rsid w:val="00C85B24"/>
    <w:rsid w:val="00C85B45"/>
    <w:rsid w:val="00C85E58"/>
    <w:rsid w:val="00C85F39"/>
    <w:rsid w:val="00C85F94"/>
    <w:rsid w:val="00C868CD"/>
    <w:rsid w:val="00C869AD"/>
    <w:rsid w:val="00C86D39"/>
    <w:rsid w:val="00C86EB0"/>
    <w:rsid w:val="00C86EC0"/>
    <w:rsid w:val="00C86EFC"/>
    <w:rsid w:val="00C8724E"/>
    <w:rsid w:val="00C87304"/>
    <w:rsid w:val="00C87482"/>
    <w:rsid w:val="00C87AB5"/>
    <w:rsid w:val="00C87B0C"/>
    <w:rsid w:val="00C87B5A"/>
    <w:rsid w:val="00C900F7"/>
    <w:rsid w:val="00C9016A"/>
    <w:rsid w:val="00C901A7"/>
    <w:rsid w:val="00C905FA"/>
    <w:rsid w:val="00C90728"/>
    <w:rsid w:val="00C907B8"/>
    <w:rsid w:val="00C9090B"/>
    <w:rsid w:val="00C90B8D"/>
    <w:rsid w:val="00C90C16"/>
    <w:rsid w:val="00C90D70"/>
    <w:rsid w:val="00C91133"/>
    <w:rsid w:val="00C9140B"/>
    <w:rsid w:val="00C9156C"/>
    <w:rsid w:val="00C91774"/>
    <w:rsid w:val="00C917CE"/>
    <w:rsid w:val="00C918B0"/>
    <w:rsid w:val="00C91983"/>
    <w:rsid w:val="00C91A8E"/>
    <w:rsid w:val="00C91E16"/>
    <w:rsid w:val="00C91E5B"/>
    <w:rsid w:val="00C91EA8"/>
    <w:rsid w:val="00C91F61"/>
    <w:rsid w:val="00C92759"/>
    <w:rsid w:val="00C92833"/>
    <w:rsid w:val="00C92974"/>
    <w:rsid w:val="00C92A44"/>
    <w:rsid w:val="00C92BCB"/>
    <w:rsid w:val="00C92CC3"/>
    <w:rsid w:val="00C9308D"/>
    <w:rsid w:val="00C9351A"/>
    <w:rsid w:val="00C935B5"/>
    <w:rsid w:val="00C93809"/>
    <w:rsid w:val="00C93AB0"/>
    <w:rsid w:val="00C93D36"/>
    <w:rsid w:val="00C93F56"/>
    <w:rsid w:val="00C93FCC"/>
    <w:rsid w:val="00C940FB"/>
    <w:rsid w:val="00C94149"/>
    <w:rsid w:val="00C9426E"/>
    <w:rsid w:val="00C9428A"/>
    <w:rsid w:val="00C94593"/>
    <w:rsid w:val="00C94710"/>
    <w:rsid w:val="00C947E8"/>
    <w:rsid w:val="00C94C25"/>
    <w:rsid w:val="00C94C72"/>
    <w:rsid w:val="00C95241"/>
    <w:rsid w:val="00C9534D"/>
    <w:rsid w:val="00C95987"/>
    <w:rsid w:val="00C95B02"/>
    <w:rsid w:val="00C95CD9"/>
    <w:rsid w:val="00C9611B"/>
    <w:rsid w:val="00C9611D"/>
    <w:rsid w:val="00C963DA"/>
    <w:rsid w:val="00C96497"/>
    <w:rsid w:val="00C96540"/>
    <w:rsid w:val="00C9667B"/>
    <w:rsid w:val="00C96690"/>
    <w:rsid w:val="00C96874"/>
    <w:rsid w:val="00C9691A"/>
    <w:rsid w:val="00C96923"/>
    <w:rsid w:val="00C96C91"/>
    <w:rsid w:val="00C96DA2"/>
    <w:rsid w:val="00C96E7D"/>
    <w:rsid w:val="00C96F1B"/>
    <w:rsid w:val="00C96F92"/>
    <w:rsid w:val="00C96FA5"/>
    <w:rsid w:val="00C972D3"/>
    <w:rsid w:val="00C97531"/>
    <w:rsid w:val="00C97549"/>
    <w:rsid w:val="00C9758C"/>
    <w:rsid w:val="00C97723"/>
    <w:rsid w:val="00C97749"/>
    <w:rsid w:val="00C97866"/>
    <w:rsid w:val="00C97A24"/>
    <w:rsid w:val="00C97DE6"/>
    <w:rsid w:val="00C97DEC"/>
    <w:rsid w:val="00C97E80"/>
    <w:rsid w:val="00CA002A"/>
    <w:rsid w:val="00CA0383"/>
    <w:rsid w:val="00CA04F4"/>
    <w:rsid w:val="00CA06EE"/>
    <w:rsid w:val="00CA0862"/>
    <w:rsid w:val="00CA08BA"/>
    <w:rsid w:val="00CA08EF"/>
    <w:rsid w:val="00CA0E8F"/>
    <w:rsid w:val="00CA0EBF"/>
    <w:rsid w:val="00CA0FE4"/>
    <w:rsid w:val="00CA146C"/>
    <w:rsid w:val="00CA1AAC"/>
    <w:rsid w:val="00CA1E70"/>
    <w:rsid w:val="00CA1E77"/>
    <w:rsid w:val="00CA1F02"/>
    <w:rsid w:val="00CA1F7F"/>
    <w:rsid w:val="00CA20C8"/>
    <w:rsid w:val="00CA2425"/>
    <w:rsid w:val="00CA2A37"/>
    <w:rsid w:val="00CA2B4B"/>
    <w:rsid w:val="00CA2B63"/>
    <w:rsid w:val="00CA2C9B"/>
    <w:rsid w:val="00CA2CD8"/>
    <w:rsid w:val="00CA316F"/>
    <w:rsid w:val="00CA31BF"/>
    <w:rsid w:val="00CA3300"/>
    <w:rsid w:val="00CA33DF"/>
    <w:rsid w:val="00CA37B5"/>
    <w:rsid w:val="00CA38BE"/>
    <w:rsid w:val="00CA38C7"/>
    <w:rsid w:val="00CA38CB"/>
    <w:rsid w:val="00CA39C2"/>
    <w:rsid w:val="00CA3D99"/>
    <w:rsid w:val="00CA3E02"/>
    <w:rsid w:val="00CA400C"/>
    <w:rsid w:val="00CA42E4"/>
    <w:rsid w:val="00CA4798"/>
    <w:rsid w:val="00CA4F8D"/>
    <w:rsid w:val="00CA4FE4"/>
    <w:rsid w:val="00CA53C4"/>
    <w:rsid w:val="00CA585B"/>
    <w:rsid w:val="00CA5A75"/>
    <w:rsid w:val="00CA5B00"/>
    <w:rsid w:val="00CA5DEB"/>
    <w:rsid w:val="00CA5E92"/>
    <w:rsid w:val="00CA5FCB"/>
    <w:rsid w:val="00CA6586"/>
    <w:rsid w:val="00CA66E6"/>
    <w:rsid w:val="00CA68F6"/>
    <w:rsid w:val="00CA6B7C"/>
    <w:rsid w:val="00CA6D6B"/>
    <w:rsid w:val="00CA6DFA"/>
    <w:rsid w:val="00CA6E4E"/>
    <w:rsid w:val="00CA7072"/>
    <w:rsid w:val="00CA7348"/>
    <w:rsid w:val="00CA748B"/>
    <w:rsid w:val="00CA7797"/>
    <w:rsid w:val="00CA7F80"/>
    <w:rsid w:val="00CB000F"/>
    <w:rsid w:val="00CB0018"/>
    <w:rsid w:val="00CB01FD"/>
    <w:rsid w:val="00CB04E2"/>
    <w:rsid w:val="00CB0540"/>
    <w:rsid w:val="00CB0AFF"/>
    <w:rsid w:val="00CB0B1F"/>
    <w:rsid w:val="00CB0D0A"/>
    <w:rsid w:val="00CB0D8F"/>
    <w:rsid w:val="00CB0DF8"/>
    <w:rsid w:val="00CB10F9"/>
    <w:rsid w:val="00CB1190"/>
    <w:rsid w:val="00CB119C"/>
    <w:rsid w:val="00CB13AD"/>
    <w:rsid w:val="00CB1777"/>
    <w:rsid w:val="00CB17C3"/>
    <w:rsid w:val="00CB191E"/>
    <w:rsid w:val="00CB1941"/>
    <w:rsid w:val="00CB19AC"/>
    <w:rsid w:val="00CB19AE"/>
    <w:rsid w:val="00CB19B0"/>
    <w:rsid w:val="00CB1AA6"/>
    <w:rsid w:val="00CB1EE3"/>
    <w:rsid w:val="00CB1FD0"/>
    <w:rsid w:val="00CB2032"/>
    <w:rsid w:val="00CB2099"/>
    <w:rsid w:val="00CB26DF"/>
    <w:rsid w:val="00CB2CD4"/>
    <w:rsid w:val="00CB2CE8"/>
    <w:rsid w:val="00CB2D09"/>
    <w:rsid w:val="00CB3458"/>
    <w:rsid w:val="00CB36D2"/>
    <w:rsid w:val="00CB36F3"/>
    <w:rsid w:val="00CB3C0B"/>
    <w:rsid w:val="00CB3DFF"/>
    <w:rsid w:val="00CB4409"/>
    <w:rsid w:val="00CB44B9"/>
    <w:rsid w:val="00CB4500"/>
    <w:rsid w:val="00CB4675"/>
    <w:rsid w:val="00CB4874"/>
    <w:rsid w:val="00CB4AC6"/>
    <w:rsid w:val="00CB4C2E"/>
    <w:rsid w:val="00CB4C77"/>
    <w:rsid w:val="00CB4CFD"/>
    <w:rsid w:val="00CB4F99"/>
    <w:rsid w:val="00CB55CC"/>
    <w:rsid w:val="00CB55F3"/>
    <w:rsid w:val="00CB56B7"/>
    <w:rsid w:val="00CB5957"/>
    <w:rsid w:val="00CB5BF6"/>
    <w:rsid w:val="00CB5F8A"/>
    <w:rsid w:val="00CB5F93"/>
    <w:rsid w:val="00CB6007"/>
    <w:rsid w:val="00CB606A"/>
    <w:rsid w:val="00CB60C7"/>
    <w:rsid w:val="00CB63F2"/>
    <w:rsid w:val="00CB64A0"/>
    <w:rsid w:val="00CB6547"/>
    <w:rsid w:val="00CB6F15"/>
    <w:rsid w:val="00CB7024"/>
    <w:rsid w:val="00CB723D"/>
    <w:rsid w:val="00CB72E2"/>
    <w:rsid w:val="00CB72EE"/>
    <w:rsid w:val="00CB7309"/>
    <w:rsid w:val="00CB734B"/>
    <w:rsid w:val="00CB7483"/>
    <w:rsid w:val="00CB74B0"/>
    <w:rsid w:val="00CB76F1"/>
    <w:rsid w:val="00CB77A2"/>
    <w:rsid w:val="00CB7933"/>
    <w:rsid w:val="00CB7ABD"/>
    <w:rsid w:val="00CB7B56"/>
    <w:rsid w:val="00CB7C23"/>
    <w:rsid w:val="00CB7E5A"/>
    <w:rsid w:val="00CC0490"/>
    <w:rsid w:val="00CC067C"/>
    <w:rsid w:val="00CC06A5"/>
    <w:rsid w:val="00CC06B0"/>
    <w:rsid w:val="00CC07AE"/>
    <w:rsid w:val="00CC08A4"/>
    <w:rsid w:val="00CC0978"/>
    <w:rsid w:val="00CC0C4A"/>
    <w:rsid w:val="00CC0C6E"/>
    <w:rsid w:val="00CC0DA5"/>
    <w:rsid w:val="00CC0DBA"/>
    <w:rsid w:val="00CC0E2D"/>
    <w:rsid w:val="00CC0F50"/>
    <w:rsid w:val="00CC10F3"/>
    <w:rsid w:val="00CC147A"/>
    <w:rsid w:val="00CC18F3"/>
    <w:rsid w:val="00CC19C7"/>
    <w:rsid w:val="00CC1A7D"/>
    <w:rsid w:val="00CC1CED"/>
    <w:rsid w:val="00CC1DEA"/>
    <w:rsid w:val="00CC1F48"/>
    <w:rsid w:val="00CC26FF"/>
    <w:rsid w:val="00CC27CB"/>
    <w:rsid w:val="00CC2C1E"/>
    <w:rsid w:val="00CC2C4F"/>
    <w:rsid w:val="00CC2CD1"/>
    <w:rsid w:val="00CC2FC3"/>
    <w:rsid w:val="00CC3343"/>
    <w:rsid w:val="00CC360B"/>
    <w:rsid w:val="00CC3AF7"/>
    <w:rsid w:val="00CC3C59"/>
    <w:rsid w:val="00CC46D9"/>
    <w:rsid w:val="00CC4F5E"/>
    <w:rsid w:val="00CC4FFF"/>
    <w:rsid w:val="00CC52F2"/>
    <w:rsid w:val="00CC5322"/>
    <w:rsid w:val="00CC557C"/>
    <w:rsid w:val="00CC5854"/>
    <w:rsid w:val="00CC5D3A"/>
    <w:rsid w:val="00CC5E06"/>
    <w:rsid w:val="00CC5E86"/>
    <w:rsid w:val="00CC5F01"/>
    <w:rsid w:val="00CC5FD8"/>
    <w:rsid w:val="00CC60F0"/>
    <w:rsid w:val="00CC6113"/>
    <w:rsid w:val="00CC6253"/>
    <w:rsid w:val="00CC633A"/>
    <w:rsid w:val="00CC6469"/>
    <w:rsid w:val="00CC66A0"/>
    <w:rsid w:val="00CC67A7"/>
    <w:rsid w:val="00CC69EF"/>
    <w:rsid w:val="00CC7018"/>
    <w:rsid w:val="00CC74B5"/>
    <w:rsid w:val="00CC7669"/>
    <w:rsid w:val="00CC7CA6"/>
    <w:rsid w:val="00CC7D34"/>
    <w:rsid w:val="00CC7DD8"/>
    <w:rsid w:val="00CD0103"/>
    <w:rsid w:val="00CD012C"/>
    <w:rsid w:val="00CD02B7"/>
    <w:rsid w:val="00CD0549"/>
    <w:rsid w:val="00CD0875"/>
    <w:rsid w:val="00CD08F2"/>
    <w:rsid w:val="00CD0AAA"/>
    <w:rsid w:val="00CD0BB8"/>
    <w:rsid w:val="00CD0C7A"/>
    <w:rsid w:val="00CD0D33"/>
    <w:rsid w:val="00CD0DD0"/>
    <w:rsid w:val="00CD0F5C"/>
    <w:rsid w:val="00CD107E"/>
    <w:rsid w:val="00CD1117"/>
    <w:rsid w:val="00CD11D8"/>
    <w:rsid w:val="00CD12BA"/>
    <w:rsid w:val="00CD12C1"/>
    <w:rsid w:val="00CD1426"/>
    <w:rsid w:val="00CD1574"/>
    <w:rsid w:val="00CD1586"/>
    <w:rsid w:val="00CD15B0"/>
    <w:rsid w:val="00CD1D2A"/>
    <w:rsid w:val="00CD1D46"/>
    <w:rsid w:val="00CD1DE5"/>
    <w:rsid w:val="00CD1EC5"/>
    <w:rsid w:val="00CD1FBC"/>
    <w:rsid w:val="00CD2612"/>
    <w:rsid w:val="00CD2647"/>
    <w:rsid w:val="00CD268C"/>
    <w:rsid w:val="00CD269F"/>
    <w:rsid w:val="00CD28AB"/>
    <w:rsid w:val="00CD29CD"/>
    <w:rsid w:val="00CD2B52"/>
    <w:rsid w:val="00CD2E6A"/>
    <w:rsid w:val="00CD2ED0"/>
    <w:rsid w:val="00CD30A4"/>
    <w:rsid w:val="00CD3457"/>
    <w:rsid w:val="00CD377E"/>
    <w:rsid w:val="00CD3856"/>
    <w:rsid w:val="00CD3A94"/>
    <w:rsid w:val="00CD402A"/>
    <w:rsid w:val="00CD4418"/>
    <w:rsid w:val="00CD44C0"/>
    <w:rsid w:val="00CD4947"/>
    <w:rsid w:val="00CD4C31"/>
    <w:rsid w:val="00CD4C4D"/>
    <w:rsid w:val="00CD4DEF"/>
    <w:rsid w:val="00CD5196"/>
    <w:rsid w:val="00CD53B7"/>
    <w:rsid w:val="00CD55CF"/>
    <w:rsid w:val="00CD5608"/>
    <w:rsid w:val="00CD5707"/>
    <w:rsid w:val="00CD5E4E"/>
    <w:rsid w:val="00CD60F5"/>
    <w:rsid w:val="00CD629B"/>
    <w:rsid w:val="00CD630E"/>
    <w:rsid w:val="00CD63CB"/>
    <w:rsid w:val="00CD682B"/>
    <w:rsid w:val="00CD6904"/>
    <w:rsid w:val="00CD6A6C"/>
    <w:rsid w:val="00CD6A94"/>
    <w:rsid w:val="00CD6ACD"/>
    <w:rsid w:val="00CD6AE5"/>
    <w:rsid w:val="00CD6B25"/>
    <w:rsid w:val="00CD6FF3"/>
    <w:rsid w:val="00CD70C0"/>
    <w:rsid w:val="00CD7155"/>
    <w:rsid w:val="00CD7195"/>
    <w:rsid w:val="00CD71CD"/>
    <w:rsid w:val="00CD71CF"/>
    <w:rsid w:val="00CD71E6"/>
    <w:rsid w:val="00CD720F"/>
    <w:rsid w:val="00CD748D"/>
    <w:rsid w:val="00CD74C2"/>
    <w:rsid w:val="00CD79CC"/>
    <w:rsid w:val="00CD7E85"/>
    <w:rsid w:val="00CE0026"/>
    <w:rsid w:val="00CE038C"/>
    <w:rsid w:val="00CE05E3"/>
    <w:rsid w:val="00CE089C"/>
    <w:rsid w:val="00CE08C9"/>
    <w:rsid w:val="00CE0B2C"/>
    <w:rsid w:val="00CE0BE7"/>
    <w:rsid w:val="00CE0EDB"/>
    <w:rsid w:val="00CE1D3E"/>
    <w:rsid w:val="00CE1F59"/>
    <w:rsid w:val="00CE2251"/>
    <w:rsid w:val="00CE23D0"/>
    <w:rsid w:val="00CE2433"/>
    <w:rsid w:val="00CE246E"/>
    <w:rsid w:val="00CE25C1"/>
    <w:rsid w:val="00CE267E"/>
    <w:rsid w:val="00CE287C"/>
    <w:rsid w:val="00CE2B31"/>
    <w:rsid w:val="00CE30C5"/>
    <w:rsid w:val="00CE36F9"/>
    <w:rsid w:val="00CE3949"/>
    <w:rsid w:val="00CE39B1"/>
    <w:rsid w:val="00CE39F2"/>
    <w:rsid w:val="00CE3A81"/>
    <w:rsid w:val="00CE3A85"/>
    <w:rsid w:val="00CE3EB6"/>
    <w:rsid w:val="00CE3F8A"/>
    <w:rsid w:val="00CE3FDA"/>
    <w:rsid w:val="00CE4246"/>
    <w:rsid w:val="00CE430A"/>
    <w:rsid w:val="00CE43FA"/>
    <w:rsid w:val="00CE44D1"/>
    <w:rsid w:val="00CE450A"/>
    <w:rsid w:val="00CE48DF"/>
    <w:rsid w:val="00CE4E0F"/>
    <w:rsid w:val="00CE52A0"/>
    <w:rsid w:val="00CE5462"/>
    <w:rsid w:val="00CE5514"/>
    <w:rsid w:val="00CE563F"/>
    <w:rsid w:val="00CE5820"/>
    <w:rsid w:val="00CE58FB"/>
    <w:rsid w:val="00CE59D5"/>
    <w:rsid w:val="00CE5D16"/>
    <w:rsid w:val="00CE5DF4"/>
    <w:rsid w:val="00CE5F80"/>
    <w:rsid w:val="00CE5F92"/>
    <w:rsid w:val="00CE62EC"/>
    <w:rsid w:val="00CE6854"/>
    <w:rsid w:val="00CE694B"/>
    <w:rsid w:val="00CE6BAF"/>
    <w:rsid w:val="00CE6D61"/>
    <w:rsid w:val="00CE6E53"/>
    <w:rsid w:val="00CE71F4"/>
    <w:rsid w:val="00CE757D"/>
    <w:rsid w:val="00CE75B3"/>
    <w:rsid w:val="00CE7675"/>
    <w:rsid w:val="00CE7681"/>
    <w:rsid w:val="00CF000F"/>
    <w:rsid w:val="00CF03D9"/>
    <w:rsid w:val="00CF0481"/>
    <w:rsid w:val="00CF04A1"/>
    <w:rsid w:val="00CF04DA"/>
    <w:rsid w:val="00CF0617"/>
    <w:rsid w:val="00CF087A"/>
    <w:rsid w:val="00CF0B95"/>
    <w:rsid w:val="00CF0DB4"/>
    <w:rsid w:val="00CF0DF2"/>
    <w:rsid w:val="00CF17BC"/>
    <w:rsid w:val="00CF18E9"/>
    <w:rsid w:val="00CF196C"/>
    <w:rsid w:val="00CF1A2A"/>
    <w:rsid w:val="00CF1AAB"/>
    <w:rsid w:val="00CF1B1D"/>
    <w:rsid w:val="00CF1B3C"/>
    <w:rsid w:val="00CF1BEE"/>
    <w:rsid w:val="00CF1F8F"/>
    <w:rsid w:val="00CF20C1"/>
    <w:rsid w:val="00CF21C5"/>
    <w:rsid w:val="00CF2227"/>
    <w:rsid w:val="00CF2338"/>
    <w:rsid w:val="00CF244D"/>
    <w:rsid w:val="00CF2687"/>
    <w:rsid w:val="00CF2694"/>
    <w:rsid w:val="00CF2867"/>
    <w:rsid w:val="00CF2985"/>
    <w:rsid w:val="00CF2A9E"/>
    <w:rsid w:val="00CF2AE1"/>
    <w:rsid w:val="00CF2CAB"/>
    <w:rsid w:val="00CF2E35"/>
    <w:rsid w:val="00CF3215"/>
    <w:rsid w:val="00CF322F"/>
    <w:rsid w:val="00CF3861"/>
    <w:rsid w:val="00CF3A04"/>
    <w:rsid w:val="00CF3A2D"/>
    <w:rsid w:val="00CF3A4E"/>
    <w:rsid w:val="00CF3D9F"/>
    <w:rsid w:val="00CF3E6A"/>
    <w:rsid w:val="00CF3EAE"/>
    <w:rsid w:val="00CF3EE3"/>
    <w:rsid w:val="00CF40A4"/>
    <w:rsid w:val="00CF4430"/>
    <w:rsid w:val="00CF461F"/>
    <w:rsid w:val="00CF4BDC"/>
    <w:rsid w:val="00CF4DF9"/>
    <w:rsid w:val="00CF50AA"/>
    <w:rsid w:val="00CF525F"/>
    <w:rsid w:val="00CF52DB"/>
    <w:rsid w:val="00CF5A08"/>
    <w:rsid w:val="00CF5C63"/>
    <w:rsid w:val="00CF62CC"/>
    <w:rsid w:val="00CF636A"/>
    <w:rsid w:val="00CF63DA"/>
    <w:rsid w:val="00CF6401"/>
    <w:rsid w:val="00CF640E"/>
    <w:rsid w:val="00CF6497"/>
    <w:rsid w:val="00CF6BDB"/>
    <w:rsid w:val="00CF6D11"/>
    <w:rsid w:val="00CF6F86"/>
    <w:rsid w:val="00CF71A7"/>
    <w:rsid w:val="00CF730D"/>
    <w:rsid w:val="00CF764D"/>
    <w:rsid w:val="00CF78C3"/>
    <w:rsid w:val="00CF7E75"/>
    <w:rsid w:val="00D0008A"/>
    <w:rsid w:val="00D000D6"/>
    <w:rsid w:val="00D002BC"/>
    <w:rsid w:val="00D00411"/>
    <w:rsid w:val="00D005AE"/>
    <w:rsid w:val="00D0064A"/>
    <w:rsid w:val="00D0082A"/>
    <w:rsid w:val="00D008FA"/>
    <w:rsid w:val="00D00906"/>
    <w:rsid w:val="00D009AE"/>
    <w:rsid w:val="00D00AF6"/>
    <w:rsid w:val="00D00B34"/>
    <w:rsid w:val="00D00B3B"/>
    <w:rsid w:val="00D00B85"/>
    <w:rsid w:val="00D00BAB"/>
    <w:rsid w:val="00D00F58"/>
    <w:rsid w:val="00D0136A"/>
    <w:rsid w:val="00D01697"/>
    <w:rsid w:val="00D0181E"/>
    <w:rsid w:val="00D019AF"/>
    <w:rsid w:val="00D01A3A"/>
    <w:rsid w:val="00D01ADC"/>
    <w:rsid w:val="00D01CAF"/>
    <w:rsid w:val="00D01DDB"/>
    <w:rsid w:val="00D01EF5"/>
    <w:rsid w:val="00D021A9"/>
    <w:rsid w:val="00D02293"/>
    <w:rsid w:val="00D02418"/>
    <w:rsid w:val="00D02429"/>
    <w:rsid w:val="00D029FB"/>
    <w:rsid w:val="00D02B56"/>
    <w:rsid w:val="00D03054"/>
    <w:rsid w:val="00D030EB"/>
    <w:rsid w:val="00D033D8"/>
    <w:rsid w:val="00D034D8"/>
    <w:rsid w:val="00D035A7"/>
    <w:rsid w:val="00D036E4"/>
    <w:rsid w:val="00D03767"/>
    <w:rsid w:val="00D03780"/>
    <w:rsid w:val="00D03852"/>
    <w:rsid w:val="00D039A8"/>
    <w:rsid w:val="00D03BA2"/>
    <w:rsid w:val="00D03F37"/>
    <w:rsid w:val="00D0412D"/>
    <w:rsid w:val="00D043A0"/>
    <w:rsid w:val="00D043A7"/>
    <w:rsid w:val="00D04523"/>
    <w:rsid w:val="00D0477A"/>
    <w:rsid w:val="00D04801"/>
    <w:rsid w:val="00D04B18"/>
    <w:rsid w:val="00D04B30"/>
    <w:rsid w:val="00D05263"/>
    <w:rsid w:val="00D053F0"/>
    <w:rsid w:val="00D054F8"/>
    <w:rsid w:val="00D05A22"/>
    <w:rsid w:val="00D05AD6"/>
    <w:rsid w:val="00D05BD9"/>
    <w:rsid w:val="00D05D2F"/>
    <w:rsid w:val="00D05FB9"/>
    <w:rsid w:val="00D06132"/>
    <w:rsid w:val="00D06B00"/>
    <w:rsid w:val="00D06C87"/>
    <w:rsid w:val="00D06D4F"/>
    <w:rsid w:val="00D06F16"/>
    <w:rsid w:val="00D06F28"/>
    <w:rsid w:val="00D071FF"/>
    <w:rsid w:val="00D07223"/>
    <w:rsid w:val="00D07245"/>
    <w:rsid w:val="00D07448"/>
    <w:rsid w:val="00D07577"/>
    <w:rsid w:val="00D0778E"/>
    <w:rsid w:val="00D07C75"/>
    <w:rsid w:val="00D101A9"/>
    <w:rsid w:val="00D1027E"/>
    <w:rsid w:val="00D102A1"/>
    <w:rsid w:val="00D1072B"/>
    <w:rsid w:val="00D108F1"/>
    <w:rsid w:val="00D10996"/>
    <w:rsid w:val="00D10AA8"/>
    <w:rsid w:val="00D10FBC"/>
    <w:rsid w:val="00D10FC1"/>
    <w:rsid w:val="00D111DF"/>
    <w:rsid w:val="00D111F1"/>
    <w:rsid w:val="00D116AF"/>
    <w:rsid w:val="00D116DA"/>
    <w:rsid w:val="00D11830"/>
    <w:rsid w:val="00D11A3A"/>
    <w:rsid w:val="00D11AFF"/>
    <w:rsid w:val="00D11B3B"/>
    <w:rsid w:val="00D11B96"/>
    <w:rsid w:val="00D11BE5"/>
    <w:rsid w:val="00D11C71"/>
    <w:rsid w:val="00D11D9C"/>
    <w:rsid w:val="00D11DBC"/>
    <w:rsid w:val="00D11EFE"/>
    <w:rsid w:val="00D1219F"/>
    <w:rsid w:val="00D123E8"/>
    <w:rsid w:val="00D12601"/>
    <w:rsid w:val="00D12869"/>
    <w:rsid w:val="00D12AAB"/>
    <w:rsid w:val="00D12F53"/>
    <w:rsid w:val="00D13068"/>
    <w:rsid w:val="00D131B2"/>
    <w:rsid w:val="00D132C1"/>
    <w:rsid w:val="00D13481"/>
    <w:rsid w:val="00D138C9"/>
    <w:rsid w:val="00D13BD7"/>
    <w:rsid w:val="00D142D8"/>
    <w:rsid w:val="00D142E8"/>
    <w:rsid w:val="00D148AF"/>
    <w:rsid w:val="00D149B2"/>
    <w:rsid w:val="00D14B9F"/>
    <w:rsid w:val="00D14C30"/>
    <w:rsid w:val="00D15017"/>
    <w:rsid w:val="00D150C6"/>
    <w:rsid w:val="00D15135"/>
    <w:rsid w:val="00D152D0"/>
    <w:rsid w:val="00D154DF"/>
    <w:rsid w:val="00D15C35"/>
    <w:rsid w:val="00D15C45"/>
    <w:rsid w:val="00D15D4E"/>
    <w:rsid w:val="00D15D87"/>
    <w:rsid w:val="00D15DAD"/>
    <w:rsid w:val="00D16017"/>
    <w:rsid w:val="00D16486"/>
    <w:rsid w:val="00D16564"/>
    <w:rsid w:val="00D16584"/>
    <w:rsid w:val="00D16808"/>
    <w:rsid w:val="00D1684D"/>
    <w:rsid w:val="00D16859"/>
    <w:rsid w:val="00D16F21"/>
    <w:rsid w:val="00D16F38"/>
    <w:rsid w:val="00D16F63"/>
    <w:rsid w:val="00D16F9F"/>
    <w:rsid w:val="00D16FAE"/>
    <w:rsid w:val="00D16FEC"/>
    <w:rsid w:val="00D17288"/>
    <w:rsid w:val="00D1733F"/>
    <w:rsid w:val="00D17644"/>
    <w:rsid w:val="00D17701"/>
    <w:rsid w:val="00D17A69"/>
    <w:rsid w:val="00D17AD1"/>
    <w:rsid w:val="00D17CB3"/>
    <w:rsid w:val="00D17D7B"/>
    <w:rsid w:val="00D17D8C"/>
    <w:rsid w:val="00D17DC4"/>
    <w:rsid w:val="00D2024C"/>
    <w:rsid w:val="00D2028A"/>
    <w:rsid w:val="00D20395"/>
    <w:rsid w:val="00D203F4"/>
    <w:rsid w:val="00D20A0B"/>
    <w:rsid w:val="00D20A1F"/>
    <w:rsid w:val="00D20F07"/>
    <w:rsid w:val="00D219E6"/>
    <w:rsid w:val="00D21C2B"/>
    <w:rsid w:val="00D21CAE"/>
    <w:rsid w:val="00D21CB5"/>
    <w:rsid w:val="00D21D99"/>
    <w:rsid w:val="00D21DA6"/>
    <w:rsid w:val="00D21EA6"/>
    <w:rsid w:val="00D221DE"/>
    <w:rsid w:val="00D22301"/>
    <w:rsid w:val="00D2236F"/>
    <w:rsid w:val="00D2251A"/>
    <w:rsid w:val="00D22653"/>
    <w:rsid w:val="00D22942"/>
    <w:rsid w:val="00D22A90"/>
    <w:rsid w:val="00D22BF3"/>
    <w:rsid w:val="00D22D05"/>
    <w:rsid w:val="00D22FED"/>
    <w:rsid w:val="00D23309"/>
    <w:rsid w:val="00D23314"/>
    <w:rsid w:val="00D2348A"/>
    <w:rsid w:val="00D236C7"/>
    <w:rsid w:val="00D236F7"/>
    <w:rsid w:val="00D23919"/>
    <w:rsid w:val="00D24193"/>
    <w:rsid w:val="00D2426C"/>
    <w:rsid w:val="00D242E8"/>
    <w:rsid w:val="00D243A5"/>
    <w:rsid w:val="00D24532"/>
    <w:rsid w:val="00D24608"/>
    <w:rsid w:val="00D249D5"/>
    <w:rsid w:val="00D24EE6"/>
    <w:rsid w:val="00D25043"/>
    <w:rsid w:val="00D2528F"/>
    <w:rsid w:val="00D252EF"/>
    <w:rsid w:val="00D25462"/>
    <w:rsid w:val="00D2584D"/>
    <w:rsid w:val="00D25938"/>
    <w:rsid w:val="00D259BA"/>
    <w:rsid w:val="00D25DE0"/>
    <w:rsid w:val="00D260F5"/>
    <w:rsid w:val="00D2632F"/>
    <w:rsid w:val="00D2646D"/>
    <w:rsid w:val="00D265A5"/>
    <w:rsid w:val="00D2685B"/>
    <w:rsid w:val="00D26C57"/>
    <w:rsid w:val="00D27336"/>
    <w:rsid w:val="00D27455"/>
    <w:rsid w:val="00D276D4"/>
    <w:rsid w:val="00D27BBB"/>
    <w:rsid w:val="00D27C60"/>
    <w:rsid w:val="00D27CE0"/>
    <w:rsid w:val="00D27D40"/>
    <w:rsid w:val="00D3019F"/>
    <w:rsid w:val="00D3032D"/>
    <w:rsid w:val="00D30440"/>
    <w:rsid w:val="00D309F7"/>
    <w:rsid w:val="00D30C8F"/>
    <w:rsid w:val="00D312BA"/>
    <w:rsid w:val="00D31477"/>
    <w:rsid w:val="00D314B6"/>
    <w:rsid w:val="00D317A5"/>
    <w:rsid w:val="00D3190F"/>
    <w:rsid w:val="00D31E3A"/>
    <w:rsid w:val="00D31F6E"/>
    <w:rsid w:val="00D320D3"/>
    <w:rsid w:val="00D32815"/>
    <w:rsid w:val="00D32A34"/>
    <w:rsid w:val="00D32BD2"/>
    <w:rsid w:val="00D32DC2"/>
    <w:rsid w:val="00D32F3B"/>
    <w:rsid w:val="00D333BF"/>
    <w:rsid w:val="00D334A4"/>
    <w:rsid w:val="00D3353E"/>
    <w:rsid w:val="00D336C1"/>
    <w:rsid w:val="00D336CD"/>
    <w:rsid w:val="00D33826"/>
    <w:rsid w:val="00D338B0"/>
    <w:rsid w:val="00D33BB9"/>
    <w:rsid w:val="00D33C0F"/>
    <w:rsid w:val="00D33FD7"/>
    <w:rsid w:val="00D3406C"/>
    <w:rsid w:val="00D34073"/>
    <w:rsid w:val="00D34478"/>
    <w:rsid w:val="00D34535"/>
    <w:rsid w:val="00D34800"/>
    <w:rsid w:val="00D3482F"/>
    <w:rsid w:val="00D34896"/>
    <w:rsid w:val="00D34E1F"/>
    <w:rsid w:val="00D35321"/>
    <w:rsid w:val="00D358EF"/>
    <w:rsid w:val="00D359D2"/>
    <w:rsid w:val="00D35A02"/>
    <w:rsid w:val="00D35A7B"/>
    <w:rsid w:val="00D35C37"/>
    <w:rsid w:val="00D35C7B"/>
    <w:rsid w:val="00D35D25"/>
    <w:rsid w:val="00D35FDC"/>
    <w:rsid w:val="00D3616E"/>
    <w:rsid w:val="00D36236"/>
    <w:rsid w:val="00D368EA"/>
    <w:rsid w:val="00D369BE"/>
    <w:rsid w:val="00D36ACA"/>
    <w:rsid w:val="00D36C13"/>
    <w:rsid w:val="00D36C56"/>
    <w:rsid w:val="00D36CF9"/>
    <w:rsid w:val="00D36E61"/>
    <w:rsid w:val="00D370C0"/>
    <w:rsid w:val="00D3715D"/>
    <w:rsid w:val="00D3726B"/>
    <w:rsid w:val="00D372D4"/>
    <w:rsid w:val="00D37329"/>
    <w:rsid w:val="00D37666"/>
    <w:rsid w:val="00D37E6A"/>
    <w:rsid w:val="00D409F6"/>
    <w:rsid w:val="00D40A23"/>
    <w:rsid w:val="00D40A75"/>
    <w:rsid w:val="00D40BA2"/>
    <w:rsid w:val="00D40C62"/>
    <w:rsid w:val="00D40C6E"/>
    <w:rsid w:val="00D40DED"/>
    <w:rsid w:val="00D40F4C"/>
    <w:rsid w:val="00D410E0"/>
    <w:rsid w:val="00D412EC"/>
    <w:rsid w:val="00D41381"/>
    <w:rsid w:val="00D413EE"/>
    <w:rsid w:val="00D4163A"/>
    <w:rsid w:val="00D41A7D"/>
    <w:rsid w:val="00D41F4A"/>
    <w:rsid w:val="00D42059"/>
    <w:rsid w:val="00D42282"/>
    <w:rsid w:val="00D424F4"/>
    <w:rsid w:val="00D42767"/>
    <w:rsid w:val="00D42C5D"/>
    <w:rsid w:val="00D42D4B"/>
    <w:rsid w:val="00D42E85"/>
    <w:rsid w:val="00D42EAA"/>
    <w:rsid w:val="00D4311F"/>
    <w:rsid w:val="00D4322E"/>
    <w:rsid w:val="00D43254"/>
    <w:rsid w:val="00D43312"/>
    <w:rsid w:val="00D43471"/>
    <w:rsid w:val="00D43526"/>
    <w:rsid w:val="00D435EE"/>
    <w:rsid w:val="00D43792"/>
    <w:rsid w:val="00D43880"/>
    <w:rsid w:val="00D4395F"/>
    <w:rsid w:val="00D439A3"/>
    <w:rsid w:val="00D43C86"/>
    <w:rsid w:val="00D43FB0"/>
    <w:rsid w:val="00D44029"/>
    <w:rsid w:val="00D4402A"/>
    <w:rsid w:val="00D44034"/>
    <w:rsid w:val="00D44037"/>
    <w:rsid w:val="00D441BA"/>
    <w:rsid w:val="00D44277"/>
    <w:rsid w:val="00D44564"/>
    <w:rsid w:val="00D44787"/>
    <w:rsid w:val="00D447B4"/>
    <w:rsid w:val="00D45030"/>
    <w:rsid w:val="00D45331"/>
    <w:rsid w:val="00D454D1"/>
    <w:rsid w:val="00D4583A"/>
    <w:rsid w:val="00D45A35"/>
    <w:rsid w:val="00D45C46"/>
    <w:rsid w:val="00D45F0B"/>
    <w:rsid w:val="00D46165"/>
    <w:rsid w:val="00D461C8"/>
    <w:rsid w:val="00D46494"/>
    <w:rsid w:val="00D465C3"/>
    <w:rsid w:val="00D4677A"/>
    <w:rsid w:val="00D46DF1"/>
    <w:rsid w:val="00D47994"/>
    <w:rsid w:val="00D479C8"/>
    <w:rsid w:val="00D47AAA"/>
    <w:rsid w:val="00D47D10"/>
    <w:rsid w:val="00D47DE0"/>
    <w:rsid w:val="00D50229"/>
    <w:rsid w:val="00D5024B"/>
    <w:rsid w:val="00D50280"/>
    <w:rsid w:val="00D5059A"/>
    <w:rsid w:val="00D505DA"/>
    <w:rsid w:val="00D508F4"/>
    <w:rsid w:val="00D50925"/>
    <w:rsid w:val="00D5093C"/>
    <w:rsid w:val="00D50A81"/>
    <w:rsid w:val="00D50AA4"/>
    <w:rsid w:val="00D50B99"/>
    <w:rsid w:val="00D51443"/>
    <w:rsid w:val="00D51965"/>
    <w:rsid w:val="00D51976"/>
    <w:rsid w:val="00D51A45"/>
    <w:rsid w:val="00D51B1C"/>
    <w:rsid w:val="00D51D36"/>
    <w:rsid w:val="00D51EF7"/>
    <w:rsid w:val="00D51F18"/>
    <w:rsid w:val="00D51F2B"/>
    <w:rsid w:val="00D52063"/>
    <w:rsid w:val="00D520F3"/>
    <w:rsid w:val="00D52122"/>
    <w:rsid w:val="00D52445"/>
    <w:rsid w:val="00D52698"/>
    <w:rsid w:val="00D52878"/>
    <w:rsid w:val="00D529E8"/>
    <w:rsid w:val="00D52EE2"/>
    <w:rsid w:val="00D53126"/>
    <w:rsid w:val="00D534CE"/>
    <w:rsid w:val="00D5388C"/>
    <w:rsid w:val="00D538BD"/>
    <w:rsid w:val="00D538C9"/>
    <w:rsid w:val="00D53B48"/>
    <w:rsid w:val="00D53F5B"/>
    <w:rsid w:val="00D54168"/>
    <w:rsid w:val="00D54172"/>
    <w:rsid w:val="00D54472"/>
    <w:rsid w:val="00D54558"/>
    <w:rsid w:val="00D54986"/>
    <w:rsid w:val="00D54C79"/>
    <w:rsid w:val="00D54D77"/>
    <w:rsid w:val="00D5518E"/>
    <w:rsid w:val="00D5558F"/>
    <w:rsid w:val="00D556D2"/>
    <w:rsid w:val="00D557D7"/>
    <w:rsid w:val="00D55933"/>
    <w:rsid w:val="00D55A4D"/>
    <w:rsid w:val="00D55C64"/>
    <w:rsid w:val="00D56046"/>
    <w:rsid w:val="00D5604E"/>
    <w:rsid w:val="00D56066"/>
    <w:rsid w:val="00D56310"/>
    <w:rsid w:val="00D5653A"/>
    <w:rsid w:val="00D56F0F"/>
    <w:rsid w:val="00D571CF"/>
    <w:rsid w:val="00D5736F"/>
    <w:rsid w:val="00D57460"/>
    <w:rsid w:val="00D574AE"/>
    <w:rsid w:val="00D574DF"/>
    <w:rsid w:val="00D57856"/>
    <w:rsid w:val="00D578B7"/>
    <w:rsid w:val="00D57AFD"/>
    <w:rsid w:val="00D600C8"/>
    <w:rsid w:val="00D6010B"/>
    <w:rsid w:val="00D60266"/>
    <w:rsid w:val="00D60462"/>
    <w:rsid w:val="00D60618"/>
    <w:rsid w:val="00D60803"/>
    <w:rsid w:val="00D60D1E"/>
    <w:rsid w:val="00D60FDC"/>
    <w:rsid w:val="00D60FF7"/>
    <w:rsid w:val="00D611CF"/>
    <w:rsid w:val="00D611EA"/>
    <w:rsid w:val="00D615A6"/>
    <w:rsid w:val="00D61657"/>
    <w:rsid w:val="00D616D7"/>
    <w:rsid w:val="00D619D7"/>
    <w:rsid w:val="00D61C92"/>
    <w:rsid w:val="00D62018"/>
    <w:rsid w:val="00D62045"/>
    <w:rsid w:val="00D620F8"/>
    <w:rsid w:val="00D623A5"/>
    <w:rsid w:val="00D623B5"/>
    <w:rsid w:val="00D623EB"/>
    <w:rsid w:val="00D62933"/>
    <w:rsid w:val="00D62AA6"/>
    <w:rsid w:val="00D62C80"/>
    <w:rsid w:val="00D63158"/>
    <w:rsid w:val="00D63477"/>
    <w:rsid w:val="00D63511"/>
    <w:rsid w:val="00D636AE"/>
    <w:rsid w:val="00D63873"/>
    <w:rsid w:val="00D638AE"/>
    <w:rsid w:val="00D63913"/>
    <w:rsid w:val="00D63930"/>
    <w:rsid w:val="00D639EA"/>
    <w:rsid w:val="00D63A10"/>
    <w:rsid w:val="00D63A68"/>
    <w:rsid w:val="00D63CBD"/>
    <w:rsid w:val="00D63E6F"/>
    <w:rsid w:val="00D641F3"/>
    <w:rsid w:val="00D64471"/>
    <w:rsid w:val="00D646D0"/>
    <w:rsid w:val="00D646EC"/>
    <w:rsid w:val="00D647EB"/>
    <w:rsid w:val="00D64A43"/>
    <w:rsid w:val="00D64C3D"/>
    <w:rsid w:val="00D64CFE"/>
    <w:rsid w:val="00D64D15"/>
    <w:rsid w:val="00D6506A"/>
    <w:rsid w:val="00D6533C"/>
    <w:rsid w:val="00D654BB"/>
    <w:rsid w:val="00D654DD"/>
    <w:rsid w:val="00D65684"/>
    <w:rsid w:val="00D65732"/>
    <w:rsid w:val="00D6597B"/>
    <w:rsid w:val="00D65B15"/>
    <w:rsid w:val="00D65CB5"/>
    <w:rsid w:val="00D66260"/>
    <w:rsid w:val="00D662E1"/>
    <w:rsid w:val="00D66529"/>
    <w:rsid w:val="00D665F9"/>
    <w:rsid w:val="00D66812"/>
    <w:rsid w:val="00D66A9B"/>
    <w:rsid w:val="00D66AD1"/>
    <w:rsid w:val="00D66B0D"/>
    <w:rsid w:val="00D66BEA"/>
    <w:rsid w:val="00D66C27"/>
    <w:rsid w:val="00D66E01"/>
    <w:rsid w:val="00D66EEF"/>
    <w:rsid w:val="00D6707A"/>
    <w:rsid w:val="00D67444"/>
    <w:rsid w:val="00D67B56"/>
    <w:rsid w:val="00D67BA4"/>
    <w:rsid w:val="00D67D51"/>
    <w:rsid w:val="00D700D4"/>
    <w:rsid w:val="00D70179"/>
    <w:rsid w:val="00D70261"/>
    <w:rsid w:val="00D7035E"/>
    <w:rsid w:val="00D70A66"/>
    <w:rsid w:val="00D70B3B"/>
    <w:rsid w:val="00D70FC7"/>
    <w:rsid w:val="00D7152F"/>
    <w:rsid w:val="00D71ADB"/>
    <w:rsid w:val="00D71CF0"/>
    <w:rsid w:val="00D722D4"/>
    <w:rsid w:val="00D723D0"/>
    <w:rsid w:val="00D72435"/>
    <w:rsid w:val="00D72B70"/>
    <w:rsid w:val="00D72D15"/>
    <w:rsid w:val="00D730E9"/>
    <w:rsid w:val="00D73191"/>
    <w:rsid w:val="00D73235"/>
    <w:rsid w:val="00D73653"/>
    <w:rsid w:val="00D73B5B"/>
    <w:rsid w:val="00D73C22"/>
    <w:rsid w:val="00D73D4C"/>
    <w:rsid w:val="00D74067"/>
    <w:rsid w:val="00D740B5"/>
    <w:rsid w:val="00D7454D"/>
    <w:rsid w:val="00D7474D"/>
    <w:rsid w:val="00D747AB"/>
    <w:rsid w:val="00D749B1"/>
    <w:rsid w:val="00D74A84"/>
    <w:rsid w:val="00D74AD7"/>
    <w:rsid w:val="00D74DDE"/>
    <w:rsid w:val="00D74DE3"/>
    <w:rsid w:val="00D74E78"/>
    <w:rsid w:val="00D74F4E"/>
    <w:rsid w:val="00D7518B"/>
    <w:rsid w:val="00D75542"/>
    <w:rsid w:val="00D755DA"/>
    <w:rsid w:val="00D75905"/>
    <w:rsid w:val="00D759B4"/>
    <w:rsid w:val="00D75D18"/>
    <w:rsid w:val="00D75F31"/>
    <w:rsid w:val="00D761EB"/>
    <w:rsid w:val="00D76203"/>
    <w:rsid w:val="00D7620D"/>
    <w:rsid w:val="00D7622E"/>
    <w:rsid w:val="00D7627D"/>
    <w:rsid w:val="00D766B7"/>
    <w:rsid w:val="00D768A6"/>
    <w:rsid w:val="00D76B9A"/>
    <w:rsid w:val="00D76BC1"/>
    <w:rsid w:val="00D76CF4"/>
    <w:rsid w:val="00D76DA6"/>
    <w:rsid w:val="00D76DD3"/>
    <w:rsid w:val="00D77138"/>
    <w:rsid w:val="00D77708"/>
    <w:rsid w:val="00D77C27"/>
    <w:rsid w:val="00D80129"/>
    <w:rsid w:val="00D80185"/>
    <w:rsid w:val="00D8029E"/>
    <w:rsid w:val="00D80701"/>
    <w:rsid w:val="00D80DE9"/>
    <w:rsid w:val="00D80F4F"/>
    <w:rsid w:val="00D81203"/>
    <w:rsid w:val="00D815C2"/>
    <w:rsid w:val="00D81899"/>
    <w:rsid w:val="00D81A01"/>
    <w:rsid w:val="00D81D81"/>
    <w:rsid w:val="00D821B7"/>
    <w:rsid w:val="00D8232B"/>
    <w:rsid w:val="00D830BD"/>
    <w:rsid w:val="00D831D6"/>
    <w:rsid w:val="00D832F7"/>
    <w:rsid w:val="00D83359"/>
    <w:rsid w:val="00D83A05"/>
    <w:rsid w:val="00D83A15"/>
    <w:rsid w:val="00D83E57"/>
    <w:rsid w:val="00D83EFF"/>
    <w:rsid w:val="00D8400D"/>
    <w:rsid w:val="00D8406A"/>
    <w:rsid w:val="00D841F2"/>
    <w:rsid w:val="00D8457C"/>
    <w:rsid w:val="00D847D7"/>
    <w:rsid w:val="00D8485D"/>
    <w:rsid w:val="00D848D3"/>
    <w:rsid w:val="00D848EC"/>
    <w:rsid w:val="00D8568E"/>
    <w:rsid w:val="00D85AFD"/>
    <w:rsid w:val="00D85B3A"/>
    <w:rsid w:val="00D85B6A"/>
    <w:rsid w:val="00D85C1B"/>
    <w:rsid w:val="00D860F5"/>
    <w:rsid w:val="00D8638F"/>
    <w:rsid w:val="00D863AC"/>
    <w:rsid w:val="00D8663B"/>
    <w:rsid w:val="00D86668"/>
    <w:rsid w:val="00D867EB"/>
    <w:rsid w:val="00D86866"/>
    <w:rsid w:val="00D86B43"/>
    <w:rsid w:val="00D87020"/>
    <w:rsid w:val="00D870F5"/>
    <w:rsid w:val="00D873F6"/>
    <w:rsid w:val="00D87785"/>
    <w:rsid w:val="00D8799F"/>
    <w:rsid w:val="00D87A5A"/>
    <w:rsid w:val="00D87D0F"/>
    <w:rsid w:val="00D87D4E"/>
    <w:rsid w:val="00D87E68"/>
    <w:rsid w:val="00D9001B"/>
    <w:rsid w:val="00D900A7"/>
    <w:rsid w:val="00D90161"/>
    <w:rsid w:val="00D90241"/>
    <w:rsid w:val="00D9024A"/>
    <w:rsid w:val="00D90346"/>
    <w:rsid w:val="00D90712"/>
    <w:rsid w:val="00D90EB9"/>
    <w:rsid w:val="00D90FEA"/>
    <w:rsid w:val="00D91065"/>
    <w:rsid w:val="00D912BC"/>
    <w:rsid w:val="00D919DB"/>
    <w:rsid w:val="00D91C10"/>
    <w:rsid w:val="00D91DD5"/>
    <w:rsid w:val="00D91EDE"/>
    <w:rsid w:val="00D92222"/>
    <w:rsid w:val="00D92534"/>
    <w:rsid w:val="00D92556"/>
    <w:rsid w:val="00D926E8"/>
    <w:rsid w:val="00D92A0C"/>
    <w:rsid w:val="00D92DBF"/>
    <w:rsid w:val="00D92E87"/>
    <w:rsid w:val="00D930D9"/>
    <w:rsid w:val="00D930FF"/>
    <w:rsid w:val="00D9319D"/>
    <w:rsid w:val="00D933EA"/>
    <w:rsid w:val="00D9340D"/>
    <w:rsid w:val="00D93557"/>
    <w:rsid w:val="00D936FD"/>
    <w:rsid w:val="00D93B12"/>
    <w:rsid w:val="00D93C28"/>
    <w:rsid w:val="00D93CBA"/>
    <w:rsid w:val="00D93D28"/>
    <w:rsid w:val="00D93D86"/>
    <w:rsid w:val="00D93F3B"/>
    <w:rsid w:val="00D93F92"/>
    <w:rsid w:val="00D94071"/>
    <w:rsid w:val="00D943A2"/>
    <w:rsid w:val="00D94414"/>
    <w:rsid w:val="00D944B0"/>
    <w:rsid w:val="00D9459C"/>
    <w:rsid w:val="00D94738"/>
    <w:rsid w:val="00D94857"/>
    <w:rsid w:val="00D94894"/>
    <w:rsid w:val="00D94A94"/>
    <w:rsid w:val="00D95190"/>
    <w:rsid w:val="00D95385"/>
    <w:rsid w:val="00D953C4"/>
    <w:rsid w:val="00D957B9"/>
    <w:rsid w:val="00D95E01"/>
    <w:rsid w:val="00D95E13"/>
    <w:rsid w:val="00D96330"/>
    <w:rsid w:val="00D96409"/>
    <w:rsid w:val="00D96B00"/>
    <w:rsid w:val="00D96D61"/>
    <w:rsid w:val="00D9731C"/>
    <w:rsid w:val="00D974F3"/>
    <w:rsid w:val="00D97770"/>
    <w:rsid w:val="00D977B2"/>
    <w:rsid w:val="00D97C02"/>
    <w:rsid w:val="00D97DFA"/>
    <w:rsid w:val="00D97FF0"/>
    <w:rsid w:val="00DA0267"/>
    <w:rsid w:val="00DA041D"/>
    <w:rsid w:val="00DA0CB0"/>
    <w:rsid w:val="00DA0DB5"/>
    <w:rsid w:val="00DA1234"/>
    <w:rsid w:val="00DA13A8"/>
    <w:rsid w:val="00DA141C"/>
    <w:rsid w:val="00DA172F"/>
    <w:rsid w:val="00DA1A01"/>
    <w:rsid w:val="00DA1A3A"/>
    <w:rsid w:val="00DA1F61"/>
    <w:rsid w:val="00DA26CF"/>
    <w:rsid w:val="00DA2785"/>
    <w:rsid w:val="00DA2839"/>
    <w:rsid w:val="00DA2871"/>
    <w:rsid w:val="00DA2EE4"/>
    <w:rsid w:val="00DA2FB0"/>
    <w:rsid w:val="00DA30D1"/>
    <w:rsid w:val="00DA319B"/>
    <w:rsid w:val="00DA323B"/>
    <w:rsid w:val="00DA3320"/>
    <w:rsid w:val="00DA33F2"/>
    <w:rsid w:val="00DA37FF"/>
    <w:rsid w:val="00DA3B7A"/>
    <w:rsid w:val="00DA43D7"/>
    <w:rsid w:val="00DA45B2"/>
    <w:rsid w:val="00DA45BF"/>
    <w:rsid w:val="00DA477B"/>
    <w:rsid w:val="00DA478B"/>
    <w:rsid w:val="00DA494F"/>
    <w:rsid w:val="00DA4C60"/>
    <w:rsid w:val="00DA4C88"/>
    <w:rsid w:val="00DA5020"/>
    <w:rsid w:val="00DA5313"/>
    <w:rsid w:val="00DA53A9"/>
    <w:rsid w:val="00DA53F4"/>
    <w:rsid w:val="00DA5D13"/>
    <w:rsid w:val="00DA5DD1"/>
    <w:rsid w:val="00DA5FA3"/>
    <w:rsid w:val="00DA6001"/>
    <w:rsid w:val="00DA6079"/>
    <w:rsid w:val="00DA609B"/>
    <w:rsid w:val="00DA616E"/>
    <w:rsid w:val="00DA6186"/>
    <w:rsid w:val="00DA620C"/>
    <w:rsid w:val="00DA6451"/>
    <w:rsid w:val="00DA6518"/>
    <w:rsid w:val="00DA65B8"/>
    <w:rsid w:val="00DA66B0"/>
    <w:rsid w:val="00DA66D8"/>
    <w:rsid w:val="00DA6828"/>
    <w:rsid w:val="00DA6AA5"/>
    <w:rsid w:val="00DA6DE0"/>
    <w:rsid w:val="00DA6E5B"/>
    <w:rsid w:val="00DA70BA"/>
    <w:rsid w:val="00DA73B1"/>
    <w:rsid w:val="00DA743C"/>
    <w:rsid w:val="00DA7543"/>
    <w:rsid w:val="00DA78F3"/>
    <w:rsid w:val="00DA7927"/>
    <w:rsid w:val="00DA7E9B"/>
    <w:rsid w:val="00DB01AD"/>
    <w:rsid w:val="00DB0287"/>
    <w:rsid w:val="00DB0421"/>
    <w:rsid w:val="00DB05CB"/>
    <w:rsid w:val="00DB08A9"/>
    <w:rsid w:val="00DB0966"/>
    <w:rsid w:val="00DB0973"/>
    <w:rsid w:val="00DB0975"/>
    <w:rsid w:val="00DB0D96"/>
    <w:rsid w:val="00DB0DFD"/>
    <w:rsid w:val="00DB0F0B"/>
    <w:rsid w:val="00DB0F43"/>
    <w:rsid w:val="00DB12D6"/>
    <w:rsid w:val="00DB1431"/>
    <w:rsid w:val="00DB16D5"/>
    <w:rsid w:val="00DB177F"/>
    <w:rsid w:val="00DB182F"/>
    <w:rsid w:val="00DB1833"/>
    <w:rsid w:val="00DB19E5"/>
    <w:rsid w:val="00DB1AFF"/>
    <w:rsid w:val="00DB1E15"/>
    <w:rsid w:val="00DB23D7"/>
    <w:rsid w:val="00DB24BE"/>
    <w:rsid w:val="00DB24E2"/>
    <w:rsid w:val="00DB2631"/>
    <w:rsid w:val="00DB2D3F"/>
    <w:rsid w:val="00DB2DE7"/>
    <w:rsid w:val="00DB2EFC"/>
    <w:rsid w:val="00DB2F04"/>
    <w:rsid w:val="00DB2F0E"/>
    <w:rsid w:val="00DB30E8"/>
    <w:rsid w:val="00DB339F"/>
    <w:rsid w:val="00DB34F0"/>
    <w:rsid w:val="00DB3500"/>
    <w:rsid w:val="00DB38BA"/>
    <w:rsid w:val="00DB3A37"/>
    <w:rsid w:val="00DB3CD7"/>
    <w:rsid w:val="00DB3F97"/>
    <w:rsid w:val="00DB4055"/>
    <w:rsid w:val="00DB4115"/>
    <w:rsid w:val="00DB4428"/>
    <w:rsid w:val="00DB447F"/>
    <w:rsid w:val="00DB49CD"/>
    <w:rsid w:val="00DB4A39"/>
    <w:rsid w:val="00DB4BFE"/>
    <w:rsid w:val="00DB4C84"/>
    <w:rsid w:val="00DB4D66"/>
    <w:rsid w:val="00DB4E7B"/>
    <w:rsid w:val="00DB508E"/>
    <w:rsid w:val="00DB57F1"/>
    <w:rsid w:val="00DB59A4"/>
    <w:rsid w:val="00DB59F7"/>
    <w:rsid w:val="00DB5E0E"/>
    <w:rsid w:val="00DB6213"/>
    <w:rsid w:val="00DB62A1"/>
    <w:rsid w:val="00DB65CA"/>
    <w:rsid w:val="00DB66E3"/>
    <w:rsid w:val="00DB6B37"/>
    <w:rsid w:val="00DB6C87"/>
    <w:rsid w:val="00DB6D20"/>
    <w:rsid w:val="00DB6F1B"/>
    <w:rsid w:val="00DB6F5F"/>
    <w:rsid w:val="00DB72E2"/>
    <w:rsid w:val="00DB738E"/>
    <w:rsid w:val="00DB774A"/>
    <w:rsid w:val="00DB795D"/>
    <w:rsid w:val="00DB7BEA"/>
    <w:rsid w:val="00DB7D1F"/>
    <w:rsid w:val="00DB7D49"/>
    <w:rsid w:val="00DB7DF5"/>
    <w:rsid w:val="00DB7EB2"/>
    <w:rsid w:val="00DB7F30"/>
    <w:rsid w:val="00DC00A7"/>
    <w:rsid w:val="00DC00AE"/>
    <w:rsid w:val="00DC0107"/>
    <w:rsid w:val="00DC0134"/>
    <w:rsid w:val="00DC0218"/>
    <w:rsid w:val="00DC069A"/>
    <w:rsid w:val="00DC0716"/>
    <w:rsid w:val="00DC0978"/>
    <w:rsid w:val="00DC0B6A"/>
    <w:rsid w:val="00DC0E5F"/>
    <w:rsid w:val="00DC11F5"/>
    <w:rsid w:val="00DC1505"/>
    <w:rsid w:val="00DC1637"/>
    <w:rsid w:val="00DC178B"/>
    <w:rsid w:val="00DC1C35"/>
    <w:rsid w:val="00DC1C79"/>
    <w:rsid w:val="00DC229D"/>
    <w:rsid w:val="00DC23C6"/>
    <w:rsid w:val="00DC2434"/>
    <w:rsid w:val="00DC24F5"/>
    <w:rsid w:val="00DC265C"/>
    <w:rsid w:val="00DC2D05"/>
    <w:rsid w:val="00DC2EBF"/>
    <w:rsid w:val="00DC3507"/>
    <w:rsid w:val="00DC3538"/>
    <w:rsid w:val="00DC362E"/>
    <w:rsid w:val="00DC365C"/>
    <w:rsid w:val="00DC37C1"/>
    <w:rsid w:val="00DC3A5F"/>
    <w:rsid w:val="00DC3A9B"/>
    <w:rsid w:val="00DC3B26"/>
    <w:rsid w:val="00DC3B29"/>
    <w:rsid w:val="00DC40D9"/>
    <w:rsid w:val="00DC41E1"/>
    <w:rsid w:val="00DC432F"/>
    <w:rsid w:val="00DC4529"/>
    <w:rsid w:val="00DC4583"/>
    <w:rsid w:val="00DC49BF"/>
    <w:rsid w:val="00DC4CB8"/>
    <w:rsid w:val="00DC4E8A"/>
    <w:rsid w:val="00DC4E93"/>
    <w:rsid w:val="00DC526D"/>
    <w:rsid w:val="00DC5404"/>
    <w:rsid w:val="00DC5615"/>
    <w:rsid w:val="00DC5671"/>
    <w:rsid w:val="00DC56B9"/>
    <w:rsid w:val="00DC56DF"/>
    <w:rsid w:val="00DC57DF"/>
    <w:rsid w:val="00DC58AD"/>
    <w:rsid w:val="00DC5C37"/>
    <w:rsid w:val="00DC5C48"/>
    <w:rsid w:val="00DC5D7B"/>
    <w:rsid w:val="00DC5DDD"/>
    <w:rsid w:val="00DC655E"/>
    <w:rsid w:val="00DC69B6"/>
    <w:rsid w:val="00DC69EE"/>
    <w:rsid w:val="00DC6B7E"/>
    <w:rsid w:val="00DC6C0E"/>
    <w:rsid w:val="00DC6CA9"/>
    <w:rsid w:val="00DC6D14"/>
    <w:rsid w:val="00DC708C"/>
    <w:rsid w:val="00DC73C2"/>
    <w:rsid w:val="00DC73E7"/>
    <w:rsid w:val="00DC76AE"/>
    <w:rsid w:val="00DC7D21"/>
    <w:rsid w:val="00DC7D7C"/>
    <w:rsid w:val="00DC7D8A"/>
    <w:rsid w:val="00DC7DE2"/>
    <w:rsid w:val="00DD0079"/>
    <w:rsid w:val="00DD038A"/>
    <w:rsid w:val="00DD0412"/>
    <w:rsid w:val="00DD0538"/>
    <w:rsid w:val="00DD0646"/>
    <w:rsid w:val="00DD0746"/>
    <w:rsid w:val="00DD0D0F"/>
    <w:rsid w:val="00DD1692"/>
    <w:rsid w:val="00DD17DE"/>
    <w:rsid w:val="00DD1961"/>
    <w:rsid w:val="00DD1D2F"/>
    <w:rsid w:val="00DD1DEE"/>
    <w:rsid w:val="00DD20A5"/>
    <w:rsid w:val="00DD2136"/>
    <w:rsid w:val="00DD2400"/>
    <w:rsid w:val="00DD25E9"/>
    <w:rsid w:val="00DD2BFB"/>
    <w:rsid w:val="00DD30F4"/>
    <w:rsid w:val="00DD3276"/>
    <w:rsid w:val="00DD32F0"/>
    <w:rsid w:val="00DD330C"/>
    <w:rsid w:val="00DD332C"/>
    <w:rsid w:val="00DD3351"/>
    <w:rsid w:val="00DD366B"/>
    <w:rsid w:val="00DD3CD9"/>
    <w:rsid w:val="00DD3D27"/>
    <w:rsid w:val="00DD3F2A"/>
    <w:rsid w:val="00DD46A0"/>
    <w:rsid w:val="00DD4739"/>
    <w:rsid w:val="00DD48D1"/>
    <w:rsid w:val="00DD4A03"/>
    <w:rsid w:val="00DD4B44"/>
    <w:rsid w:val="00DD4B81"/>
    <w:rsid w:val="00DD4D2D"/>
    <w:rsid w:val="00DD4DE3"/>
    <w:rsid w:val="00DD50F0"/>
    <w:rsid w:val="00DD5457"/>
    <w:rsid w:val="00DD5478"/>
    <w:rsid w:val="00DD55BB"/>
    <w:rsid w:val="00DD57CA"/>
    <w:rsid w:val="00DD587D"/>
    <w:rsid w:val="00DD6530"/>
    <w:rsid w:val="00DD658D"/>
    <w:rsid w:val="00DD664F"/>
    <w:rsid w:val="00DD696E"/>
    <w:rsid w:val="00DD7409"/>
    <w:rsid w:val="00DD77C3"/>
    <w:rsid w:val="00DD7BD7"/>
    <w:rsid w:val="00DD7E6A"/>
    <w:rsid w:val="00DD7E82"/>
    <w:rsid w:val="00DD7FF2"/>
    <w:rsid w:val="00DE00A8"/>
    <w:rsid w:val="00DE0224"/>
    <w:rsid w:val="00DE030A"/>
    <w:rsid w:val="00DE05FD"/>
    <w:rsid w:val="00DE074E"/>
    <w:rsid w:val="00DE096C"/>
    <w:rsid w:val="00DE09CD"/>
    <w:rsid w:val="00DE0D6E"/>
    <w:rsid w:val="00DE101F"/>
    <w:rsid w:val="00DE1153"/>
    <w:rsid w:val="00DE12CE"/>
    <w:rsid w:val="00DE1629"/>
    <w:rsid w:val="00DE1870"/>
    <w:rsid w:val="00DE1959"/>
    <w:rsid w:val="00DE1AEA"/>
    <w:rsid w:val="00DE1DC4"/>
    <w:rsid w:val="00DE1F73"/>
    <w:rsid w:val="00DE230D"/>
    <w:rsid w:val="00DE271C"/>
    <w:rsid w:val="00DE2799"/>
    <w:rsid w:val="00DE2D31"/>
    <w:rsid w:val="00DE3184"/>
    <w:rsid w:val="00DE31CF"/>
    <w:rsid w:val="00DE326A"/>
    <w:rsid w:val="00DE3313"/>
    <w:rsid w:val="00DE343F"/>
    <w:rsid w:val="00DE359C"/>
    <w:rsid w:val="00DE3736"/>
    <w:rsid w:val="00DE3738"/>
    <w:rsid w:val="00DE3A48"/>
    <w:rsid w:val="00DE3BD0"/>
    <w:rsid w:val="00DE3DE6"/>
    <w:rsid w:val="00DE3E78"/>
    <w:rsid w:val="00DE3EF7"/>
    <w:rsid w:val="00DE43FF"/>
    <w:rsid w:val="00DE45F4"/>
    <w:rsid w:val="00DE4613"/>
    <w:rsid w:val="00DE47FD"/>
    <w:rsid w:val="00DE4B83"/>
    <w:rsid w:val="00DE4D4F"/>
    <w:rsid w:val="00DE52D9"/>
    <w:rsid w:val="00DE583B"/>
    <w:rsid w:val="00DE5961"/>
    <w:rsid w:val="00DE5C9C"/>
    <w:rsid w:val="00DE5D5F"/>
    <w:rsid w:val="00DE60B0"/>
    <w:rsid w:val="00DE62FE"/>
    <w:rsid w:val="00DE6675"/>
    <w:rsid w:val="00DE671E"/>
    <w:rsid w:val="00DE6739"/>
    <w:rsid w:val="00DE6B44"/>
    <w:rsid w:val="00DE6E52"/>
    <w:rsid w:val="00DE6EE3"/>
    <w:rsid w:val="00DE6F59"/>
    <w:rsid w:val="00DE70E9"/>
    <w:rsid w:val="00DE7322"/>
    <w:rsid w:val="00DE7554"/>
    <w:rsid w:val="00DE7AC8"/>
    <w:rsid w:val="00DE7BA5"/>
    <w:rsid w:val="00DF04FE"/>
    <w:rsid w:val="00DF05B3"/>
    <w:rsid w:val="00DF0623"/>
    <w:rsid w:val="00DF0665"/>
    <w:rsid w:val="00DF0679"/>
    <w:rsid w:val="00DF069C"/>
    <w:rsid w:val="00DF06E3"/>
    <w:rsid w:val="00DF070A"/>
    <w:rsid w:val="00DF07CD"/>
    <w:rsid w:val="00DF0B9E"/>
    <w:rsid w:val="00DF0C3D"/>
    <w:rsid w:val="00DF0EEE"/>
    <w:rsid w:val="00DF1013"/>
    <w:rsid w:val="00DF115F"/>
    <w:rsid w:val="00DF134B"/>
    <w:rsid w:val="00DF1579"/>
    <w:rsid w:val="00DF1BE1"/>
    <w:rsid w:val="00DF1D20"/>
    <w:rsid w:val="00DF1DAF"/>
    <w:rsid w:val="00DF1EE0"/>
    <w:rsid w:val="00DF2185"/>
    <w:rsid w:val="00DF2247"/>
    <w:rsid w:val="00DF240C"/>
    <w:rsid w:val="00DF2598"/>
    <w:rsid w:val="00DF2FBE"/>
    <w:rsid w:val="00DF357D"/>
    <w:rsid w:val="00DF35C9"/>
    <w:rsid w:val="00DF39AD"/>
    <w:rsid w:val="00DF3D40"/>
    <w:rsid w:val="00DF3DC3"/>
    <w:rsid w:val="00DF4704"/>
    <w:rsid w:val="00DF477D"/>
    <w:rsid w:val="00DF4B40"/>
    <w:rsid w:val="00DF4F17"/>
    <w:rsid w:val="00DF4FE0"/>
    <w:rsid w:val="00DF50A6"/>
    <w:rsid w:val="00DF515D"/>
    <w:rsid w:val="00DF51AB"/>
    <w:rsid w:val="00DF58AF"/>
    <w:rsid w:val="00DF5DAC"/>
    <w:rsid w:val="00DF5E42"/>
    <w:rsid w:val="00DF5E86"/>
    <w:rsid w:val="00DF5EAF"/>
    <w:rsid w:val="00DF605F"/>
    <w:rsid w:val="00DF6108"/>
    <w:rsid w:val="00DF62E2"/>
    <w:rsid w:val="00DF6482"/>
    <w:rsid w:val="00DF65BE"/>
    <w:rsid w:val="00DF66A5"/>
    <w:rsid w:val="00DF685E"/>
    <w:rsid w:val="00DF6A01"/>
    <w:rsid w:val="00DF6A28"/>
    <w:rsid w:val="00DF6A82"/>
    <w:rsid w:val="00DF6F15"/>
    <w:rsid w:val="00DF6F9A"/>
    <w:rsid w:val="00DF7026"/>
    <w:rsid w:val="00DF70BC"/>
    <w:rsid w:val="00DF74FB"/>
    <w:rsid w:val="00DF7507"/>
    <w:rsid w:val="00DF7535"/>
    <w:rsid w:val="00DF75B9"/>
    <w:rsid w:val="00DF782C"/>
    <w:rsid w:val="00DF78F9"/>
    <w:rsid w:val="00DF7A44"/>
    <w:rsid w:val="00E00301"/>
    <w:rsid w:val="00E00356"/>
    <w:rsid w:val="00E005D0"/>
    <w:rsid w:val="00E0080A"/>
    <w:rsid w:val="00E008C1"/>
    <w:rsid w:val="00E00AAF"/>
    <w:rsid w:val="00E00D0F"/>
    <w:rsid w:val="00E01207"/>
    <w:rsid w:val="00E01423"/>
    <w:rsid w:val="00E019A4"/>
    <w:rsid w:val="00E019B1"/>
    <w:rsid w:val="00E019CD"/>
    <w:rsid w:val="00E01AE2"/>
    <w:rsid w:val="00E023A0"/>
    <w:rsid w:val="00E023AE"/>
    <w:rsid w:val="00E024F0"/>
    <w:rsid w:val="00E02575"/>
    <w:rsid w:val="00E029D7"/>
    <w:rsid w:val="00E029E6"/>
    <w:rsid w:val="00E02AA6"/>
    <w:rsid w:val="00E02C3D"/>
    <w:rsid w:val="00E02CB1"/>
    <w:rsid w:val="00E02CDA"/>
    <w:rsid w:val="00E030C8"/>
    <w:rsid w:val="00E031E0"/>
    <w:rsid w:val="00E03620"/>
    <w:rsid w:val="00E03639"/>
    <w:rsid w:val="00E039C8"/>
    <w:rsid w:val="00E03C0C"/>
    <w:rsid w:val="00E03CAA"/>
    <w:rsid w:val="00E03E1E"/>
    <w:rsid w:val="00E03E65"/>
    <w:rsid w:val="00E03EDD"/>
    <w:rsid w:val="00E0411D"/>
    <w:rsid w:val="00E042F2"/>
    <w:rsid w:val="00E045DA"/>
    <w:rsid w:val="00E046E2"/>
    <w:rsid w:val="00E04753"/>
    <w:rsid w:val="00E04772"/>
    <w:rsid w:val="00E04B0C"/>
    <w:rsid w:val="00E04B7B"/>
    <w:rsid w:val="00E04BC8"/>
    <w:rsid w:val="00E04D80"/>
    <w:rsid w:val="00E04F42"/>
    <w:rsid w:val="00E0517D"/>
    <w:rsid w:val="00E05830"/>
    <w:rsid w:val="00E058A0"/>
    <w:rsid w:val="00E05B06"/>
    <w:rsid w:val="00E05B0B"/>
    <w:rsid w:val="00E05CDA"/>
    <w:rsid w:val="00E05E22"/>
    <w:rsid w:val="00E05FD5"/>
    <w:rsid w:val="00E06119"/>
    <w:rsid w:val="00E061BF"/>
    <w:rsid w:val="00E06431"/>
    <w:rsid w:val="00E06571"/>
    <w:rsid w:val="00E06A49"/>
    <w:rsid w:val="00E06B23"/>
    <w:rsid w:val="00E06B2C"/>
    <w:rsid w:val="00E06B6B"/>
    <w:rsid w:val="00E06FDF"/>
    <w:rsid w:val="00E071A9"/>
    <w:rsid w:val="00E073AE"/>
    <w:rsid w:val="00E0744C"/>
    <w:rsid w:val="00E07670"/>
    <w:rsid w:val="00E07829"/>
    <w:rsid w:val="00E07C45"/>
    <w:rsid w:val="00E07CFD"/>
    <w:rsid w:val="00E07E46"/>
    <w:rsid w:val="00E07E83"/>
    <w:rsid w:val="00E07ED8"/>
    <w:rsid w:val="00E07F2C"/>
    <w:rsid w:val="00E1002C"/>
    <w:rsid w:val="00E10094"/>
    <w:rsid w:val="00E10120"/>
    <w:rsid w:val="00E102F8"/>
    <w:rsid w:val="00E105C0"/>
    <w:rsid w:val="00E10C2D"/>
    <w:rsid w:val="00E10C59"/>
    <w:rsid w:val="00E10EE8"/>
    <w:rsid w:val="00E113D5"/>
    <w:rsid w:val="00E11462"/>
    <w:rsid w:val="00E116B5"/>
    <w:rsid w:val="00E117E2"/>
    <w:rsid w:val="00E11BCB"/>
    <w:rsid w:val="00E121C8"/>
    <w:rsid w:val="00E126B8"/>
    <w:rsid w:val="00E12769"/>
    <w:rsid w:val="00E127C2"/>
    <w:rsid w:val="00E1286F"/>
    <w:rsid w:val="00E129E1"/>
    <w:rsid w:val="00E12CB6"/>
    <w:rsid w:val="00E12F4A"/>
    <w:rsid w:val="00E1314E"/>
    <w:rsid w:val="00E1342E"/>
    <w:rsid w:val="00E13562"/>
    <w:rsid w:val="00E13565"/>
    <w:rsid w:val="00E13643"/>
    <w:rsid w:val="00E13726"/>
    <w:rsid w:val="00E13875"/>
    <w:rsid w:val="00E1399E"/>
    <w:rsid w:val="00E13E39"/>
    <w:rsid w:val="00E14445"/>
    <w:rsid w:val="00E144A6"/>
    <w:rsid w:val="00E149E6"/>
    <w:rsid w:val="00E14A31"/>
    <w:rsid w:val="00E14A42"/>
    <w:rsid w:val="00E14B8D"/>
    <w:rsid w:val="00E14C60"/>
    <w:rsid w:val="00E14D97"/>
    <w:rsid w:val="00E1531F"/>
    <w:rsid w:val="00E15588"/>
    <w:rsid w:val="00E1592C"/>
    <w:rsid w:val="00E15A67"/>
    <w:rsid w:val="00E15B4C"/>
    <w:rsid w:val="00E15EC4"/>
    <w:rsid w:val="00E15F80"/>
    <w:rsid w:val="00E162BE"/>
    <w:rsid w:val="00E16BA7"/>
    <w:rsid w:val="00E16DF6"/>
    <w:rsid w:val="00E17072"/>
    <w:rsid w:val="00E1718D"/>
    <w:rsid w:val="00E17756"/>
    <w:rsid w:val="00E1785E"/>
    <w:rsid w:val="00E17CF0"/>
    <w:rsid w:val="00E201A6"/>
    <w:rsid w:val="00E207AF"/>
    <w:rsid w:val="00E20B38"/>
    <w:rsid w:val="00E20B60"/>
    <w:rsid w:val="00E20EA4"/>
    <w:rsid w:val="00E210E0"/>
    <w:rsid w:val="00E2181B"/>
    <w:rsid w:val="00E21D29"/>
    <w:rsid w:val="00E223A0"/>
    <w:rsid w:val="00E22650"/>
    <w:rsid w:val="00E230D6"/>
    <w:rsid w:val="00E23414"/>
    <w:rsid w:val="00E23427"/>
    <w:rsid w:val="00E23661"/>
    <w:rsid w:val="00E23737"/>
    <w:rsid w:val="00E23744"/>
    <w:rsid w:val="00E237DD"/>
    <w:rsid w:val="00E23B68"/>
    <w:rsid w:val="00E23C26"/>
    <w:rsid w:val="00E23EDE"/>
    <w:rsid w:val="00E24062"/>
    <w:rsid w:val="00E24119"/>
    <w:rsid w:val="00E24335"/>
    <w:rsid w:val="00E2461A"/>
    <w:rsid w:val="00E24B03"/>
    <w:rsid w:val="00E24BA2"/>
    <w:rsid w:val="00E24D1A"/>
    <w:rsid w:val="00E24DE7"/>
    <w:rsid w:val="00E250D7"/>
    <w:rsid w:val="00E25167"/>
    <w:rsid w:val="00E25272"/>
    <w:rsid w:val="00E25526"/>
    <w:rsid w:val="00E25697"/>
    <w:rsid w:val="00E259C8"/>
    <w:rsid w:val="00E25B0C"/>
    <w:rsid w:val="00E25D72"/>
    <w:rsid w:val="00E26127"/>
    <w:rsid w:val="00E26305"/>
    <w:rsid w:val="00E2643D"/>
    <w:rsid w:val="00E26488"/>
    <w:rsid w:val="00E2657E"/>
    <w:rsid w:val="00E2666E"/>
    <w:rsid w:val="00E2699C"/>
    <w:rsid w:val="00E26B25"/>
    <w:rsid w:val="00E26CB5"/>
    <w:rsid w:val="00E26E2C"/>
    <w:rsid w:val="00E26E9D"/>
    <w:rsid w:val="00E272B3"/>
    <w:rsid w:val="00E27635"/>
    <w:rsid w:val="00E27768"/>
    <w:rsid w:val="00E278E7"/>
    <w:rsid w:val="00E2792B"/>
    <w:rsid w:val="00E27939"/>
    <w:rsid w:val="00E27A0A"/>
    <w:rsid w:val="00E27CF6"/>
    <w:rsid w:val="00E27CF8"/>
    <w:rsid w:val="00E27E9D"/>
    <w:rsid w:val="00E300D4"/>
    <w:rsid w:val="00E302EF"/>
    <w:rsid w:val="00E3049C"/>
    <w:rsid w:val="00E30593"/>
    <w:rsid w:val="00E306CD"/>
    <w:rsid w:val="00E306ED"/>
    <w:rsid w:val="00E30A5E"/>
    <w:rsid w:val="00E30A6D"/>
    <w:rsid w:val="00E30CC5"/>
    <w:rsid w:val="00E314D2"/>
    <w:rsid w:val="00E3168A"/>
    <w:rsid w:val="00E316FC"/>
    <w:rsid w:val="00E317C6"/>
    <w:rsid w:val="00E3194D"/>
    <w:rsid w:val="00E31B4A"/>
    <w:rsid w:val="00E31C23"/>
    <w:rsid w:val="00E31DFF"/>
    <w:rsid w:val="00E31EBD"/>
    <w:rsid w:val="00E31F7A"/>
    <w:rsid w:val="00E32025"/>
    <w:rsid w:val="00E3205D"/>
    <w:rsid w:val="00E320EB"/>
    <w:rsid w:val="00E3231B"/>
    <w:rsid w:val="00E3265E"/>
    <w:rsid w:val="00E327C5"/>
    <w:rsid w:val="00E328D5"/>
    <w:rsid w:val="00E32A88"/>
    <w:rsid w:val="00E32ABA"/>
    <w:rsid w:val="00E32AD3"/>
    <w:rsid w:val="00E32D2D"/>
    <w:rsid w:val="00E32DBB"/>
    <w:rsid w:val="00E33226"/>
    <w:rsid w:val="00E33229"/>
    <w:rsid w:val="00E332CF"/>
    <w:rsid w:val="00E33400"/>
    <w:rsid w:val="00E336AD"/>
    <w:rsid w:val="00E33858"/>
    <w:rsid w:val="00E33866"/>
    <w:rsid w:val="00E33C89"/>
    <w:rsid w:val="00E33CFB"/>
    <w:rsid w:val="00E33E79"/>
    <w:rsid w:val="00E33F98"/>
    <w:rsid w:val="00E34261"/>
    <w:rsid w:val="00E3449B"/>
    <w:rsid w:val="00E346C6"/>
    <w:rsid w:val="00E346DA"/>
    <w:rsid w:val="00E34AA1"/>
    <w:rsid w:val="00E34CBB"/>
    <w:rsid w:val="00E34F96"/>
    <w:rsid w:val="00E35010"/>
    <w:rsid w:val="00E350AB"/>
    <w:rsid w:val="00E3548E"/>
    <w:rsid w:val="00E354B9"/>
    <w:rsid w:val="00E355D5"/>
    <w:rsid w:val="00E3587E"/>
    <w:rsid w:val="00E359BE"/>
    <w:rsid w:val="00E35DDE"/>
    <w:rsid w:val="00E36205"/>
    <w:rsid w:val="00E36420"/>
    <w:rsid w:val="00E36B71"/>
    <w:rsid w:val="00E36BF8"/>
    <w:rsid w:val="00E36DBA"/>
    <w:rsid w:val="00E370B4"/>
    <w:rsid w:val="00E370BA"/>
    <w:rsid w:val="00E37624"/>
    <w:rsid w:val="00E377CC"/>
    <w:rsid w:val="00E379FA"/>
    <w:rsid w:val="00E37CF1"/>
    <w:rsid w:val="00E37DF0"/>
    <w:rsid w:val="00E4035D"/>
    <w:rsid w:val="00E40443"/>
    <w:rsid w:val="00E408B3"/>
    <w:rsid w:val="00E40913"/>
    <w:rsid w:val="00E409A6"/>
    <w:rsid w:val="00E40C45"/>
    <w:rsid w:val="00E40DEC"/>
    <w:rsid w:val="00E40F23"/>
    <w:rsid w:val="00E41156"/>
    <w:rsid w:val="00E41259"/>
    <w:rsid w:val="00E41471"/>
    <w:rsid w:val="00E4190F"/>
    <w:rsid w:val="00E41D7D"/>
    <w:rsid w:val="00E41FBE"/>
    <w:rsid w:val="00E42228"/>
    <w:rsid w:val="00E422FB"/>
    <w:rsid w:val="00E4238B"/>
    <w:rsid w:val="00E424CE"/>
    <w:rsid w:val="00E42AFF"/>
    <w:rsid w:val="00E42F00"/>
    <w:rsid w:val="00E43051"/>
    <w:rsid w:val="00E4340D"/>
    <w:rsid w:val="00E435F6"/>
    <w:rsid w:val="00E4366A"/>
    <w:rsid w:val="00E436D9"/>
    <w:rsid w:val="00E43C6D"/>
    <w:rsid w:val="00E43D23"/>
    <w:rsid w:val="00E43FF1"/>
    <w:rsid w:val="00E440F7"/>
    <w:rsid w:val="00E442EA"/>
    <w:rsid w:val="00E444A5"/>
    <w:rsid w:val="00E4456C"/>
    <w:rsid w:val="00E445C0"/>
    <w:rsid w:val="00E446A9"/>
    <w:rsid w:val="00E446B1"/>
    <w:rsid w:val="00E4498A"/>
    <w:rsid w:val="00E44A9A"/>
    <w:rsid w:val="00E44D0A"/>
    <w:rsid w:val="00E44D57"/>
    <w:rsid w:val="00E44EA5"/>
    <w:rsid w:val="00E44FD3"/>
    <w:rsid w:val="00E45155"/>
    <w:rsid w:val="00E45330"/>
    <w:rsid w:val="00E4571E"/>
    <w:rsid w:val="00E457CE"/>
    <w:rsid w:val="00E45A82"/>
    <w:rsid w:val="00E45CDD"/>
    <w:rsid w:val="00E460A9"/>
    <w:rsid w:val="00E46396"/>
    <w:rsid w:val="00E467EA"/>
    <w:rsid w:val="00E467FB"/>
    <w:rsid w:val="00E46843"/>
    <w:rsid w:val="00E46901"/>
    <w:rsid w:val="00E46A59"/>
    <w:rsid w:val="00E46BA0"/>
    <w:rsid w:val="00E46CA3"/>
    <w:rsid w:val="00E46F52"/>
    <w:rsid w:val="00E474E9"/>
    <w:rsid w:val="00E475BD"/>
    <w:rsid w:val="00E4775E"/>
    <w:rsid w:val="00E478E5"/>
    <w:rsid w:val="00E478FB"/>
    <w:rsid w:val="00E4792E"/>
    <w:rsid w:val="00E479D4"/>
    <w:rsid w:val="00E47BBF"/>
    <w:rsid w:val="00E47CAA"/>
    <w:rsid w:val="00E47CD6"/>
    <w:rsid w:val="00E47E66"/>
    <w:rsid w:val="00E47FF2"/>
    <w:rsid w:val="00E5004B"/>
    <w:rsid w:val="00E50593"/>
    <w:rsid w:val="00E50662"/>
    <w:rsid w:val="00E506A9"/>
    <w:rsid w:val="00E5082A"/>
    <w:rsid w:val="00E50A5B"/>
    <w:rsid w:val="00E50CB0"/>
    <w:rsid w:val="00E50D4B"/>
    <w:rsid w:val="00E50DFF"/>
    <w:rsid w:val="00E510A6"/>
    <w:rsid w:val="00E51361"/>
    <w:rsid w:val="00E51442"/>
    <w:rsid w:val="00E51473"/>
    <w:rsid w:val="00E5187B"/>
    <w:rsid w:val="00E51936"/>
    <w:rsid w:val="00E51C32"/>
    <w:rsid w:val="00E51C8E"/>
    <w:rsid w:val="00E523AF"/>
    <w:rsid w:val="00E528A9"/>
    <w:rsid w:val="00E52D6E"/>
    <w:rsid w:val="00E52DB1"/>
    <w:rsid w:val="00E53078"/>
    <w:rsid w:val="00E5333D"/>
    <w:rsid w:val="00E533F1"/>
    <w:rsid w:val="00E5389E"/>
    <w:rsid w:val="00E539BC"/>
    <w:rsid w:val="00E53C5B"/>
    <w:rsid w:val="00E53C6A"/>
    <w:rsid w:val="00E54157"/>
    <w:rsid w:val="00E541B3"/>
    <w:rsid w:val="00E54395"/>
    <w:rsid w:val="00E54531"/>
    <w:rsid w:val="00E5463E"/>
    <w:rsid w:val="00E546AA"/>
    <w:rsid w:val="00E549D9"/>
    <w:rsid w:val="00E54B45"/>
    <w:rsid w:val="00E54B7D"/>
    <w:rsid w:val="00E54E72"/>
    <w:rsid w:val="00E55049"/>
    <w:rsid w:val="00E552BE"/>
    <w:rsid w:val="00E552F3"/>
    <w:rsid w:val="00E554AC"/>
    <w:rsid w:val="00E5556F"/>
    <w:rsid w:val="00E555A7"/>
    <w:rsid w:val="00E55B1E"/>
    <w:rsid w:val="00E55F08"/>
    <w:rsid w:val="00E56053"/>
    <w:rsid w:val="00E56261"/>
    <w:rsid w:val="00E5626A"/>
    <w:rsid w:val="00E562B0"/>
    <w:rsid w:val="00E562CF"/>
    <w:rsid w:val="00E568D0"/>
    <w:rsid w:val="00E56972"/>
    <w:rsid w:val="00E56D1E"/>
    <w:rsid w:val="00E57292"/>
    <w:rsid w:val="00E57371"/>
    <w:rsid w:val="00E5740D"/>
    <w:rsid w:val="00E57428"/>
    <w:rsid w:val="00E5745E"/>
    <w:rsid w:val="00E5762B"/>
    <w:rsid w:val="00E576FC"/>
    <w:rsid w:val="00E577D3"/>
    <w:rsid w:val="00E5795C"/>
    <w:rsid w:val="00E57962"/>
    <w:rsid w:val="00E57D14"/>
    <w:rsid w:val="00E57E3D"/>
    <w:rsid w:val="00E60181"/>
    <w:rsid w:val="00E6024F"/>
    <w:rsid w:val="00E6033F"/>
    <w:rsid w:val="00E603D2"/>
    <w:rsid w:val="00E60445"/>
    <w:rsid w:val="00E60BBC"/>
    <w:rsid w:val="00E60CF7"/>
    <w:rsid w:val="00E60EC3"/>
    <w:rsid w:val="00E60FAD"/>
    <w:rsid w:val="00E6144A"/>
    <w:rsid w:val="00E61481"/>
    <w:rsid w:val="00E61581"/>
    <w:rsid w:val="00E61662"/>
    <w:rsid w:val="00E6197D"/>
    <w:rsid w:val="00E61EE0"/>
    <w:rsid w:val="00E62487"/>
    <w:rsid w:val="00E625F0"/>
    <w:rsid w:val="00E626B5"/>
    <w:rsid w:val="00E627C4"/>
    <w:rsid w:val="00E629C7"/>
    <w:rsid w:val="00E62A4D"/>
    <w:rsid w:val="00E6353C"/>
    <w:rsid w:val="00E638CF"/>
    <w:rsid w:val="00E63F1A"/>
    <w:rsid w:val="00E63F9C"/>
    <w:rsid w:val="00E64033"/>
    <w:rsid w:val="00E64116"/>
    <w:rsid w:val="00E643C7"/>
    <w:rsid w:val="00E645AC"/>
    <w:rsid w:val="00E645AF"/>
    <w:rsid w:val="00E645B6"/>
    <w:rsid w:val="00E649B8"/>
    <w:rsid w:val="00E64E17"/>
    <w:rsid w:val="00E65409"/>
    <w:rsid w:val="00E65601"/>
    <w:rsid w:val="00E65A3D"/>
    <w:rsid w:val="00E65A49"/>
    <w:rsid w:val="00E65DAC"/>
    <w:rsid w:val="00E6633B"/>
    <w:rsid w:val="00E663B5"/>
    <w:rsid w:val="00E666A8"/>
    <w:rsid w:val="00E667D2"/>
    <w:rsid w:val="00E66964"/>
    <w:rsid w:val="00E66E16"/>
    <w:rsid w:val="00E66E94"/>
    <w:rsid w:val="00E66FD7"/>
    <w:rsid w:val="00E6714D"/>
    <w:rsid w:val="00E6779A"/>
    <w:rsid w:val="00E67A89"/>
    <w:rsid w:val="00E67A99"/>
    <w:rsid w:val="00E70459"/>
    <w:rsid w:val="00E705AC"/>
    <w:rsid w:val="00E70A1D"/>
    <w:rsid w:val="00E70B0F"/>
    <w:rsid w:val="00E70B5B"/>
    <w:rsid w:val="00E70F17"/>
    <w:rsid w:val="00E710DB"/>
    <w:rsid w:val="00E71184"/>
    <w:rsid w:val="00E713BC"/>
    <w:rsid w:val="00E716D2"/>
    <w:rsid w:val="00E719AE"/>
    <w:rsid w:val="00E71B18"/>
    <w:rsid w:val="00E71B93"/>
    <w:rsid w:val="00E72488"/>
    <w:rsid w:val="00E7270D"/>
    <w:rsid w:val="00E7277B"/>
    <w:rsid w:val="00E72A5C"/>
    <w:rsid w:val="00E72ACC"/>
    <w:rsid w:val="00E72B1B"/>
    <w:rsid w:val="00E72D50"/>
    <w:rsid w:val="00E72F70"/>
    <w:rsid w:val="00E7329C"/>
    <w:rsid w:val="00E73358"/>
    <w:rsid w:val="00E735F6"/>
    <w:rsid w:val="00E737D6"/>
    <w:rsid w:val="00E73BA3"/>
    <w:rsid w:val="00E73C0E"/>
    <w:rsid w:val="00E73CCA"/>
    <w:rsid w:val="00E73D41"/>
    <w:rsid w:val="00E74669"/>
    <w:rsid w:val="00E7468D"/>
    <w:rsid w:val="00E7477B"/>
    <w:rsid w:val="00E7483C"/>
    <w:rsid w:val="00E74A59"/>
    <w:rsid w:val="00E74A5F"/>
    <w:rsid w:val="00E74C1B"/>
    <w:rsid w:val="00E74C67"/>
    <w:rsid w:val="00E74DE9"/>
    <w:rsid w:val="00E74E1C"/>
    <w:rsid w:val="00E74F6E"/>
    <w:rsid w:val="00E74FD2"/>
    <w:rsid w:val="00E752D6"/>
    <w:rsid w:val="00E7564F"/>
    <w:rsid w:val="00E7577A"/>
    <w:rsid w:val="00E757E6"/>
    <w:rsid w:val="00E758F4"/>
    <w:rsid w:val="00E75B44"/>
    <w:rsid w:val="00E75CE4"/>
    <w:rsid w:val="00E75DD9"/>
    <w:rsid w:val="00E75F65"/>
    <w:rsid w:val="00E7609D"/>
    <w:rsid w:val="00E76523"/>
    <w:rsid w:val="00E765D8"/>
    <w:rsid w:val="00E766CA"/>
    <w:rsid w:val="00E76C9B"/>
    <w:rsid w:val="00E76DB5"/>
    <w:rsid w:val="00E76DE5"/>
    <w:rsid w:val="00E76EDB"/>
    <w:rsid w:val="00E77015"/>
    <w:rsid w:val="00E77064"/>
    <w:rsid w:val="00E77112"/>
    <w:rsid w:val="00E772F4"/>
    <w:rsid w:val="00E77571"/>
    <w:rsid w:val="00E7762E"/>
    <w:rsid w:val="00E776C5"/>
    <w:rsid w:val="00E77909"/>
    <w:rsid w:val="00E7790B"/>
    <w:rsid w:val="00E7793E"/>
    <w:rsid w:val="00E77985"/>
    <w:rsid w:val="00E77AEB"/>
    <w:rsid w:val="00E77C0C"/>
    <w:rsid w:val="00E77C57"/>
    <w:rsid w:val="00E77D29"/>
    <w:rsid w:val="00E77D71"/>
    <w:rsid w:val="00E77E2A"/>
    <w:rsid w:val="00E800C0"/>
    <w:rsid w:val="00E800CE"/>
    <w:rsid w:val="00E80441"/>
    <w:rsid w:val="00E80494"/>
    <w:rsid w:val="00E804A4"/>
    <w:rsid w:val="00E806F9"/>
    <w:rsid w:val="00E8071A"/>
    <w:rsid w:val="00E808BA"/>
    <w:rsid w:val="00E80945"/>
    <w:rsid w:val="00E80A66"/>
    <w:rsid w:val="00E80A97"/>
    <w:rsid w:val="00E80B95"/>
    <w:rsid w:val="00E80C9B"/>
    <w:rsid w:val="00E80EF1"/>
    <w:rsid w:val="00E81444"/>
    <w:rsid w:val="00E814CB"/>
    <w:rsid w:val="00E81585"/>
    <w:rsid w:val="00E81710"/>
    <w:rsid w:val="00E8175F"/>
    <w:rsid w:val="00E81822"/>
    <w:rsid w:val="00E81A0F"/>
    <w:rsid w:val="00E82152"/>
    <w:rsid w:val="00E82319"/>
    <w:rsid w:val="00E82365"/>
    <w:rsid w:val="00E82469"/>
    <w:rsid w:val="00E825C0"/>
    <w:rsid w:val="00E82747"/>
    <w:rsid w:val="00E82767"/>
    <w:rsid w:val="00E827CD"/>
    <w:rsid w:val="00E82BC2"/>
    <w:rsid w:val="00E82C84"/>
    <w:rsid w:val="00E82E0A"/>
    <w:rsid w:val="00E8310B"/>
    <w:rsid w:val="00E832C0"/>
    <w:rsid w:val="00E833FD"/>
    <w:rsid w:val="00E8341D"/>
    <w:rsid w:val="00E834D0"/>
    <w:rsid w:val="00E8357A"/>
    <w:rsid w:val="00E836D7"/>
    <w:rsid w:val="00E8374C"/>
    <w:rsid w:val="00E8378A"/>
    <w:rsid w:val="00E838D6"/>
    <w:rsid w:val="00E83CA2"/>
    <w:rsid w:val="00E840FF"/>
    <w:rsid w:val="00E84175"/>
    <w:rsid w:val="00E8460F"/>
    <w:rsid w:val="00E846F2"/>
    <w:rsid w:val="00E84770"/>
    <w:rsid w:val="00E84ACB"/>
    <w:rsid w:val="00E84AD5"/>
    <w:rsid w:val="00E84E9E"/>
    <w:rsid w:val="00E852EF"/>
    <w:rsid w:val="00E85498"/>
    <w:rsid w:val="00E85560"/>
    <w:rsid w:val="00E85663"/>
    <w:rsid w:val="00E85764"/>
    <w:rsid w:val="00E857F7"/>
    <w:rsid w:val="00E8584C"/>
    <w:rsid w:val="00E8591B"/>
    <w:rsid w:val="00E85B28"/>
    <w:rsid w:val="00E85E71"/>
    <w:rsid w:val="00E860FF"/>
    <w:rsid w:val="00E8640B"/>
    <w:rsid w:val="00E869E6"/>
    <w:rsid w:val="00E86ADE"/>
    <w:rsid w:val="00E86AF1"/>
    <w:rsid w:val="00E86C09"/>
    <w:rsid w:val="00E86C2F"/>
    <w:rsid w:val="00E86E7E"/>
    <w:rsid w:val="00E873CB"/>
    <w:rsid w:val="00E873EA"/>
    <w:rsid w:val="00E87A16"/>
    <w:rsid w:val="00E87A56"/>
    <w:rsid w:val="00E87C23"/>
    <w:rsid w:val="00E87D4E"/>
    <w:rsid w:val="00E87D87"/>
    <w:rsid w:val="00E90026"/>
    <w:rsid w:val="00E9054C"/>
    <w:rsid w:val="00E906EB"/>
    <w:rsid w:val="00E9078F"/>
    <w:rsid w:val="00E90F86"/>
    <w:rsid w:val="00E90F9B"/>
    <w:rsid w:val="00E91035"/>
    <w:rsid w:val="00E91228"/>
    <w:rsid w:val="00E915ED"/>
    <w:rsid w:val="00E9177C"/>
    <w:rsid w:val="00E91990"/>
    <w:rsid w:val="00E91AEC"/>
    <w:rsid w:val="00E91B6B"/>
    <w:rsid w:val="00E9210C"/>
    <w:rsid w:val="00E923DB"/>
    <w:rsid w:val="00E92515"/>
    <w:rsid w:val="00E92777"/>
    <w:rsid w:val="00E92838"/>
    <w:rsid w:val="00E928BF"/>
    <w:rsid w:val="00E92A60"/>
    <w:rsid w:val="00E92AAD"/>
    <w:rsid w:val="00E92C99"/>
    <w:rsid w:val="00E92D03"/>
    <w:rsid w:val="00E92E8F"/>
    <w:rsid w:val="00E935F1"/>
    <w:rsid w:val="00E938BC"/>
    <w:rsid w:val="00E93BDB"/>
    <w:rsid w:val="00E93D73"/>
    <w:rsid w:val="00E93DD5"/>
    <w:rsid w:val="00E9414C"/>
    <w:rsid w:val="00E941BB"/>
    <w:rsid w:val="00E944F6"/>
    <w:rsid w:val="00E94604"/>
    <w:rsid w:val="00E946D3"/>
    <w:rsid w:val="00E94B59"/>
    <w:rsid w:val="00E94BDF"/>
    <w:rsid w:val="00E94BEB"/>
    <w:rsid w:val="00E94E79"/>
    <w:rsid w:val="00E9508D"/>
    <w:rsid w:val="00E9510B"/>
    <w:rsid w:val="00E95121"/>
    <w:rsid w:val="00E9529E"/>
    <w:rsid w:val="00E95359"/>
    <w:rsid w:val="00E955E6"/>
    <w:rsid w:val="00E95927"/>
    <w:rsid w:val="00E95D0A"/>
    <w:rsid w:val="00E95D82"/>
    <w:rsid w:val="00E95DBA"/>
    <w:rsid w:val="00E96469"/>
    <w:rsid w:val="00E9694A"/>
    <w:rsid w:val="00E9698B"/>
    <w:rsid w:val="00E96A4C"/>
    <w:rsid w:val="00E96AF3"/>
    <w:rsid w:val="00E96CAB"/>
    <w:rsid w:val="00E96CB7"/>
    <w:rsid w:val="00E96D31"/>
    <w:rsid w:val="00E971FF"/>
    <w:rsid w:val="00E97248"/>
    <w:rsid w:val="00E97412"/>
    <w:rsid w:val="00E975DF"/>
    <w:rsid w:val="00E97701"/>
    <w:rsid w:val="00E9785C"/>
    <w:rsid w:val="00E97881"/>
    <w:rsid w:val="00E97AAC"/>
    <w:rsid w:val="00E97C55"/>
    <w:rsid w:val="00EA002E"/>
    <w:rsid w:val="00EA04AE"/>
    <w:rsid w:val="00EA0535"/>
    <w:rsid w:val="00EA068C"/>
    <w:rsid w:val="00EA0751"/>
    <w:rsid w:val="00EA0874"/>
    <w:rsid w:val="00EA0D02"/>
    <w:rsid w:val="00EA0E4B"/>
    <w:rsid w:val="00EA103C"/>
    <w:rsid w:val="00EA10AA"/>
    <w:rsid w:val="00EA12BC"/>
    <w:rsid w:val="00EA188A"/>
    <w:rsid w:val="00EA19B9"/>
    <w:rsid w:val="00EA1B16"/>
    <w:rsid w:val="00EA1ED1"/>
    <w:rsid w:val="00EA22D1"/>
    <w:rsid w:val="00EA241C"/>
    <w:rsid w:val="00EA2496"/>
    <w:rsid w:val="00EA2586"/>
    <w:rsid w:val="00EA25CB"/>
    <w:rsid w:val="00EA2674"/>
    <w:rsid w:val="00EA2725"/>
    <w:rsid w:val="00EA2934"/>
    <w:rsid w:val="00EA2B65"/>
    <w:rsid w:val="00EA2B75"/>
    <w:rsid w:val="00EA2B96"/>
    <w:rsid w:val="00EA2BBA"/>
    <w:rsid w:val="00EA3755"/>
    <w:rsid w:val="00EA3911"/>
    <w:rsid w:val="00EA3A23"/>
    <w:rsid w:val="00EA3DBD"/>
    <w:rsid w:val="00EA3E47"/>
    <w:rsid w:val="00EA3F62"/>
    <w:rsid w:val="00EA4826"/>
    <w:rsid w:val="00EA4D6E"/>
    <w:rsid w:val="00EA4F2B"/>
    <w:rsid w:val="00EA50D5"/>
    <w:rsid w:val="00EA51C5"/>
    <w:rsid w:val="00EA5285"/>
    <w:rsid w:val="00EA55B6"/>
    <w:rsid w:val="00EA55DD"/>
    <w:rsid w:val="00EA5620"/>
    <w:rsid w:val="00EA592E"/>
    <w:rsid w:val="00EA5B59"/>
    <w:rsid w:val="00EA5C5C"/>
    <w:rsid w:val="00EA645E"/>
    <w:rsid w:val="00EA6B45"/>
    <w:rsid w:val="00EA765C"/>
    <w:rsid w:val="00EA76E8"/>
    <w:rsid w:val="00EA779B"/>
    <w:rsid w:val="00EA77B3"/>
    <w:rsid w:val="00EA798A"/>
    <w:rsid w:val="00EA7AFB"/>
    <w:rsid w:val="00EA7C73"/>
    <w:rsid w:val="00EA7DBE"/>
    <w:rsid w:val="00EA7F23"/>
    <w:rsid w:val="00EB0109"/>
    <w:rsid w:val="00EB0128"/>
    <w:rsid w:val="00EB0227"/>
    <w:rsid w:val="00EB0232"/>
    <w:rsid w:val="00EB0330"/>
    <w:rsid w:val="00EB0470"/>
    <w:rsid w:val="00EB0500"/>
    <w:rsid w:val="00EB058B"/>
    <w:rsid w:val="00EB0A46"/>
    <w:rsid w:val="00EB10A3"/>
    <w:rsid w:val="00EB13EE"/>
    <w:rsid w:val="00EB1410"/>
    <w:rsid w:val="00EB14DF"/>
    <w:rsid w:val="00EB1514"/>
    <w:rsid w:val="00EB157F"/>
    <w:rsid w:val="00EB1665"/>
    <w:rsid w:val="00EB172E"/>
    <w:rsid w:val="00EB1C31"/>
    <w:rsid w:val="00EB1F5B"/>
    <w:rsid w:val="00EB2249"/>
    <w:rsid w:val="00EB2271"/>
    <w:rsid w:val="00EB23A4"/>
    <w:rsid w:val="00EB2493"/>
    <w:rsid w:val="00EB2554"/>
    <w:rsid w:val="00EB26F2"/>
    <w:rsid w:val="00EB2AB4"/>
    <w:rsid w:val="00EB2C98"/>
    <w:rsid w:val="00EB34E5"/>
    <w:rsid w:val="00EB3823"/>
    <w:rsid w:val="00EB3A6C"/>
    <w:rsid w:val="00EB4149"/>
    <w:rsid w:val="00EB4177"/>
    <w:rsid w:val="00EB41AB"/>
    <w:rsid w:val="00EB4270"/>
    <w:rsid w:val="00EB450D"/>
    <w:rsid w:val="00EB462B"/>
    <w:rsid w:val="00EB48AB"/>
    <w:rsid w:val="00EB48ED"/>
    <w:rsid w:val="00EB4D93"/>
    <w:rsid w:val="00EB4D9E"/>
    <w:rsid w:val="00EB4EC6"/>
    <w:rsid w:val="00EB505C"/>
    <w:rsid w:val="00EB5511"/>
    <w:rsid w:val="00EB5871"/>
    <w:rsid w:val="00EB5B42"/>
    <w:rsid w:val="00EB5C48"/>
    <w:rsid w:val="00EB5DBB"/>
    <w:rsid w:val="00EB5FD7"/>
    <w:rsid w:val="00EB601C"/>
    <w:rsid w:val="00EB6669"/>
    <w:rsid w:val="00EB6BD9"/>
    <w:rsid w:val="00EB6D5C"/>
    <w:rsid w:val="00EB6E7A"/>
    <w:rsid w:val="00EB6F81"/>
    <w:rsid w:val="00EB7307"/>
    <w:rsid w:val="00EB7565"/>
    <w:rsid w:val="00EB7605"/>
    <w:rsid w:val="00EB77AF"/>
    <w:rsid w:val="00EB7965"/>
    <w:rsid w:val="00EB7ADF"/>
    <w:rsid w:val="00EB7BF9"/>
    <w:rsid w:val="00EB7FCC"/>
    <w:rsid w:val="00EC01A5"/>
    <w:rsid w:val="00EC0335"/>
    <w:rsid w:val="00EC07DB"/>
    <w:rsid w:val="00EC0A61"/>
    <w:rsid w:val="00EC0C07"/>
    <w:rsid w:val="00EC0FBC"/>
    <w:rsid w:val="00EC1231"/>
    <w:rsid w:val="00EC13BA"/>
    <w:rsid w:val="00EC13E0"/>
    <w:rsid w:val="00EC16DE"/>
    <w:rsid w:val="00EC1901"/>
    <w:rsid w:val="00EC2262"/>
    <w:rsid w:val="00EC25A4"/>
    <w:rsid w:val="00EC2822"/>
    <w:rsid w:val="00EC2E21"/>
    <w:rsid w:val="00EC2F28"/>
    <w:rsid w:val="00EC3165"/>
    <w:rsid w:val="00EC37C9"/>
    <w:rsid w:val="00EC4185"/>
    <w:rsid w:val="00EC41FE"/>
    <w:rsid w:val="00EC513D"/>
    <w:rsid w:val="00EC51A7"/>
    <w:rsid w:val="00EC5241"/>
    <w:rsid w:val="00EC52EE"/>
    <w:rsid w:val="00EC5442"/>
    <w:rsid w:val="00EC5782"/>
    <w:rsid w:val="00EC5791"/>
    <w:rsid w:val="00EC5831"/>
    <w:rsid w:val="00EC5968"/>
    <w:rsid w:val="00EC59A9"/>
    <w:rsid w:val="00EC5B41"/>
    <w:rsid w:val="00EC5B64"/>
    <w:rsid w:val="00EC5D1F"/>
    <w:rsid w:val="00EC5F91"/>
    <w:rsid w:val="00EC637A"/>
    <w:rsid w:val="00EC667F"/>
    <w:rsid w:val="00EC672A"/>
    <w:rsid w:val="00EC6A4D"/>
    <w:rsid w:val="00EC6B8E"/>
    <w:rsid w:val="00EC6DAE"/>
    <w:rsid w:val="00EC6DFD"/>
    <w:rsid w:val="00EC6FEF"/>
    <w:rsid w:val="00EC7212"/>
    <w:rsid w:val="00EC72E2"/>
    <w:rsid w:val="00EC7341"/>
    <w:rsid w:val="00EC746E"/>
    <w:rsid w:val="00EC76A5"/>
    <w:rsid w:val="00EC7726"/>
    <w:rsid w:val="00EC798A"/>
    <w:rsid w:val="00EC79FE"/>
    <w:rsid w:val="00EC7C56"/>
    <w:rsid w:val="00ED0643"/>
    <w:rsid w:val="00ED0741"/>
    <w:rsid w:val="00ED0B76"/>
    <w:rsid w:val="00ED0D7C"/>
    <w:rsid w:val="00ED111D"/>
    <w:rsid w:val="00ED1188"/>
    <w:rsid w:val="00ED1527"/>
    <w:rsid w:val="00ED1536"/>
    <w:rsid w:val="00ED16B8"/>
    <w:rsid w:val="00ED16F2"/>
    <w:rsid w:val="00ED1724"/>
    <w:rsid w:val="00ED172D"/>
    <w:rsid w:val="00ED18A6"/>
    <w:rsid w:val="00ED1DE0"/>
    <w:rsid w:val="00ED1FB6"/>
    <w:rsid w:val="00ED20F5"/>
    <w:rsid w:val="00ED275D"/>
    <w:rsid w:val="00ED2794"/>
    <w:rsid w:val="00ED27C4"/>
    <w:rsid w:val="00ED2E26"/>
    <w:rsid w:val="00ED3339"/>
    <w:rsid w:val="00ED35B5"/>
    <w:rsid w:val="00ED35CC"/>
    <w:rsid w:val="00ED3603"/>
    <w:rsid w:val="00ED3717"/>
    <w:rsid w:val="00ED39B9"/>
    <w:rsid w:val="00ED3AB7"/>
    <w:rsid w:val="00ED3BE7"/>
    <w:rsid w:val="00ED3DD4"/>
    <w:rsid w:val="00ED3E2D"/>
    <w:rsid w:val="00ED3E99"/>
    <w:rsid w:val="00ED3FE3"/>
    <w:rsid w:val="00ED4189"/>
    <w:rsid w:val="00ED4BE4"/>
    <w:rsid w:val="00ED4D13"/>
    <w:rsid w:val="00ED4EEE"/>
    <w:rsid w:val="00ED5156"/>
    <w:rsid w:val="00ED52C4"/>
    <w:rsid w:val="00ED53A7"/>
    <w:rsid w:val="00ED55B8"/>
    <w:rsid w:val="00ED56A4"/>
    <w:rsid w:val="00ED56FA"/>
    <w:rsid w:val="00ED5A3E"/>
    <w:rsid w:val="00ED5D0A"/>
    <w:rsid w:val="00ED5FD9"/>
    <w:rsid w:val="00ED6687"/>
    <w:rsid w:val="00ED66CE"/>
    <w:rsid w:val="00ED6A39"/>
    <w:rsid w:val="00ED6B9B"/>
    <w:rsid w:val="00ED6D31"/>
    <w:rsid w:val="00ED7173"/>
    <w:rsid w:val="00ED73AC"/>
    <w:rsid w:val="00ED7761"/>
    <w:rsid w:val="00ED7A25"/>
    <w:rsid w:val="00ED7C73"/>
    <w:rsid w:val="00ED7F6D"/>
    <w:rsid w:val="00EE0F1F"/>
    <w:rsid w:val="00EE0F66"/>
    <w:rsid w:val="00EE1017"/>
    <w:rsid w:val="00EE1344"/>
    <w:rsid w:val="00EE16A1"/>
    <w:rsid w:val="00EE18A8"/>
    <w:rsid w:val="00EE1A04"/>
    <w:rsid w:val="00EE1E60"/>
    <w:rsid w:val="00EE1EC7"/>
    <w:rsid w:val="00EE23FC"/>
    <w:rsid w:val="00EE265F"/>
    <w:rsid w:val="00EE2966"/>
    <w:rsid w:val="00EE29E3"/>
    <w:rsid w:val="00EE2B91"/>
    <w:rsid w:val="00EE310E"/>
    <w:rsid w:val="00EE31A5"/>
    <w:rsid w:val="00EE31B0"/>
    <w:rsid w:val="00EE3436"/>
    <w:rsid w:val="00EE35C9"/>
    <w:rsid w:val="00EE381A"/>
    <w:rsid w:val="00EE4456"/>
    <w:rsid w:val="00EE45D9"/>
    <w:rsid w:val="00EE4652"/>
    <w:rsid w:val="00EE46EA"/>
    <w:rsid w:val="00EE4736"/>
    <w:rsid w:val="00EE476B"/>
    <w:rsid w:val="00EE4B2A"/>
    <w:rsid w:val="00EE4C58"/>
    <w:rsid w:val="00EE4CC7"/>
    <w:rsid w:val="00EE4FEA"/>
    <w:rsid w:val="00EE5206"/>
    <w:rsid w:val="00EE5CA6"/>
    <w:rsid w:val="00EE5E8A"/>
    <w:rsid w:val="00EE5EF6"/>
    <w:rsid w:val="00EE6073"/>
    <w:rsid w:val="00EE65A7"/>
    <w:rsid w:val="00EE6638"/>
    <w:rsid w:val="00EE679E"/>
    <w:rsid w:val="00EE6A5A"/>
    <w:rsid w:val="00EE6D88"/>
    <w:rsid w:val="00EE6F9C"/>
    <w:rsid w:val="00EE7295"/>
    <w:rsid w:val="00EE73DC"/>
    <w:rsid w:val="00EE7505"/>
    <w:rsid w:val="00EE7606"/>
    <w:rsid w:val="00EE7692"/>
    <w:rsid w:val="00EE775C"/>
    <w:rsid w:val="00EE77ED"/>
    <w:rsid w:val="00EE7ADF"/>
    <w:rsid w:val="00EE7C20"/>
    <w:rsid w:val="00EE7CD4"/>
    <w:rsid w:val="00EE7DD2"/>
    <w:rsid w:val="00EE7E8A"/>
    <w:rsid w:val="00EF01D6"/>
    <w:rsid w:val="00EF0949"/>
    <w:rsid w:val="00EF0AB4"/>
    <w:rsid w:val="00EF0C43"/>
    <w:rsid w:val="00EF0D6F"/>
    <w:rsid w:val="00EF11C3"/>
    <w:rsid w:val="00EF14EB"/>
    <w:rsid w:val="00EF159C"/>
    <w:rsid w:val="00EF1778"/>
    <w:rsid w:val="00EF17D1"/>
    <w:rsid w:val="00EF1A01"/>
    <w:rsid w:val="00EF1CDD"/>
    <w:rsid w:val="00EF1DBF"/>
    <w:rsid w:val="00EF21B8"/>
    <w:rsid w:val="00EF23EB"/>
    <w:rsid w:val="00EF24AD"/>
    <w:rsid w:val="00EF290B"/>
    <w:rsid w:val="00EF2B12"/>
    <w:rsid w:val="00EF2E8D"/>
    <w:rsid w:val="00EF2F2A"/>
    <w:rsid w:val="00EF2F96"/>
    <w:rsid w:val="00EF2FEA"/>
    <w:rsid w:val="00EF3150"/>
    <w:rsid w:val="00EF3154"/>
    <w:rsid w:val="00EF3575"/>
    <w:rsid w:val="00EF39DA"/>
    <w:rsid w:val="00EF4209"/>
    <w:rsid w:val="00EF48DD"/>
    <w:rsid w:val="00EF48DE"/>
    <w:rsid w:val="00EF4E3A"/>
    <w:rsid w:val="00EF5085"/>
    <w:rsid w:val="00EF5111"/>
    <w:rsid w:val="00EF5177"/>
    <w:rsid w:val="00EF522A"/>
    <w:rsid w:val="00EF55C6"/>
    <w:rsid w:val="00EF56C5"/>
    <w:rsid w:val="00EF5B0F"/>
    <w:rsid w:val="00EF5B77"/>
    <w:rsid w:val="00EF5ECD"/>
    <w:rsid w:val="00EF608D"/>
    <w:rsid w:val="00EF60A6"/>
    <w:rsid w:val="00EF6368"/>
    <w:rsid w:val="00EF666E"/>
    <w:rsid w:val="00EF67CB"/>
    <w:rsid w:val="00EF68BE"/>
    <w:rsid w:val="00EF6ED2"/>
    <w:rsid w:val="00EF6FE3"/>
    <w:rsid w:val="00EF70C4"/>
    <w:rsid w:val="00EF725E"/>
    <w:rsid w:val="00EF736C"/>
    <w:rsid w:val="00EF73E8"/>
    <w:rsid w:val="00EF74B3"/>
    <w:rsid w:val="00EF76AB"/>
    <w:rsid w:val="00EF7E55"/>
    <w:rsid w:val="00EF7E93"/>
    <w:rsid w:val="00EF7EE4"/>
    <w:rsid w:val="00EF7FB2"/>
    <w:rsid w:val="00F000D2"/>
    <w:rsid w:val="00F0039C"/>
    <w:rsid w:val="00F00539"/>
    <w:rsid w:val="00F006EB"/>
    <w:rsid w:val="00F01122"/>
    <w:rsid w:val="00F0126E"/>
    <w:rsid w:val="00F01366"/>
    <w:rsid w:val="00F01403"/>
    <w:rsid w:val="00F01C29"/>
    <w:rsid w:val="00F01C9B"/>
    <w:rsid w:val="00F01E8C"/>
    <w:rsid w:val="00F020F3"/>
    <w:rsid w:val="00F0216B"/>
    <w:rsid w:val="00F023F7"/>
    <w:rsid w:val="00F02433"/>
    <w:rsid w:val="00F02646"/>
    <w:rsid w:val="00F0278C"/>
    <w:rsid w:val="00F0292D"/>
    <w:rsid w:val="00F029F3"/>
    <w:rsid w:val="00F029F5"/>
    <w:rsid w:val="00F02D50"/>
    <w:rsid w:val="00F02DAA"/>
    <w:rsid w:val="00F0302C"/>
    <w:rsid w:val="00F03252"/>
    <w:rsid w:val="00F034DD"/>
    <w:rsid w:val="00F035F5"/>
    <w:rsid w:val="00F03671"/>
    <w:rsid w:val="00F03770"/>
    <w:rsid w:val="00F038BE"/>
    <w:rsid w:val="00F0394A"/>
    <w:rsid w:val="00F03D3F"/>
    <w:rsid w:val="00F03E35"/>
    <w:rsid w:val="00F03FFA"/>
    <w:rsid w:val="00F040C2"/>
    <w:rsid w:val="00F04304"/>
    <w:rsid w:val="00F044B9"/>
    <w:rsid w:val="00F0456A"/>
    <w:rsid w:val="00F046CF"/>
    <w:rsid w:val="00F04897"/>
    <w:rsid w:val="00F04C61"/>
    <w:rsid w:val="00F04C6D"/>
    <w:rsid w:val="00F04D70"/>
    <w:rsid w:val="00F04F49"/>
    <w:rsid w:val="00F05002"/>
    <w:rsid w:val="00F050E6"/>
    <w:rsid w:val="00F05118"/>
    <w:rsid w:val="00F05131"/>
    <w:rsid w:val="00F0545F"/>
    <w:rsid w:val="00F0583E"/>
    <w:rsid w:val="00F05880"/>
    <w:rsid w:val="00F058D3"/>
    <w:rsid w:val="00F05B47"/>
    <w:rsid w:val="00F06547"/>
    <w:rsid w:val="00F06645"/>
    <w:rsid w:val="00F067FC"/>
    <w:rsid w:val="00F06859"/>
    <w:rsid w:val="00F068C1"/>
    <w:rsid w:val="00F069B7"/>
    <w:rsid w:val="00F06AE8"/>
    <w:rsid w:val="00F06C91"/>
    <w:rsid w:val="00F07039"/>
    <w:rsid w:val="00F074A5"/>
    <w:rsid w:val="00F0753A"/>
    <w:rsid w:val="00F0776A"/>
    <w:rsid w:val="00F07852"/>
    <w:rsid w:val="00F07B97"/>
    <w:rsid w:val="00F07DA0"/>
    <w:rsid w:val="00F07FA8"/>
    <w:rsid w:val="00F100D5"/>
    <w:rsid w:val="00F1010E"/>
    <w:rsid w:val="00F1064B"/>
    <w:rsid w:val="00F10731"/>
    <w:rsid w:val="00F10E7A"/>
    <w:rsid w:val="00F10FF0"/>
    <w:rsid w:val="00F1113F"/>
    <w:rsid w:val="00F11228"/>
    <w:rsid w:val="00F114FC"/>
    <w:rsid w:val="00F11560"/>
    <w:rsid w:val="00F116B3"/>
    <w:rsid w:val="00F117BB"/>
    <w:rsid w:val="00F11A23"/>
    <w:rsid w:val="00F11A9F"/>
    <w:rsid w:val="00F11E94"/>
    <w:rsid w:val="00F11EDA"/>
    <w:rsid w:val="00F11EDB"/>
    <w:rsid w:val="00F12286"/>
    <w:rsid w:val="00F1250A"/>
    <w:rsid w:val="00F1264B"/>
    <w:rsid w:val="00F12954"/>
    <w:rsid w:val="00F12A9F"/>
    <w:rsid w:val="00F12DFB"/>
    <w:rsid w:val="00F12EE7"/>
    <w:rsid w:val="00F13021"/>
    <w:rsid w:val="00F13026"/>
    <w:rsid w:val="00F130E1"/>
    <w:rsid w:val="00F131BA"/>
    <w:rsid w:val="00F138D6"/>
    <w:rsid w:val="00F13C9C"/>
    <w:rsid w:val="00F14416"/>
    <w:rsid w:val="00F1450E"/>
    <w:rsid w:val="00F14650"/>
    <w:rsid w:val="00F14A43"/>
    <w:rsid w:val="00F14D57"/>
    <w:rsid w:val="00F15082"/>
    <w:rsid w:val="00F151C7"/>
    <w:rsid w:val="00F15745"/>
    <w:rsid w:val="00F157DC"/>
    <w:rsid w:val="00F15A39"/>
    <w:rsid w:val="00F15BE7"/>
    <w:rsid w:val="00F15DD3"/>
    <w:rsid w:val="00F15E54"/>
    <w:rsid w:val="00F15F84"/>
    <w:rsid w:val="00F15FAF"/>
    <w:rsid w:val="00F16025"/>
    <w:rsid w:val="00F16059"/>
    <w:rsid w:val="00F16064"/>
    <w:rsid w:val="00F16082"/>
    <w:rsid w:val="00F161CD"/>
    <w:rsid w:val="00F1629E"/>
    <w:rsid w:val="00F162F9"/>
    <w:rsid w:val="00F16696"/>
    <w:rsid w:val="00F16795"/>
    <w:rsid w:val="00F1682F"/>
    <w:rsid w:val="00F16D33"/>
    <w:rsid w:val="00F16DBC"/>
    <w:rsid w:val="00F16F00"/>
    <w:rsid w:val="00F170FA"/>
    <w:rsid w:val="00F17128"/>
    <w:rsid w:val="00F1721A"/>
    <w:rsid w:val="00F17578"/>
    <w:rsid w:val="00F17DCD"/>
    <w:rsid w:val="00F17DF4"/>
    <w:rsid w:val="00F17EDD"/>
    <w:rsid w:val="00F20107"/>
    <w:rsid w:val="00F20224"/>
    <w:rsid w:val="00F202A5"/>
    <w:rsid w:val="00F2089B"/>
    <w:rsid w:val="00F20ABD"/>
    <w:rsid w:val="00F211B0"/>
    <w:rsid w:val="00F2145D"/>
    <w:rsid w:val="00F2163F"/>
    <w:rsid w:val="00F21D49"/>
    <w:rsid w:val="00F21DC5"/>
    <w:rsid w:val="00F220F0"/>
    <w:rsid w:val="00F22873"/>
    <w:rsid w:val="00F229B1"/>
    <w:rsid w:val="00F22F1E"/>
    <w:rsid w:val="00F22FD3"/>
    <w:rsid w:val="00F23026"/>
    <w:rsid w:val="00F23260"/>
    <w:rsid w:val="00F2383A"/>
    <w:rsid w:val="00F23F51"/>
    <w:rsid w:val="00F23FA5"/>
    <w:rsid w:val="00F24033"/>
    <w:rsid w:val="00F242F8"/>
    <w:rsid w:val="00F24738"/>
    <w:rsid w:val="00F24C51"/>
    <w:rsid w:val="00F25132"/>
    <w:rsid w:val="00F25243"/>
    <w:rsid w:val="00F25574"/>
    <w:rsid w:val="00F255A2"/>
    <w:rsid w:val="00F257C9"/>
    <w:rsid w:val="00F25837"/>
    <w:rsid w:val="00F2598E"/>
    <w:rsid w:val="00F25A8B"/>
    <w:rsid w:val="00F25AB8"/>
    <w:rsid w:val="00F25E1C"/>
    <w:rsid w:val="00F25F7D"/>
    <w:rsid w:val="00F2618C"/>
    <w:rsid w:val="00F2635A"/>
    <w:rsid w:val="00F26613"/>
    <w:rsid w:val="00F269B5"/>
    <w:rsid w:val="00F26B8C"/>
    <w:rsid w:val="00F26BDA"/>
    <w:rsid w:val="00F26C2B"/>
    <w:rsid w:val="00F26C73"/>
    <w:rsid w:val="00F26C89"/>
    <w:rsid w:val="00F26D4F"/>
    <w:rsid w:val="00F26DF2"/>
    <w:rsid w:val="00F26EF0"/>
    <w:rsid w:val="00F2739F"/>
    <w:rsid w:val="00F27406"/>
    <w:rsid w:val="00F27513"/>
    <w:rsid w:val="00F2764C"/>
    <w:rsid w:val="00F27B12"/>
    <w:rsid w:val="00F27B4F"/>
    <w:rsid w:val="00F27C17"/>
    <w:rsid w:val="00F27D60"/>
    <w:rsid w:val="00F27ED4"/>
    <w:rsid w:val="00F300FD"/>
    <w:rsid w:val="00F30303"/>
    <w:rsid w:val="00F303C5"/>
    <w:rsid w:val="00F303DC"/>
    <w:rsid w:val="00F30418"/>
    <w:rsid w:val="00F305DA"/>
    <w:rsid w:val="00F30F9B"/>
    <w:rsid w:val="00F30FB1"/>
    <w:rsid w:val="00F3107F"/>
    <w:rsid w:val="00F310DD"/>
    <w:rsid w:val="00F312BF"/>
    <w:rsid w:val="00F3151F"/>
    <w:rsid w:val="00F31D26"/>
    <w:rsid w:val="00F320EF"/>
    <w:rsid w:val="00F321D1"/>
    <w:rsid w:val="00F326BE"/>
    <w:rsid w:val="00F326D4"/>
    <w:rsid w:val="00F3286B"/>
    <w:rsid w:val="00F329E2"/>
    <w:rsid w:val="00F32A44"/>
    <w:rsid w:val="00F32A55"/>
    <w:rsid w:val="00F32BFB"/>
    <w:rsid w:val="00F32F40"/>
    <w:rsid w:val="00F339D1"/>
    <w:rsid w:val="00F33D79"/>
    <w:rsid w:val="00F33F76"/>
    <w:rsid w:val="00F34CE3"/>
    <w:rsid w:val="00F34DCC"/>
    <w:rsid w:val="00F35570"/>
    <w:rsid w:val="00F35621"/>
    <w:rsid w:val="00F35817"/>
    <w:rsid w:val="00F35896"/>
    <w:rsid w:val="00F35CBB"/>
    <w:rsid w:val="00F35CC5"/>
    <w:rsid w:val="00F35FB3"/>
    <w:rsid w:val="00F35FB8"/>
    <w:rsid w:val="00F35FFD"/>
    <w:rsid w:val="00F36464"/>
    <w:rsid w:val="00F364B7"/>
    <w:rsid w:val="00F367FC"/>
    <w:rsid w:val="00F369A8"/>
    <w:rsid w:val="00F36AA9"/>
    <w:rsid w:val="00F36BDE"/>
    <w:rsid w:val="00F36CB0"/>
    <w:rsid w:val="00F37027"/>
    <w:rsid w:val="00F3713D"/>
    <w:rsid w:val="00F374BB"/>
    <w:rsid w:val="00F379A2"/>
    <w:rsid w:val="00F37AF8"/>
    <w:rsid w:val="00F37CE3"/>
    <w:rsid w:val="00F37D19"/>
    <w:rsid w:val="00F37E1A"/>
    <w:rsid w:val="00F406FB"/>
    <w:rsid w:val="00F40D4A"/>
    <w:rsid w:val="00F40E17"/>
    <w:rsid w:val="00F411BC"/>
    <w:rsid w:val="00F412C5"/>
    <w:rsid w:val="00F412C7"/>
    <w:rsid w:val="00F413CE"/>
    <w:rsid w:val="00F41442"/>
    <w:rsid w:val="00F41774"/>
    <w:rsid w:val="00F41A34"/>
    <w:rsid w:val="00F41AA7"/>
    <w:rsid w:val="00F41BB8"/>
    <w:rsid w:val="00F4224D"/>
    <w:rsid w:val="00F422AA"/>
    <w:rsid w:val="00F42612"/>
    <w:rsid w:val="00F427E4"/>
    <w:rsid w:val="00F42990"/>
    <w:rsid w:val="00F431DC"/>
    <w:rsid w:val="00F43368"/>
    <w:rsid w:val="00F43455"/>
    <w:rsid w:val="00F43789"/>
    <w:rsid w:val="00F438D8"/>
    <w:rsid w:val="00F43906"/>
    <w:rsid w:val="00F43CC6"/>
    <w:rsid w:val="00F43E15"/>
    <w:rsid w:val="00F442DB"/>
    <w:rsid w:val="00F44368"/>
    <w:rsid w:val="00F44A00"/>
    <w:rsid w:val="00F44E73"/>
    <w:rsid w:val="00F45001"/>
    <w:rsid w:val="00F45454"/>
    <w:rsid w:val="00F458BB"/>
    <w:rsid w:val="00F45EEC"/>
    <w:rsid w:val="00F45F1E"/>
    <w:rsid w:val="00F4611A"/>
    <w:rsid w:val="00F462EC"/>
    <w:rsid w:val="00F46353"/>
    <w:rsid w:val="00F46520"/>
    <w:rsid w:val="00F46937"/>
    <w:rsid w:val="00F46B14"/>
    <w:rsid w:val="00F46D50"/>
    <w:rsid w:val="00F47008"/>
    <w:rsid w:val="00F4701C"/>
    <w:rsid w:val="00F47037"/>
    <w:rsid w:val="00F4726A"/>
    <w:rsid w:val="00F4738A"/>
    <w:rsid w:val="00F475BE"/>
    <w:rsid w:val="00F4761D"/>
    <w:rsid w:val="00F47D31"/>
    <w:rsid w:val="00F47D8B"/>
    <w:rsid w:val="00F47EFB"/>
    <w:rsid w:val="00F50203"/>
    <w:rsid w:val="00F5029A"/>
    <w:rsid w:val="00F5031F"/>
    <w:rsid w:val="00F503B5"/>
    <w:rsid w:val="00F503CC"/>
    <w:rsid w:val="00F50481"/>
    <w:rsid w:val="00F50593"/>
    <w:rsid w:val="00F506A2"/>
    <w:rsid w:val="00F5073A"/>
    <w:rsid w:val="00F5097C"/>
    <w:rsid w:val="00F50A97"/>
    <w:rsid w:val="00F50BFC"/>
    <w:rsid w:val="00F50C53"/>
    <w:rsid w:val="00F50D66"/>
    <w:rsid w:val="00F510B2"/>
    <w:rsid w:val="00F510B5"/>
    <w:rsid w:val="00F5196F"/>
    <w:rsid w:val="00F51976"/>
    <w:rsid w:val="00F51D5C"/>
    <w:rsid w:val="00F5226D"/>
    <w:rsid w:val="00F5268D"/>
    <w:rsid w:val="00F528AD"/>
    <w:rsid w:val="00F52A21"/>
    <w:rsid w:val="00F52C6E"/>
    <w:rsid w:val="00F52FA1"/>
    <w:rsid w:val="00F532E7"/>
    <w:rsid w:val="00F5370F"/>
    <w:rsid w:val="00F540E7"/>
    <w:rsid w:val="00F54733"/>
    <w:rsid w:val="00F54ABB"/>
    <w:rsid w:val="00F54B91"/>
    <w:rsid w:val="00F54D46"/>
    <w:rsid w:val="00F54EC1"/>
    <w:rsid w:val="00F55207"/>
    <w:rsid w:val="00F5525E"/>
    <w:rsid w:val="00F552E5"/>
    <w:rsid w:val="00F55416"/>
    <w:rsid w:val="00F5546C"/>
    <w:rsid w:val="00F55ACA"/>
    <w:rsid w:val="00F55B47"/>
    <w:rsid w:val="00F55C7D"/>
    <w:rsid w:val="00F55E9F"/>
    <w:rsid w:val="00F55EAD"/>
    <w:rsid w:val="00F56099"/>
    <w:rsid w:val="00F562BE"/>
    <w:rsid w:val="00F56342"/>
    <w:rsid w:val="00F5671B"/>
    <w:rsid w:val="00F568B4"/>
    <w:rsid w:val="00F5698F"/>
    <w:rsid w:val="00F56A25"/>
    <w:rsid w:val="00F56A95"/>
    <w:rsid w:val="00F56B1E"/>
    <w:rsid w:val="00F56B20"/>
    <w:rsid w:val="00F56DB3"/>
    <w:rsid w:val="00F56DBF"/>
    <w:rsid w:val="00F56EE0"/>
    <w:rsid w:val="00F5706D"/>
    <w:rsid w:val="00F572EC"/>
    <w:rsid w:val="00F57644"/>
    <w:rsid w:val="00F57DC0"/>
    <w:rsid w:val="00F600AE"/>
    <w:rsid w:val="00F6011D"/>
    <w:rsid w:val="00F60448"/>
    <w:rsid w:val="00F6065F"/>
    <w:rsid w:val="00F607B9"/>
    <w:rsid w:val="00F607F8"/>
    <w:rsid w:val="00F60871"/>
    <w:rsid w:val="00F60A2C"/>
    <w:rsid w:val="00F60E29"/>
    <w:rsid w:val="00F60FE3"/>
    <w:rsid w:val="00F6100D"/>
    <w:rsid w:val="00F61238"/>
    <w:rsid w:val="00F61A0C"/>
    <w:rsid w:val="00F61BE9"/>
    <w:rsid w:val="00F61C67"/>
    <w:rsid w:val="00F61E25"/>
    <w:rsid w:val="00F61FFC"/>
    <w:rsid w:val="00F623E5"/>
    <w:rsid w:val="00F625D0"/>
    <w:rsid w:val="00F62688"/>
    <w:rsid w:val="00F62A38"/>
    <w:rsid w:val="00F62B03"/>
    <w:rsid w:val="00F6307A"/>
    <w:rsid w:val="00F630AC"/>
    <w:rsid w:val="00F6326A"/>
    <w:rsid w:val="00F633D5"/>
    <w:rsid w:val="00F63411"/>
    <w:rsid w:val="00F6353D"/>
    <w:rsid w:val="00F63560"/>
    <w:rsid w:val="00F635E5"/>
    <w:rsid w:val="00F63ACA"/>
    <w:rsid w:val="00F63E14"/>
    <w:rsid w:val="00F641C0"/>
    <w:rsid w:val="00F64433"/>
    <w:rsid w:val="00F64574"/>
    <w:rsid w:val="00F64BFA"/>
    <w:rsid w:val="00F64F4C"/>
    <w:rsid w:val="00F6515C"/>
    <w:rsid w:val="00F65760"/>
    <w:rsid w:val="00F657D1"/>
    <w:rsid w:val="00F659F4"/>
    <w:rsid w:val="00F65FD5"/>
    <w:rsid w:val="00F6621C"/>
    <w:rsid w:val="00F66A53"/>
    <w:rsid w:val="00F66A61"/>
    <w:rsid w:val="00F66BFD"/>
    <w:rsid w:val="00F66F4B"/>
    <w:rsid w:val="00F6703E"/>
    <w:rsid w:val="00F671EA"/>
    <w:rsid w:val="00F6723C"/>
    <w:rsid w:val="00F6728E"/>
    <w:rsid w:val="00F67298"/>
    <w:rsid w:val="00F67620"/>
    <w:rsid w:val="00F67A45"/>
    <w:rsid w:val="00F67A59"/>
    <w:rsid w:val="00F67C01"/>
    <w:rsid w:val="00F70CF1"/>
    <w:rsid w:val="00F714DB"/>
    <w:rsid w:val="00F714E1"/>
    <w:rsid w:val="00F71805"/>
    <w:rsid w:val="00F71ADD"/>
    <w:rsid w:val="00F71CA7"/>
    <w:rsid w:val="00F71CAC"/>
    <w:rsid w:val="00F71D7F"/>
    <w:rsid w:val="00F71EE0"/>
    <w:rsid w:val="00F71FBE"/>
    <w:rsid w:val="00F72101"/>
    <w:rsid w:val="00F7224B"/>
    <w:rsid w:val="00F72330"/>
    <w:rsid w:val="00F7252D"/>
    <w:rsid w:val="00F727EA"/>
    <w:rsid w:val="00F72A2B"/>
    <w:rsid w:val="00F72A2C"/>
    <w:rsid w:val="00F72E01"/>
    <w:rsid w:val="00F73073"/>
    <w:rsid w:val="00F73330"/>
    <w:rsid w:val="00F737B1"/>
    <w:rsid w:val="00F73A30"/>
    <w:rsid w:val="00F73C67"/>
    <w:rsid w:val="00F73EF1"/>
    <w:rsid w:val="00F740BC"/>
    <w:rsid w:val="00F7461F"/>
    <w:rsid w:val="00F74628"/>
    <w:rsid w:val="00F74798"/>
    <w:rsid w:val="00F747EF"/>
    <w:rsid w:val="00F74844"/>
    <w:rsid w:val="00F748AC"/>
    <w:rsid w:val="00F74B48"/>
    <w:rsid w:val="00F74B82"/>
    <w:rsid w:val="00F74E67"/>
    <w:rsid w:val="00F7501A"/>
    <w:rsid w:val="00F750F2"/>
    <w:rsid w:val="00F75323"/>
    <w:rsid w:val="00F75940"/>
    <w:rsid w:val="00F7597A"/>
    <w:rsid w:val="00F75A36"/>
    <w:rsid w:val="00F7600B"/>
    <w:rsid w:val="00F7622F"/>
    <w:rsid w:val="00F76539"/>
    <w:rsid w:val="00F768CB"/>
    <w:rsid w:val="00F76CCA"/>
    <w:rsid w:val="00F7755A"/>
    <w:rsid w:val="00F77BC1"/>
    <w:rsid w:val="00F77F06"/>
    <w:rsid w:val="00F77FF0"/>
    <w:rsid w:val="00F77FFB"/>
    <w:rsid w:val="00F80288"/>
    <w:rsid w:val="00F802AC"/>
    <w:rsid w:val="00F8071B"/>
    <w:rsid w:val="00F80BE8"/>
    <w:rsid w:val="00F80D66"/>
    <w:rsid w:val="00F8113B"/>
    <w:rsid w:val="00F81533"/>
    <w:rsid w:val="00F81AE2"/>
    <w:rsid w:val="00F81DBB"/>
    <w:rsid w:val="00F81FA1"/>
    <w:rsid w:val="00F823E3"/>
    <w:rsid w:val="00F8285A"/>
    <w:rsid w:val="00F82CA7"/>
    <w:rsid w:val="00F82FE2"/>
    <w:rsid w:val="00F8303A"/>
    <w:rsid w:val="00F8325D"/>
    <w:rsid w:val="00F8330D"/>
    <w:rsid w:val="00F8332B"/>
    <w:rsid w:val="00F83372"/>
    <w:rsid w:val="00F833DA"/>
    <w:rsid w:val="00F8345C"/>
    <w:rsid w:val="00F83705"/>
    <w:rsid w:val="00F83764"/>
    <w:rsid w:val="00F837A5"/>
    <w:rsid w:val="00F8396D"/>
    <w:rsid w:val="00F83B0A"/>
    <w:rsid w:val="00F83B9A"/>
    <w:rsid w:val="00F83D5E"/>
    <w:rsid w:val="00F83E2F"/>
    <w:rsid w:val="00F83F81"/>
    <w:rsid w:val="00F84429"/>
    <w:rsid w:val="00F8455A"/>
    <w:rsid w:val="00F84BE2"/>
    <w:rsid w:val="00F84D6A"/>
    <w:rsid w:val="00F84DBD"/>
    <w:rsid w:val="00F84EE9"/>
    <w:rsid w:val="00F85064"/>
    <w:rsid w:val="00F852C8"/>
    <w:rsid w:val="00F852CC"/>
    <w:rsid w:val="00F8534E"/>
    <w:rsid w:val="00F85983"/>
    <w:rsid w:val="00F85996"/>
    <w:rsid w:val="00F85B1C"/>
    <w:rsid w:val="00F85C1B"/>
    <w:rsid w:val="00F85EEE"/>
    <w:rsid w:val="00F86274"/>
    <w:rsid w:val="00F8628A"/>
    <w:rsid w:val="00F866B1"/>
    <w:rsid w:val="00F86AF4"/>
    <w:rsid w:val="00F86B1D"/>
    <w:rsid w:val="00F86C22"/>
    <w:rsid w:val="00F86CDF"/>
    <w:rsid w:val="00F86DC5"/>
    <w:rsid w:val="00F87325"/>
    <w:rsid w:val="00F87AAD"/>
    <w:rsid w:val="00F87ACC"/>
    <w:rsid w:val="00F87AEC"/>
    <w:rsid w:val="00F87B5E"/>
    <w:rsid w:val="00F87E2A"/>
    <w:rsid w:val="00F87E30"/>
    <w:rsid w:val="00F9001A"/>
    <w:rsid w:val="00F9024B"/>
    <w:rsid w:val="00F903A3"/>
    <w:rsid w:val="00F9054D"/>
    <w:rsid w:val="00F90649"/>
    <w:rsid w:val="00F906E2"/>
    <w:rsid w:val="00F909F1"/>
    <w:rsid w:val="00F90C71"/>
    <w:rsid w:val="00F90CAF"/>
    <w:rsid w:val="00F90D28"/>
    <w:rsid w:val="00F90DD4"/>
    <w:rsid w:val="00F90FB7"/>
    <w:rsid w:val="00F90FE8"/>
    <w:rsid w:val="00F91367"/>
    <w:rsid w:val="00F91400"/>
    <w:rsid w:val="00F91826"/>
    <w:rsid w:val="00F91871"/>
    <w:rsid w:val="00F91895"/>
    <w:rsid w:val="00F91ADE"/>
    <w:rsid w:val="00F91C09"/>
    <w:rsid w:val="00F91E48"/>
    <w:rsid w:val="00F91EBE"/>
    <w:rsid w:val="00F92138"/>
    <w:rsid w:val="00F922D2"/>
    <w:rsid w:val="00F92778"/>
    <w:rsid w:val="00F929CE"/>
    <w:rsid w:val="00F92C0C"/>
    <w:rsid w:val="00F92EE8"/>
    <w:rsid w:val="00F92FFF"/>
    <w:rsid w:val="00F936AC"/>
    <w:rsid w:val="00F93715"/>
    <w:rsid w:val="00F93722"/>
    <w:rsid w:val="00F93C72"/>
    <w:rsid w:val="00F93FFF"/>
    <w:rsid w:val="00F94053"/>
    <w:rsid w:val="00F940C3"/>
    <w:rsid w:val="00F94108"/>
    <w:rsid w:val="00F943A7"/>
    <w:rsid w:val="00F94603"/>
    <w:rsid w:val="00F94717"/>
    <w:rsid w:val="00F9476F"/>
    <w:rsid w:val="00F94D18"/>
    <w:rsid w:val="00F94DD3"/>
    <w:rsid w:val="00F9512E"/>
    <w:rsid w:val="00F95486"/>
    <w:rsid w:val="00F954C8"/>
    <w:rsid w:val="00F95634"/>
    <w:rsid w:val="00F958C9"/>
    <w:rsid w:val="00F95985"/>
    <w:rsid w:val="00F95F7B"/>
    <w:rsid w:val="00F962F6"/>
    <w:rsid w:val="00F967AB"/>
    <w:rsid w:val="00F96872"/>
    <w:rsid w:val="00F96929"/>
    <w:rsid w:val="00F96D23"/>
    <w:rsid w:val="00F96EE8"/>
    <w:rsid w:val="00F96FBF"/>
    <w:rsid w:val="00F97147"/>
    <w:rsid w:val="00F97340"/>
    <w:rsid w:val="00F9736F"/>
    <w:rsid w:val="00F97373"/>
    <w:rsid w:val="00F97445"/>
    <w:rsid w:val="00F9753E"/>
    <w:rsid w:val="00F976D7"/>
    <w:rsid w:val="00F97770"/>
    <w:rsid w:val="00F97AFE"/>
    <w:rsid w:val="00F97B49"/>
    <w:rsid w:val="00F97FE1"/>
    <w:rsid w:val="00FA0067"/>
    <w:rsid w:val="00FA0114"/>
    <w:rsid w:val="00FA01F6"/>
    <w:rsid w:val="00FA025E"/>
    <w:rsid w:val="00FA02AD"/>
    <w:rsid w:val="00FA049F"/>
    <w:rsid w:val="00FA04E5"/>
    <w:rsid w:val="00FA04FE"/>
    <w:rsid w:val="00FA056A"/>
    <w:rsid w:val="00FA05A8"/>
    <w:rsid w:val="00FA08E3"/>
    <w:rsid w:val="00FA0E1F"/>
    <w:rsid w:val="00FA165A"/>
    <w:rsid w:val="00FA2257"/>
    <w:rsid w:val="00FA22DC"/>
    <w:rsid w:val="00FA2604"/>
    <w:rsid w:val="00FA265A"/>
    <w:rsid w:val="00FA284E"/>
    <w:rsid w:val="00FA28C0"/>
    <w:rsid w:val="00FA2921"/>
    <w:rsid w:val="00FA2925"/>
    <w:rsid w:val="00FA2991"/>
    <w:rsid w:val="00FA2AFB"/>
    <w:rsid w:val="00FA2FB5"/>
    <w:rsid w:val="00FA313D"/>
    <w:rsid w:val="00FA32DF"/>
    <w:rsid w:val="00FA376E"/>
    <w:rsid w:val="00FA37EF"/>
    <w:rsid w:val="00FA3834"/>
    <w:rsid w:val="00FA3890"/>
    <w:rsid w:val="00FA3A15"/>
    <w:rsid w:val="00FA3DE5"/>
    <w:rsid w:val="00FA4125"/>
    <w:rsid w:val="00FA4162"/>
    <w:rsid w:val="00FA4368"/>
    <w:rsid w:val="00FA446B"/>
    <w:rsid w:val="00FA4604"/>
    <w:rsid w:val="00FA49CD"/>
    <w:rsid w:val="00FA4B6C"/>
    <w:rsid w:val="00FA4E1A"/>
    <w:rsid w:val="00FA5196"/>
    <w:rsid w:val="00FA568F"/>
    <w:rsid w:val="00FA5AC0"/>
    <w:rsid w:val="00FA5B20"/>
    <w:rsid w:val="00FA5D62"/>
    <w:rsid w:val="00FA60F2"/>
    <w:rsid w:val="00FA6288"/>
    <w:rsid w:val="00FA629B"/>
    <w:rsid w:val="00FA6323"/>
    <w:rsid w:val="00FA6536"/>
    <w:rsid w:val="00FA6549"/>
    <w:rsid w:val="00FA67F7"/>
    <w:rsid w:val="00FA6859"/>
    <w:rsid w:val="00FA696D"/>
    <w:rsid w:val="00FA6BAD"/>
    <w:rsid w:val="00FA6D8D"/>
    <w:rsid w:val="00FA6E9D"/>
    <w:rsid w:val="00FA73BD"/>
    <w:rsid w:val="00FA73FF"/>
    <w:rsid w:val="00FA74B1"/>
    <w:rsid w:val="00FA758A"/>
    <w:rsid w:val="00FA7BF2"/>
    <w:rsid w:val="00FA7C78"/>
    <w:rsid w:val="00FA7CBC"/>
    <w:rsid w:val="00FA7CC4"/>
    <w:rsid w:val="00FA7EC6"/>
    <w:rsid w:val="00FB05A0"/>
    <w:rsid w:val="00FB075A"/>
    <w:rsid w:val="00FB0B33"/>
    <w:rsid w:val="00FB0C12"/>
    <w:rsid w:val="00FB0D97"/>
    <w:rsid w:val="00FB0E4E"/>
    <w:rsid w:val="00FB0FB7"/>
    <w:rsid w:val="00FB10B1"/>
    <w:rsid w:val="00FB14D5"/>
    <w:rsid w:val="00FB1582"/>
    <w:rsid w:val="00FB1950"/>
    <w:rsid w:val="00FB19BF"/>
    <w:rsid w:val="00FB1AA5"/>
    <w:rsid w:val="00FB1B6A"/>
    <w:rsid w:val="00FB1BC2"/>
    <w:rsid w:val="00FB1D54"/>
    <w:rsid w:val="00FB21D0"/>
    <w:rsid w:val="00FB2AC4"/>
    <w:rsid w:val="00FB2B15"/>
    <w:rsid w:val="00FB2C5C"/>
    <w:rsid w:val="00FB2D61"/>
    <w:rsid w:val="00FB2ECA"/>
    <w:rsid w:val="00FB315B"/>
    <w:rsid w:val="00FB3260"/>
    <w:rsid w:val="00FB34CD"/>
    <w:rsid w:val="00FB36AA"/>
    <w:rsid w:val="00FB3A35"/>
    <w:rsid w:val="00FB3C0A"/>
    <w:rsid w:val="00FB3D38"/>
    <w:rsid w:val="00FB3E2B"/>
    <w:rsid w:val="00FB4138"/>
    <w:rsid w:val="00FB47A4"/>
    <w:rsid w:val="00FB4A96"/>
    <w:rsid w:val="00FB4B7C"/>
    <w:rsid w:val="00FB51F9"/>
    <w:rsid w:val="00FB5251"/>
    <w:rsid w:val="00FB5315"/>
    <w:rsid w:val="00FB592A"/>
    <w:rsid w:val="00FB59CE"/>
    <w:rsid w:val="00FB6074"/>
    <w:rsid w:val="00FB60F6"/>
    <w:rsid w:val="00FB676F"/>
    <w:rsid w:val="00FB67C5"/>
    <w:rsid w:val="00FB6B01"/>
    <w:rsid w:val="00FB6C11"/>
    <w:rsid w:val="00FB6D73"/>
    <w:rsid w:val="00FB716D"/>
    <w:rsid w:val="00FB75F1"/>
    <w:rsid w:val="00FB7645"/>
    <w:rsid w:val="00FB76E4"/>
    <w:rsid w:val="00FB776D"/>
    <w:rsid w:val="00FB7EB3"/>
    <w:rsid w:val="00FB7F63"/>
    <w:rsid w:val="00FC0309"/>
    <w:rsid w:val="00FC0899"/>
    <w:rsid w:val="00FC126B"/>
    <w:rsid w:val="00FC155B"/>
    <w:rsid w:val="00FC16E7"/>
    <w:rsid w:val="00FC1A21"/>
    <w:rsid w:val="00FC1B13"/>
    <w:rsid w:val="00FC1E08"/>
    <w:rsid w:val="00FC1F57"/>
    <w:rsid w:val="00FC2096"/>
    <w:rsid w:val="00FC217A"/>
    <w:rsid w:val="00FC21EF"/>
    <w:rsid w:val="00FC2291"/>
    <w:rsid w:val="00FC29A8"/>
    <w:rsid w:val="00FC29C4"/>
    <w:rsid w:val="00FC2B8E"/>
    <w:rsid w:val="00FC2D13"/>
    <w:rsid w:val="00FC2EF4"/>
    <w:rsid w:val="00FC3165"/>
    <w:rsid w:val="00FC31DE"/>
    <w:rsid w:val="00FC32A6"/>
    <w:rsid w:val="00FC3317"/>
    <w:rsid w:val="00FC353F"/>
    <w:rsid w:val="00FC3607"/>
    <w:rsid w:val="00FC3926"/>
    <w:rsid w:val="00FC3959"/>
    <w:rsid w:val="00FC39AA"/>
    <w:rsid w:val="00FC3AEA"/>
    <w:rsid w:val="00FC41A4"/>
    <w:rsid w:val="00FC43A6"/>
    <w:rsid w:val="00FC43F2"/>
    <w:rsid w:val="00FC478B"/>
    <w:rsid w:val="00FC4AEB"/>
    <w:rsid w:val="00FC4BEA"/>
    <w:rsid w:val="00FC4FC1"/>
    <w:rsid w:val="00FC5215"/>
    <w:rsid w:val="00FC5284"/>
    <w:rsid w:val="00FC55C4"/>
    <w:rsid w:val="00FC572C"/>
    <w:rsid w:val="00FC578F"/>
    <w:rsid w:val="00FC58CB"/>
    <w:rsid w:val="00FC5B69"/>
    <w:rsid w:val="00FC5C37"/>
    <w:rsid w:val="00FC5CFA"/>
    <w:rsid w:val="00FC5F95"/>
    <w:rsid w:val="00FC64DA"/>
    <w:rsid w:val="00FC66BE"/>
    <w:rsid w:val="00FC6ABF"/>
    <w:rsid w:val="00FC6D71"/>
    <w:rsid w:val="00FC70FC"/>
    <w:rsid w:val="00FC72C4"/>
    <w:rsid w:val="00FC72E5"/>
    <w:rsid w:val="00FC75AA"/>
    <w:rsid w:val="00FC762F"/>
    <w:rsid w:val="00FC783B"/>
    <w:rsid w:val="00FC786D"/>
    <w:rsid w:val="00FC78C5"/>
    <w:rsid w:val="00FC7955"/>
    <w:rsid w:val="00FC79DA"/>
    <w:rsid w:val="00FC7B27"/>
    <w:rsid w:val="00FC7DD7"/>
    <w:rsid w:val="00FC7F67"/>
    <w:rsid w:val="00FC7FA3"/>
    <w:rsid w:val="00FD0219"/>
    <w:rsid w:val="00FD0428"/>
    <w:rsid w:val="00FD0C49"/>
    <w:rsid w:val="00FD0CC3"/>
    <w:rsid w:val="00FD114F"/>
    <w:rsid w:val="00FD141F"/>
    <w:rsid w:val="00FD1933"/>
    <w:rsid w:val="00FD1D46"/>
    <w:rsid w:val="00FD2071"/>
    <w:rsid w:val="00FD24D9"/>
    <w:rsid w:val="00FD2549"/>
    <w:rsid w:val="00FD255A"/>
    <w:rsid w:val="00FD25C9"/>
    <w:rsid w:val="00FD28E5"/>
    <w:rsid w:val="00FD28FF"/>
    <w:rsid w:val="00FD2CFB"/>
    <w:rsid w:val="00FD3077"/>
    <w:rsid w:val="00FD31CC"/>
    <w:rsid w:val="00FD3248"/>
    <w:rsid w:val="00FD3369"/>
    <w:rsid w:val="00FD3584"/>
    <w:rsid w:val="00FD3612"/>
    <w:rsid w:val="00FD387D"/>
    <w:rsid w:val="00FD3DA4"/>
    <w:rsid w:val="00FD3DE6"/>
    <w:rsid w:val="00FD41E1"/>
    <w:rsid w:val="00FD43B2"/>
    <w:rsid w:val="00FD49DC"/>
    <w:rsid w:val="00FD4D0C"/>
    <w:rsid w:val="00FD4E29"/>
    <w:rsid w:val="00FD4F1C"/>
    <w:rsid w:val="00FD5056"/>
    <w:rsid w:val="00FD5498"/>
    <w:rsid w:val="00FD58A6"/>
    <w:rsid w:val="00FD5A76"/>
    <w:rsid w:val="00FD5B3F"/>
    <w:rsid w:val="00FD622B"/>
    <w:rsid w:val="00FD642D"/>
    <w:rsid w:val="00FD644E"/>
    <w:rsid w:val="00FD65F7"/>
    <w:rsid w:val="00FD6850"/>
    <w:rsid w:val="00FD6B92"/>
    <w:rsid w:val="00FD6D15"/>
    <w:rsid w:val="00FD6DEA"/>
    <w:rsid w:val="00FD6FFF"/>
    <w:rsid w:val="00FD707D"/>
    <w:rsid w:val="00FD7127"/>
    <w:rsid w:val="00FD72D9"/>
    <w:rsid w:val="00FD7355"/>
    <w:rsid w:val="00FD7514"/>
    <w:rsid w:val="00FD7544"/>
    <w:rsid w:val="00FD7836"/>
    <w:rsid w:val="00FD796D"/>
    <w:rsid w:val="00FD7F84"/>
    <w:rsid w:val="00FD7FCB"/>
    <w:rsid w:val="00FE016E"/>
    <w:rsid w:val="00FE03C8"/>
    <w:rsid w:val="00FE03E6"/>
    <w:rsid w:val="00FE04AE"/>
    <w:rsid w:val="00FE057C"/>
    <w:rsid w:val="00FE0A26"/>
    <w:rsid w:val="00FE0A8C"/>
    <w:rsid w:val="00FE0ACF"/>
    <w:rsid w:val="00FE122B"/>
    <w:rsid w:val="00FE13C8"/>
    <w:rsid w:val="00FE1881"/>
    <w:rsid w:val="00FE19F4"/>
    <w:rsid w:val="00FE1ACE"/>
    <w:rsid w:val="00FE1E99"/>
    <w:rsid w:val="00FE22AF"/>
    <w:rsid w:val="00FE22B3"/>
    <w:rsid w:val="00FE22F2"/>
    <w:rsid w:val="00FE2604"/>
    <w:rsid w:val="00FE2BD4"/>
    <w:rsid w:val="00FE2BEA"/>
    <w:rsid w:val="00FE2EFB"/>
    <w:rsid w:val="00FE3137"/>
    <w:rsid w:val="00FE3254"/>
    <w:rsid w:val="00FE3367"/>
    <w:rsid w:val="00FE34BF"/>
    <w:rsid w:val="00FE34C1"/>
    <w:rsid w:val="00FE3528"/>
    <w:rsid w:val="00FE373C"/>
    <w:rsid w:val="00FE38E7"/>
    <w:rsid w:val="00FE39A7"/>
    <w:rsid w:val="00FE3C74"/>
    <w:rsid w:val="00FE3ED6"/>
    <w:rsid w:val="00FE3ED8"/>
    <w:rsid w:val="00FE3EEA"/>
    <w:rsid w:val="00FE3F74"/>
    <w:rsid w:val="00FE40EC"/>
    <w:rsid w:val="00FE4387"/>
    <w:rsid w:val="00FE4682"/>
    <w:rsid w:val="00FE47F9"/>
    <w:rsid w:val="00FE4A34"/>
    <w:rsid w:val="00FE4C6F"/>
    <w:rsid w:val="00FE4CB6"/>
    <w:rsid w:val="00FE4FE7"/>
    <w:rsid w:val="00FE5112"/>
    <w:rsid w:val="00FE51C1"/>
    <w:rsid w:val="00FE5213"/>
    <w:rsid w:val="00FE5DCF"/>
    <w:rsid w:val="00FE5EC1"/>
    <w:rsid w:val="00FE5F18"/>
    <w:rsid w:val="00FE5F71"/>
    <w:rsid w:val="00FE60BA"/>
    <w:rsid w:val="00FE646F"/>
    <w:rsid w:val="00FE6772"/>
    <w:rsid w:val="00FE693C"/>
    <w:rsid w:val="00FE6C99"/>
    <w:rsid w:val="00FE6F4C"/>
    <w:rsid w:val="00FE6F90"/>
    <w:rsid w:val="00FE7324"/>
    <w:rsid w:val="00FE7726"/>
    <w:rsid w:val="00FE7AFC"/>
    <w:rsid w:val="00FF010E"/>
    <w:rsid w:val="00FF013D"/>
    <w:rsid w:val="00FF066F"/>
    <w:rsid w:val="00FF0685"/>
    <w:rsid w:val="00FF0C1C"/>
    <w:rsid w:val="00FF0CD4"/>
    <w:rsid w:val="00FF0F41"/>
    <w:rsid w:val="00FF0F47"/>
    <w:rsid w:val="00FF11F9"/>
    <w:rsid w:val="00FF128B"/>
    <w:rsid w:val="00FF1491"/>
    <w:rsid w:val="00FF1566"/>
    <w:rsid w:val="00FF15FB"/>
    <w:rsid w:val="00FF190D"/>
    <w:rsid w:val="00FF1AAA"/>
    <w:rsid w:val="00FF1CAA"/>
    <w:rsid w:val="00FF1CC5"/>
    <w:rsid w:val="00FF20A6"/>
    <w:rsid w:val="00FF2266"/>
    <w:rsid w:val="00FF2304"/>
    <w:rsid w:val="00FF242D"/>
    <w:rsid w:val="00FF2833"/>
    <w:rsid w:val="00FF28BD"/>
    <w:rsid w:val="00FF2900"/>
    <w:rsid w:val="00FF2AAB"/>
    <w:rsid w:val="00FF2DA3"/>
    <w:rsid w:val="00FF2EB4"/>
    <w:rsid w:val="00FF31B2"/>
    <w:rsid w:val="00FF3634"/>
    <w:rsid w:val="00FF3826"/>
    <w:rsid w:val="00FF3AA0"/>
    <w:rsid w:val="00FF3B58"/>
    <w:rsid w:val="00FF3CDE"/>
    <w:rsid w:val="00FF3F46"/>
    <w:rsid w:val="00FF3FBB"/>
    <w:rsid w:val="00FF4028"/>
    <w:rsid w:val="00FF42F1"/>
    <w:rsid w:val="00FF45DE"/>
    <w:rsid w:val="00FF48F1"/>
    <w:rsid w:val="00FF4910"/>
    <w:rsid w:val="00FF4A09"/>
    <w:rsid w:val="00FF4A24"/>
    <w:rsid w:val="00FF4BB2"/>
    <w:rsid w:val="00FF4DF2"/>
    <w:rsid w:val="00FF4F46"/>
    <w:rsid w:val="00FF4F93"/>
    <w:rsid w:val="00FF4FB4"/>
    <w:rsid w:val="00FF5129"/>
    <w:rsid w:val="00FF53FB"/>
    <w:rsid w:val="00FF5691"/>
    <w:rsid w:val="00FF57D6"/>
    <w:rsid w:val="00FF588B"/>
    <w:rsid w:val="00FF5D50"/>
    <w:rsid w:val="00FF5E1B"/>
    <w:rsid w:val="00FF5EF0"/>
    <w:rsid w:val="00FF6142"/>
    <w:rsid w:val="00FF64D3"/>
    <w:rsid w:val="00FF65C2"/>
    <w:rsid w:val="00FF6826"/>
    <w:rsid w:val="00FF6CD3"/>
    <w:rsid w:val="00FF6FBB"/>
    <w:rsid w:val="00FF71E0"/>
    <w:rsid w:val="00FF728E"/>
    <w:rsid w:val="00FF79E0"/>
    <w:rsid w:val="00FF7B5B"/>
    <w:rsid w:val="00FF7CD6"/>
    <w:rsid w:val="00FF7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0659761"/>
  <w15:docId w15:val="{B9F06B80-ABF1-496F-B51E-2DE59198B3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맑은 고딕" w:eastAsia="맑은 고딕" w:hAnsi="맑은 고딕" w:cs="Times New Roman"/>
        <w:kern w:val="2"/>
        <w:szCs w:val="22"/>
        <w:lang w:val="en-US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A68F6"/>
    <w:pPr>
      <w:widowControl w:val="0"/>
      <w:wordWrap w:val="0"/>
      <w:autoSpaceDE w:val="0"/>
      <w:autoSpaceDN w:val="0"/>
      <w:jc w:val="both"/>
    </w:pPr>
    <w:rPr>
      <w:rFonts w:cs="맑은 고딕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830A6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locked/>
    <w:rsid w:val="00830A66"/>
  </w:style>
  <w:style w:type="paragraph" w:styleId="a4">
    <w:name w:val="footer"/>
    <w:basedOn w:val="a"/>
    <w:link w:val="Char0"/>
    <w:uiPriority w:val="99"/>
    <w:rsid w:val="00830A6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locked/>
    <w:rsid w:val="00830A66"/>
  </w:style>
  <w:style w:type="character" w:styleId="a5">
    <w:name w:val="Hyperlink"/>
    <w:basedOn w:val="a0"/>
    <w:uiPriority w:val="99"/>
    <w:rsid w:val="00830A66"/>
    <w:rPr>
      <w:color w:val="0000FF"/>
      <w:u w:val="single"/>
    </w:rPr>
  </w:style>
  <w:style w:type="paragraph" w:styleId="a6">
    <w:name w:val="caption"/>
    <w:basedOn w:val="a"/>
    <w:next w:val="a"/>
    <w:uiPriority w:val="35"/>
    <w:qFormat/>
    <w:rsid w:val="007515C7"/>
    <w:rPr>
      <w:b/>
      <w:bCs/>
    </w:rPr>
  </w:style>
  <w:style w:type="character" w:styleId="a7">
    <w:name w:val="annotation reference"/>
    <w:basedOn w:val="a0"/>
    <w:uiPriority w:val="99"/>
    <w:semiHidden/>
    <w:rsid w:val="005D0BAF"/>
    <w:rPr>
      <w:sz w:val="18"/>
      <w:szCs w:val="18"/>
    </w:rPr>
  </w:style>
  <w:style w:type="paragraph" w:styleId="a8">
    <w:name w:val="annotation text"/>
    <w:basedOn w:val="a"/>
    <w:link w:val="Char1"/>
    <w:uiPriority w:val="99"/>
    <w:semiHidden/>
    <w:rsid w:val="005D0BAF"/>
    <w:pPr>
      <w:jc w:val="left"/>
    </w:pPr>
  </w:style>
  <w:style w:type="character" w:customStyle="1" w:styleId="Char1">
    <w:name w:val="메모 텍스트 Char"/>
    <w:basedOn w:val="a0"/>
    <w:link w:val="a8"/>
    <w:uiPriority w:val="99"/>
    <w:semiHidden/>
    <w:locked/>
    <w:rsid w:val="005D0BAF"/>
    <w:rPr>
      <w:sz w:val="20"/>
      <w:szCs w:val="20"/>
    </w:rPr>
  </w:style>
  <w:style w:type="paragraph" w:styleId="a9">
    <w:name w:val="annotation subject"/>
    <w:basedOn w:val="a8"/>
    <w:next w:val="a8"/>
    <w:link w:val="Char2"/>
    <w:uiPriority w:val="99"/>
    <w:semiHidden/>
    <w:rsid w:val="005D0BAF"/>
    <w:rPr>
      <w:b/>
      <w:bCs/>
    </w:rPr>
  </w:style>
  <w:style w:type="character" w:customStyle="1" w:styleId="Char2">
    <w:name w:val="메모 주제 Char"/>
    <w:basedOn w:val="Char1"/>
    <w:link w:val="a9"/>
    <w:uiPriority w:val="99"/>
    <w:semiHidden/>
    <w:locked/>
    <w:rsid w:val="005D0BAF"/>
    <w:rPr>
      <w:b/>
      <w:bCs/>
      <w:sz w:val="20"/>
      <w:szCs w:val="20"/>
    </w:rPr>
  </w:style>
  <w:style w:type="paragraph" w:styleId="aa">
    <w:name w:val="Balloon Text"/>
    <w:basedOn w:val="a"/>
    <w:link w:val="Char3"/>
    <w:uiPriority w:val="99"/>
    <w:semiHidden/>
    <w:rsid w:val="005D0BAF"/>
    <w:rPr>
      <w:sz w:val="18"/>
      <w:szCs w:val="18"/>
    </w:rPr>
  </w:style>
  <w:style w:type="character" w:customStyle="1" w:styleId="Char3">
    <w:name w:val="풍선 도움말 텍스트 Char"/>
    <w:basedOn w:val="a0"/>
    <w:link w:val="aa"/>
    <w:uiPriority w:val="99"/>
    <w:semiHidden/>
    <w:locked/>
    <w:rsid w:val="005D0BAF"/>
    <w:rPr>
      <w:rFonts w:ascii="맑은 고딕" w:eastAsia="맑은 고딕" w:hAnsi="맑은 고딕" w:cs="맑은 고딕"/>
      <w:sz w:val="18"/>
      <w:szCs w:val="18"/>
    </w:rPr>
  </w:style>
  <w:style w:type="character" w:styleId="ab">
    <w:name w:val="line number"/>
    <w:basedOn w:val="a0"/>
    <w:uiPriority w:val="99"/>
    <w:semiHidden/>
    <w:rsid w:val="00BB792A"/>
  </w:style>
  <w:style w:type="character" w:styleId="ac">
    <w:name w:val="FollowedHyperlink"/>
    <w:basedOn w:val="a0"/>
    <w:uiPriority w:val="99"/>
    <w:semiHidden/>
    <w:rsid w:val="002E1E58"/>
    <w:rPr>
      <w:color w:val="800080"/>
      <w:u w:val="single"/>
    </w:rPr>
  </w:style>
  <w:style w:type="paragraph" w:customStyle="1" w:styleId="Default">
    <w:name w:val="Default"/>
    <w:rsid w:val="00E804A4"/>
    <w:pPr>
      <w:widowControl w:val="0"/>
      <w:autoSpaceDE w:val="0"/>
      <w:autoSpaceDN w:val="0"/>
      <w:adjustRightInd w:val="0"/>
    </w:pPr>
    <w:rPr>
      <w:rFonts w:ascii="Myriad Pro" w:eastAsia="Myriad Pro" w:cs="Myriad Pro"/>
      <w:color w:val="000000"/>
      <w:kern w:val="0"/>
      <w:sz w:val="24"/>
      <w:szCs w:val="24"/>
    </w:rPr>
  </w:style>
  <w:style w:type="paragraph" w:customStyle="1" w:styleId="ad">
    <w:name w:val="바탕글"/>
    <w:basedOn w:val="a"/>
    <w:rsid w:val="0033074C"/>
    <w:pPr>
      <w:shd w:val="clear" w:color="auto" w:fill="FFFFFF"/>
      <w:spacing w:line="480" w:lineRule="auto"/>
      <w:ind w:left="40" w:firstLine="160"/>
      <w:textAlignment w:val="baseline"/>
    </w:pPr>
    <w:rPr>
      <w:rFonts w:ascii="굴림" w:eastAsia="굴림" w:hAnsi="굴림" w:cs="굴림"/>
      <w:color w:val="000000"/>
      <w:kern w:val="0"/>
    </w:rPr>
  </w:style>
  <w:style w:type="paragraph" w:customStyle="1" w:styleId="xl78">
    <w:name w:val="xl78"/>
    <w:basedOn w:val="a"/>
    <w:rsid w:val="0033074C"/>
    <w:pPr>
      <w:shd w:val="clear" w:color="auto" w:fill="FFFFFF"/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76">
    <w:name w:val="xl76"/>
    <w:basedOn w:val="a"/>
    <w:rsid w:val="0033074C"/>
    <w:pPr>
      <w:shd w:val="clear" w:color="auto" w:fill="FFFFFF"/>
      <w:wordWrap/>
      <w:jc w:val="righ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2">
    <w:name w:val="xl92"/>
    <w:basedOn w:val="a"/>
    <w:rsid w:val="00771AA1"/>
    <w:pPr>
      <w:shd w:val="clear" w:color="auto" w:fill="FFFFFF"/>
      <w:wordWrap/>
      <w:jc w:val="left"/>
      <w:textAlignment w:val="bottom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77">
    <w:name w:val="xl77"/>
    <w:basedOn w:val="a"/>
    <w:rsid w:val="00771AA1"/>
    <w:pPr>
      <w:shd w:val="clear" w:color="auto" w:fill="FFFFFF"/>
      <w:wordWrap/>
      <w:jc w:val="righ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td">
    <w:name w:val="td"/>
    <w:basedOn w:val="a"/>
    <w:rsid w:val="00F740BC"/>
    <w:pPr>
      <w:shd w:val="clear" w:color="auto" w:fill="FFFFFF"/>
      <w:wordWrap/>
      <w:textAlignment w:val="center"/>
    </w:pPr>
    <w:rPr>
      <w:rFonts w:ascii="굴림" w:eastAsia="굴림" w:hAnsi="굴림" w:cs="굴림"/>
      <w:color w:val="000000"/>
      <w:kern w:val="0"/>
      <w:sz w:val="22"/>
      <w:szCs w:val="22"/>
    </w:rPr>
  </w:style>
  <w:style w:type="paragraph" w:customStyle="1" w:styleId="xl73">
    <w:name w:val="xl73"/>
    <w:basedOn w:val="a"/>
    <w:rsid w:val="00F740BC"/>
    <w:pPr>
      <w:shd w:val="clear" w:color="auto" w:fill="FFFFFF"/>
      <w:wordWrap/>
      <w:jc w:val="center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71">
    <w:name w:val="xl71"/>
    <w:basedOn w:val="a"/>
    <w:rsid w:val="00F740BC"/>
    <w:pPr>
      <w:shd w:val="clear" w:color="auto" w:fill="FFFFFF"/>
      <w:wordWrap/>
      <w:jc w:val="left"/>
      <w:textAlignment w:val="center"/>
    </w:pPr>
    <w:rPr>
      <w:rFonts w:ascii="굴림" w:eastAsia="굴림" w:hAnsi="굴림" w:cs="굴림"/>
      <w:color w:val="000000"/>
      <w:kern w:val="0"/>
      <w:sz w:val="22"/>
      <w:szCs w:val="22"/>
    </w:rPr>
  </w:style>
  <w:style w:type="paragraph" w:customStyle="1" w:styleId="xl70">
    <w:name w:val="xl70"/>
    <w:basedOn w:val="a"/>
    <w:rsid w:val="00F740BC"/>
    <w:pPr>
      <w:shd w:val="clear" w:color="auto" w:fill="FFFFFF"/>
      <w:wordWrap/>
      <w:jc w:val="left"/>
      <w:textAlignment w:val="bottom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1">
    <w:name w:val="xl81"/>
    <w:basedOn w:val="a"/>
    <w:rsid w:val="00420C9B"/>
    <w:pPr>
      <w:shd w:val="clear" w:color="auto" w:fill="FFFFFF"/>
      <w:wordWrap/>
      <w:jc w:val="righ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2">
    <w:name w:val="xl82"/>
    <w:basedOn w:val="a"/>
    <w:rsid w:val="00420C9B"/>
    <w:pPr>
      <w:shd w:val="clear" w:color="auto" w:fill="FFFFFF"/>
      <w:wordWrap/>
      <w:jc w:val="righ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0">
    <w:name w:val="xl80"/>
    <w:basedOn w:val="a"/>
    <w:rsid w:val="00314E18"/>
    <w:pPr>
      <w:shd w:val="clear" w:color="auto" w:fill="FFFFFF"/>
      <w:wordWrap/>
      <w:jc w:val="righ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character" w:customStyle="1" w:styleId="hps">
    <w:name w:val="hps"/>
    <w:basedOn w:val="a0"/>
    <w:rsid w:val="00DC69B6"/>
  </w:style>
  <w:style w:type="paragraph" w:styleId="ae">
    <w:name w:val="List Paragraph"/>
    <w:basedOn w:val="a"/>
    <w:uiPriority w:val="34"/>
    <w:qFormat/>
    <w:rsid w:val="00B77F18"/>
    <w:pPr>
      <w:ind w:leftChars="400" w:left="800"/>
    </w:pPr>
  </w:style>
  <w:style w:type="paragraph" w:customStyle="1" w:styleId="xl99">
    <w:name w:val="xl99"/>
    <w:basedOn w:val="a"/>
    <w:rsid w:val="00E302EF"/>
    <w:pPr>
      <w:wordWrap/>
      <w:jc w:val="center"/>
      <w:textAlignment w:val="bottom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102">
    <w:name w:val="xl102"/>
    <w:basedOn w:val="a"/>
    <w:rsid w:val="00E302EF"/>
    <w:pPr>
      <w:wordWrap/>
      <w:jc w:val="center"/>
      <w:textAlignment w:val="bottom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103">
    <w:name w:val="xl103"/>
    <w:basedOn w:val="a"/>
    <w:rsid w:val="00E302EF"/>
    <w:pPr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4">
    <w:name w:val="xl84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7">
    <w:name w:val="xl87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6">
    <w:name w:val="xl86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8">
    <w:name w:val="xl88"/>
    <w:basedOn w:val="a"/>
    <w:rsid w:val="00E302EF"/>
    <w:pPr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89">
    <w:name w:val="xl89"/>
    <w:basedOn w:val="a"/>
    <w:rsid w:val="00E302EF"/>
    <w:pPr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0">
    <w:name w:val="xl90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3">
    <w:name w:val="xl93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104">
    <w:name w:val="xl104"/>
    <w:basedOn w:val="a"/>
    <w:rsid w:val="00E302EF"/>
    <w:pPr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105">
    <w:name w:val="xl105"/>
    <w:basedOn w:val="a"/>
    <w:rsid w:val="00E302EF"/>
    <w:pPr>
      <w:wordWrap/>
      <w:jc w:val="left"/>
      <w:textAlignment w:val="top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5">
    <w:name w:val="xl95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8">
    <w:name w:val="xl98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xl97">
    <w:name w:val="xl97"/>
    <w:basedOn w:val="a"/>
    <w:rsid w:val="00E302EF"/>
    <w:pPr>
      <w:wordWrap/>
      <w:jc w:val="right"/>
      <w:textAlignment w:val="center"/>
    </w:pPr>
    <w:rPr>
      <w:rFonts w:ascii="굴림" w:eastAsia="굴림" w:hAnsi="굴림" w:cs="굴림"/>
      <w:color w:val="000000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995259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995259"/>
    <w:rPr>
      <w:rFonts w:ascii="Times New Roman" w:hAnsi="Times New Roman"/>
      <w:noProof/>
      <w:sz w:val="24"/>
      <w:szCs w:val="20"/>
    </w:rPr>
  </w:style>
  <w:style w:type="paragraph" w:customStyle="1" w:styleId="EndNoteBibliography">
    <w:name w:val="EndNote Bibliography"/>
    <w:basedOn w:val="a"/>
    <w:link w:val="EndNoteBibliographyChar"/>
    <w:rsid w:val="00995259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995259"/>
    <w:rPr>
      <w:rFonts w:ascii="Times New Roman" w:hAnsi="Times New Roman"/>
      <w:noProof/>
      <w:sz w:val="24"/>
      <w:szCs w:val="20"/>
    </w:rPr>
  </w:style>
  <w:style w:type="table" w:styleId="af">
    <w:name w:val="Table Grid"/>
    <w:basedOn w:val="a1"/>
    <w:locked/>
    <w:rsid w:val="0082691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a"/>
    <w:rsid w:val="00166808"/>
    <w:pPr>
      <w:widowControl/>
      <w:wordWrap/>
      <w:autoSpaceDE/>
      <w:autoSpaceDN/>
      <w:spacing w:before="100" w:beforeAutospacing="1" w:after="100" w:afterAutospacing="1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font5">
    <w:name w:val="font5"/>
    <w:basedOn w:val="a"/>
    <w:rsid w:val="00166808"/>
    <w:pPr>
      <w:widowControl/>
      <w:wordWrap/>
      <w:autoSpaceDE/>
      <w:autoSpaceDN/>
      <w:spacing w:before="100" w:beforeAutospacing="1" w:after="100" w:afterAutospacing="1"/>
      <w:jc w:val="left"/>
    </w:pPr>
    <w:rPr>
      <w:rFonts w:cs="굴림"/>
      <w:kern w:val="0"/>
      <w:sz w:val="16"/>
      <w:szCs w:val="16"/>
    </w:rPr>
  </w:style>
  <w:style w:type="paragraph" w:customStyle="1" w:styleId="xl66">
    <w:name w:val="xl66"/>
    <w:basedOn w:val="a"/>
    <w:rsid w:val="00166808"/>
    <w:pPr>
      <w:widowControl/>
      <w:wordWrap/>
      <w:autoSpaceDE/>
      <w:autoSpaceDN/>
      <w:spacing w:before="100" w:beforeAutospacing="1" w:after="100" w:afterAutospacing="1"/>
      <w:jc w:val="left"/>
    </w:pPr>
    <w:rPr>
      <w:rFonts w:ascii="굴림" w:eastAsia="굴림" w:hAnsi="굴림" w:cs="굴림"/>
      <w:b/>
      <w:bCs/>
      <w:kern w:val="0"/>
      <w:sz w:val="24"/>
      <w:szCs w:val="24"/>
    </w:rPr>
  </w:style>
  <w:style w:type="character" w:styleId="af0">
    <w:name w:val="Placeholder Text"/>
    <w:basedOn w:val="a0"/>
    <w:uiPriority w:val="99"/>
    <w:semiHidden/>
    <w:rsid w:val="0040285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18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3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4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78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2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2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2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7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93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96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35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17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04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1820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627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72916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750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1876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14445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1345598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23741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213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3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18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57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20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6104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3852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61955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38679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0662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4403800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42010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3733627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4727162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377866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944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42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8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52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373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061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9961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63772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7293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2989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870207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02715043">
                                              <w:marLeft w:val="0"/>
                                              <w:marRight w:val="0"/>
                                              <w:marTop w:val="0"/>
                                              <w:marBottom w:val="495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053579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345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150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53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945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2245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86277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91847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15480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7112294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619492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9065305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7836213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0778711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375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2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29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5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25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5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3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69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15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178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0445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98925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67839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1145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4965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76405380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407488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060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3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90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6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9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5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71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71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671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67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5671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671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56715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56715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5671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567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785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2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43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8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19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44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688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956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29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17259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53076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36926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7867193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790233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664275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462378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937669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4850575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9070544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3302468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0216865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0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4718208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010117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6731726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0315554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983232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646648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148123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3147689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2540061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757805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0854953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743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6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15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06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28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0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2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2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483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188822">
              <w:marLeft w:val="90"/>
              <w:marRight w:val="90"/>
              <w:marTop w:val="30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041405">
                  <w:marLeft w:val="25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845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1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382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62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8462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5973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14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44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0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59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3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eer.cancer.gov/hdcalc/" TargetMode="External"/><Relationship Id="rId3" Type="http://schemas.openxmlformats.org/officeDocument/2006/relationships/styles" Target="styles.xml"/><Relationship Id="rId34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surveillance.cancer.gov/joinpoint/" TargetMode="External"/><Relationship Id="rId35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054D0D0-3E2F-4E28-9C80-8E81B9E472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8</TotalTime>
  <Pages>8</Pages>
  <Words>1338</Words>
  <Characters>7627</Characters>
  <Application>Microsoft Office Word</Application>
  <DocSecurity>0</DocSecurity>
  <Lines>63</Lines>
  <Paragraphs>1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itle page</vt:lpstr>
      <vt:lpstr>Title page</vt:lpstr>
    </vt:vector>
  </TitlesOfParts>
  <Manager/>
  <Company/>
  <LinksUpToDate>false</LinksUpToDate>
  <CharactersWithSpaces>8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page</dc:title>
  <dc:subject/>
  <dc:creator>Author</dc:creator>
  <cp:keywords/>
  <dc:description/>
  <cp:lastModifiedBy>Windows 사용자</cp:lastModifiedBy>
  <cp:revision>619</cp:revision>
  <cp:lastPrinted>2019-08-26T00:27:00Z</cp:lastPrinted>
  <dcterms:created xsi:type="dcterms:W3CDTF">2022-06-08T08:14:00Z</dcterms:created>
  <dcterms:modified xsi:type="dcterms:W3CDTF">2022-08-11T22:18:00Z</dcterms:modified>
</cp:coreProperties>
</file>